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A1023" w14:textId="2105D7E7" w:rsidR="00FD287A" w:rsidRDefault="00FD287A">
      <w:pPr>
        <w:rPr>
          <w:rFonts w:ascii="Cambria" w:hAnsi="Cambria"/>
          <w:b/>
          <w:bCs/>
        </w:rPr>
      </w:pPr>
      <w:r>
        <w:rPr>
          <w:rFonts w:ascii="Cambria" w:hAnsi="Cambria"/>
          <w:b/>
          <w:bCs/>
        </w:rPr>
        <w:t>Improving the Forecast Accuracy of Protected Data Using Time Series Features</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16819C28" w14:textId="4A5643D7" w:rsidR="009928AF" w:rsidRDefault="004C7276">
      <w:pPr>
        <w:rPr>
          <w:rFonts w:ascii="Cambria" w:hAnsi="Cambria"/>
        </w:rPr>
      </w:pPr>
      <w:bookmarkStart w:id="0" w:name="_Hlk126126241"/>
      <w:r>
        <w:rPr>
          <w:rFonts w:ascii="Cambria" w:hAnsi="Cambria"/>
        </w:rPr>
        <w:t>Existing</w:t>
      </w:r>
      <w:r w:rsidR="00F25099">
        <w:rPr>
          <w:rFonts w:ascii="Cambria" w:hAnsi="Cambria"/>
        </w:rPr>
        <w:t xml:space="preserve"> d</w:t>
      </w:r>
      <w:r w:rsidR="00D1371E">
        <w:rPr>
          <w:rFonts w:ascii="Cambria" w:hAnsi="Cambria"/>
        </w:rPr>
        <w:t xml:space="preserve">ata privacy </w:t>
      </w:r>
      <w:r w:rsidR="009928AF">
        <w:rPr>
          <w:rFonts w:ascii="Cambria" w:hAnsi="Cambria"/>
        </w:rPr>
        <w:t xml:space="preserve">methods </w:t>
      </w:r>
      <w:r w:rsidR="00D1371E">
        <w:rPr>
          <w:rFonts w:ascii="Cambria" w:hAnsi="Cambria"/>
        </w:rPr>
        <w:t>degrade forecast accuracy</w:t>
      </w:r>
      <w:r>
        <w:rPr>
          <w:rFonts w:ascii="Cambria" w:hAnsi="Cambria"/>
        </w:rPr>
        <w:t xml:space="preserve"> to unusable levels</w:t>
      </w:r>
      <w:r w:rsidR="001B30ED">
        <w:rPr>
          <w:rFonts w:ascii="Cambria" w:hAnsi="Cambria"/>
        </w:rPr>
        <w:t>.</w:t>
      </w:r>
      <w:r w:rsidR="000F291D">
        <w:rPr>
          <w:rFonts w:ascii="Cambria" w:hAnsi="Cambria"/>
        </w:rPr>
        <w:t xml:space="preserve"> </w:t>
      </w:r>
      <w:r>
        <w:rPr>
          <w:rFonts w:ascii="Cambria" w:hAnsi="Cambria"/>
        </w:rPr>
        <w:t xml:space="preserve"> To overcome this problem, we</w:t>
      </w:r>
      <w:r w:rsidR="00FD287A">
        <w:rPr>
          <w:rFonts w:ascii="Cambria" w:hAnsi="Cambria"/>
        </w:rPr>
        <w:t xml:space="preserve"> </w:t>
      </w:r>
      <w:r w:rsidR="00176553">
        <w:rPr>
          <w:rFonts w:ascii="Cambria" w:hAnsi="Cambria"/>
        </w:rPr>
        <w:t>incorporate</w:t>
      </w:r>
      <w:r>
        <w:rPr>
          <w:rFonts w:ascii="Cambria" w:hAnsi="Cambria"/>
        </w:rPr>
        <w:t xml:space="preserve"> time series features that are predictive of forecast accuracy </w:t>
      </w:r>
      <w:r w:rsidR="00176553">
        <w:rPr>
          <w:rFonts w:ascii="Cambria" w:hAnsi="Cambria"/>
        </w:rPr>
        <w:t>into</w:t>
      </w:r>
      <w:r w:rsidR="00713F98">
        <w:rPr>
          <w:rFonts w:ascii="Cambria" w:hAnsi="Cambria"/>
        </w:rPr>
        <w:t xml:space="preserve">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nTS+) swapping</w:t>
      </w:r>
      <w:r>
        <w:rPr>
          <w:rFonts w:ascii="Cambria" w:hAnsi="Cambria"/>
        </w:rPr>
        <w:t xml:space="preserve">. </w:t>
      </w:r>
      <w:r w:rsidR="00AE25D7">
        <w:rPr>
          <w:rFonts w:ascii="Cambria" w:hAnsi="Cambria"/>
        </w:rPr>
        <w:t xml:space="preserve">We apply our method to a forecasting competition </w:t>
      </w:r>
      <w:r w:rsidR="009357BC">
        <w:rPr>
          <w:rFonts w:ascii="Cambria" w:hAnsi="Cambria"/>
        </w:rPr>
        <w:t xml:space="preserve">data set </w:t>
      </w:r>
      <w:r w:rsidR="00AE25D7">
        <w:rPr>
          <w:rFonts w:ascii="Cambria" w:hAnsi="Cambria"/>
        </w:rPr>
        <w:t>where the identit</w:t>
      </w:r>
      <w:r w:rsidR="00512E7A">
        <w:rPr>
          <w:rFonts w:ascii="Cambria" w:hAnsi="Cambria"/>
        </w:rPr>
        <w:t>ies</w:t>
      </w:r>
      <w:r w:rsidR="00AE25D7">
        <w:rPr>
          <w:rFonts w:ascii="Cambria" w:hAnsi="Cambria"/>
        </w:rPr>
        <w:t xml:space="preserve"> of the time series are </w:t>
      </w:r>
      <w:r w:rsidR="004D752F">
        <w:rPr>
          <w:rFonts w:ascii="Cambria" w:hAnsi="Cambria"/>
        </w:rPr>
        <w:t>hidden</w:t>
      </w:r>
      <w:r w:rsidR="009357BC">
        <w:rPr>
          <w:rFonts w:ascii="Cambria" w:hAnsi="Cambria"/>
        </w:rPr>
        <w:t xml:space="preserve"> but</w:t>
      </w:r>
      <w:r w:rsidR="00512E7A">
        <w:rPr>
          <w:rFonts w:ascii="Cambria" w:hAnsi="Cambria"/>
        </w:rPr>
        <w:t xml:space="preserve"> an adversary attempts to identify the </w:t>
      </w:r>
      <w:r w:rsidR="0022366C">
        <w:rPr>
          <w:rFonts w:ascii="Cambria" w:hAnsi="Cambria"/>
        </w:rPr>
        <w:t>protected</w:t>
      </w:r>
      <w:r w:rsidR="00512E7A">
        <w:rPr>
          <w:rFonts w:ascii="Cambria" w:hAnsi="Cambria"/>
        </w:rPr>
        <w:t xml:space="preserve"> series</w:t>
      </w:r>
      <w:r w:rsidR="000F291D">
        <w:rPr>
          <w:rFonts w:ascii="Cambria" w:hAnsi="Cambria"/>
        </w:rPr>
        <w:t>.</w:t>
      </w:r>
      <w:r w:rsidR="006B437D">
        <w:rPr>
          <w:rFonts w:ascii="Cambria" w:hAnsi="Cambria"/>
        </w:rPr>
        <w:t xml:space="preserve"> </w:t>
      </w:r>
      <w:r w:rsidR="007C0747">
        <w:rPr>
          <w:rFonts w:ascii="Cambria" w:hAnsi="Cambria"/>
        </w:rPr>
        <w:t>Compared to other privacy methods, w</w:t>
      </w:r>
      <w:r w:rsidR="001B30ED">
        <w:rPr>
          <w:rFonts w:ascii="Cambria" w:hAnsi="Cambria"/>
        </w:rPr>
        <w:t xml:space="preserve">e </w:t>
      </w:r>
      <w:r w:rsidR="00BF76F2">
        <w:rPr>
          <w:rFonts w:ascii="Cambria" w:hAnsi="Cambria"/>
        </w:rPr>
        <w:t xml:space="preserve">find that </w:t>
      </w:r>
      <w:r>
        <w:rPr>
          <w:rFonts w:ascii="Cambria" w:hAnsi="Cambria"/>
        </w:rPr>
        <w:t>k-nTS+ swapping</w:t>
      </w:r>
      <w:r w:rsidR="00BF76F2">
        <w:rPr>
          <w:rFonts w:ascii="Cambria" w:hAnsi="Cambria"/>
        </w:rPr>
        <w:t xml:space="preserve"> </w:t>
      </w:r>
      <w:r w:rsidR="00DA00C1">
        <w:rPr>
          <w:rFonts w:ascii="Cambria" w:hAnsi="Cambria"/>
        </w:rPr>
        <w:t>degrades</w:t>
      </w:r>
      <w:r w:rsidR="00BF76F2">
        <w:rPr>
          <w:rFonts w:ascii="Cambria" w:hAnsi="Cambria"/>
        </w:rPr>
        <w:t xml:space="preserve"> forecast accuracy by only 1</w:t>
      </w:r>
      <w:r w:rsidR="00657CD6">
        <w:rPr>
          <w:rFonts w:ascii="Cambria" w:hAnsi="Cambria"/>
        </w:rPr>
        <w:t>3.9</w:t>
      </w:r>
      <w:r w:rsidR="00BF76F2">
        <w:rPr>
          <w:rFonts w:ascii="Cambria" w:hAnsi="Cambria"/>
        </w:rPr>
        <w:t xml:space="preserve">% </w:t>
      </w:r>
      <w:r w:rsidR="007C0747">
        <w:rPr>
          <w:rFonts w:ascii="Cambria" w:hAnsi="Cambria"/>
        </w:rPr>
        <w:t>while maintaining</w:t>
      </w:r>
      <w:r w:rsidR="00BF76F2">
        <w:rPr>
          <w:rFonts w:ascii="Cambria" w:hAnsi="Cambria"/>
        </w:rPr>
        <w:t xml:space="preserve"> </w:t>
      </w:r>
      <w:r w:rsidR="007C0747">
        <w:rPr>
          <w:rFonts w:ascii="Cambria" w:hAnsi="Cambria"/>
        </w:rPr>
        <w:t>s</w:t>
      </w:r>
      <w:r w:rsidR="0099798F">
        <w:rPr>
          <w:rFonts w:ascii="Cambria" w:hAnsi="Cambria"/>
        </w:rPr>
        <w:t>imilar</w:t>
      </w:r>
      <w:r w:rsidR="007C0747">
        <w:rPr>
          <w:rFonts w:ascii="Cambria" w:hAnsi="Cambria"/>
        </w:rPr>
        <w:t xml:space="preserve"> </w:t>
      </w:r>
      <w:r w:rsidR="0022366C">
        <w:rPr>
          <w:rFonts w:ascii="Cambria" w:hAnsi="Cambria"/>
        </w:rPr>
        <w:t xml:space="preserve">privacy </w:t>
      </w:r>
      <w:r w:rsidR="007C0747">
        <w:rPr>
          <w:rFonts w:ascii="Cambria" w:hAnsi="Cambria"/>
        </w:rPr>
        <w:t>levels</w:t>
      </w:r>
      <w:r w:rsidR="00203EAC">
        <w:rPr>
          <w:rFonts w:ascii="Cambria" w:hAnsi="Cambria"/>
        </w:rPr>
        <w:t xml:space="preserve">. We also </w:t>
      </w:r>
      <w:r w:rsidR="00D1371E">
        <w:rPr>
          <w:rFonts w:ascii="Cambria" w:hAnsi="Cambria"/>
        </w:rPr>
        <w:t>find</w:t>
      </w:r>
      <w:r w:rsidR="00203EAC">
        <w:rPr>
          <w:rFonts w:ascii="Cambria" w:hAnsi="Cambria"/>
        </w:rPr>
        <w:t xml:space="preserve"> that k-nTS+ protected time series </w:t>
      </w:r>
      <w:r w:rsidR="00C761E6">
        <w:rPr>
          <w:rFonts w:ascii="Cambria" w:hAnsi="Cambria"/>
        </w:rPr>
        <w:t xml:space="preserve">are more representative </w:t>
      </w:r>
      <w:r w:rsidR="00FD287A">
        <w:rPr>
          <w:rFonts w:ascii="Cambria" w:hAnsi="Cambria"/>
        </w:rPr>
        <w:t xml:space="preserve">of the original data </w:t>
      </w:r>
      <w:r w:rsidR="00DA00C1">
        <w:rPr>
          <w:rFonts w:ascii="Cambria" w:hAnsi="Cambria"/>
        </w:rPr>
        <w:t>and time series features</w:t>
      </w:r>
      <w:r w:rsidR="0022366C">
        <w:rPr>
          <w:rFonts w:ascii="Cambria" w:hAnsi="Cambria"/>
        </w:rPr>
        <w:t xml:space="preserve">, </w:t>
      </w:r>
      <w:r w:rsidR="00C761E6">
        <w:rPr>
          <w:rFonts w:ascii="Cambria" w:hAnsi="Cambria"/>
        </w:rPr>
        <w:t>lead</w:t>
      </w:r>
      <w:r w:rsidR="0022366C">
        <w:rPr>
          <w:rFonts w:ascii="Cambria" w:hAnsi="Cambria"/>
        </w:rPr>
        <w:t>ing</w:t>
      </w:r>
      <w:r w:rsidR="00C761E6">
        <w:rPr>
          <w:rFonts w:ascii="Cambria" w:hAnsi="Cambria"/>
        </w:rPr>
        <w:t xml:space="preserve"> to increased trust between data owners and forecasters.</w:t>
      </w:r>
    </w:p>
    <w:p w14:paraId="2F6A030D" w14:textId="4FF42A2B" w:rsidR="004D752F" w:rsidRDefault="004D752F">
      <w:pPr>
        <w:rPr>
          <w:rFonts w:ascii="Cambria" w:hAnsi="Cambria"/>
        </w:rPr>
      </w:pPr>
    </w:p>
    <w:p w14:paraId="6502915B" w14:textId="4CB2E90C" w:rsidR="004D752F" w:rsidRPr="001B30ED" w:rsidRDefault="004D752F">
      <w:pPr>
        <w:rPr>
          <w:rFonts w:ascii="Cambria" w:hAnsi="Cambria"/>
        </w:rPr>
      </w:pPr>
      <w:r>
        <w:rPr>
          <w:rFonts w:ascii="Cambria" w:hAnsi="Cambria"/>
        </w:rPr>
        <w:t>Keywords: data privacy; time series features; forecast accuracy; identification disclosure risk</w:t>
      </w:r>
    </w:p>
    <w:bookmarkEnd w:id="0"/>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47A0341D" w:rsidR="002C7E6D" w:rsidRDefault="002C7E6D" w:rsidP="002C7E6D">
      <w:pPr>
        <w:rPr>
          <w:rFonts w:ascii="Cambria" w:hAnsi="Cambria" w:cs="Times New Roman"/>
          <w:szCs w:val="24"/>
        </w:rPr>
      </w:pPr>
      <w:r>
        <w:rPr>
          <w:rFonts w:ascii="Cambria" w:hAnsi="Cambria"/>
        </w:rPr>
        <w:t>Personally identifiable</w:t>
      </w:r>
      <w:r w:rsidR="00736A91">
        <w:rPr>
          <w:rFonts w:ascii="Cambria" w:hAnsi="Cambria"/>
        </w:rPr>
        <w:t xml:space="preserve"> time series data </w:t>
      </w:r>
      <w:r w:rsidR="001D6E53">
        <w:rPr>
          <w:rFonts w:ascii="Cambria" w:hAnsi="Cambria"/>
        </w:rPr>
        <w:t xml:space="preserve">are </w:t>
      </w:r>
      <w:r w:rsidR="00207AEC">
        <w:rPr>
          <w:rFonts w:ascii="Cambria" w:hAnsi="Cambria"/>
        </w:rPr>
        <w:t>abundant</w:t>
      </w:r>
      <w:r>
        <w:rPr>
          <w:rFonts w:ascii="Cambria" w:hAnsi="Cambria"/>
        </w:rPr>
        <w:t xml:space="preserve"> and </w:t>
      </w:r>
      <w:r w:rsidR="00681967">
        <w:rPr>
          <w:rFonts w:ascii="Cambria" w:hAnsi="Cambria"/>
        </w:rPr>
        <w:t xml:space="preserve">require protection </w:t>
      </w:r>
      <w:r w:rsidR="00C37A47">
        <w:rPr>
          <w:rFonts w:ascii="Cambria" w:hAnsi="Cambria"/>
        </w:rPr>
        <w:fldChar w:fldCharType="begin"/>
      </w:r>
      <w:r w:rsidR="00C37A47">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Pr>
          <w:rFonts w:ascii="Cambria" w:hAnsi="Cambria"/>
        </w:rPr>
        <w:fldChar w:fldCharType="separate"/>
      </w:r>
      <w:r w:rsidR="00C37A47" w:rsidRPr="00C37A47">
        <w:rPr>
          <w:rFonts w:ascii="Cambria" w:hAnsi="Cambria"/>
        </w:rPr>
        <w:t>(Boone et al., 2019)</w:t>
      </w:r>
      <w:r w:rsidR="00C37A47">
        <w:rPr>
          <w:rFonts w:ascii="Cambria" w:hAnsi="Cambria"/>
        </w:rPr>
        <w:fldChar w:fldCharType="end"/>
      </w:r>
      <w:r>
        <w:rPr>
          <w:rFonts w:ascii="Cambria" w:hAnsi="Cambria"/>
        </w:rPr>
        <w:t>.</w:t>
      </w:r>
      <w:r w:rsidR="00C37A47">
        <w:rPr>
          <w:rFonts w:ascii="Cambria" w:hAnsi="Cambria"/>
        </w:rPr>
        <w:t xml:space="preserve"> </w:t>
      </w:r>
      <w:r w:rsidR="00681967">
        <w:rPr>
          <w:rFonts w:ascii="Cambria" w:hAnsi="Cambria"/>
        </w:rPr>
        <w:t>Recently,</w:t>
      </w:r>
      <w:r w:rsidR="00C37A47" w:rsidRPr="00C37A47">
        <w:rPr>
          <w:rFonts w:ascii="Cambria" w:hAnsi="Cambria"/>
        </w:rPr>
        <w:t xml:space="preserve"> the General Data Protection Regulation (GDPR)</w:t>
      </w:r>
      <w:r w:rsidR="00C37A47">
        <w:rPr>
          <w:rStyle w:val="FootnoteReference"/>
          <w:rFonts w:ascii="Cambria" w:hAnsi="Cambria"/>
        </w:rPr>
        <w:footnoteReference w:id="1"/>
      </w:r>
      <w:r w:rsidR="00C37A47">
        <w:rPr>
          <w:rFonts w:ascii="Cambria" w:hAnsi="Cambria"/>
        </w:rPr>
        <w:t xml:space="preserve"> </w:t>
      </w:r>
      <w:r w:rsidR="00414548">
        <w:rPr>
          <w:rFonts w:ascii="Cambria" w:hAnsi="Cambria"/>
        </w:rPr>
        <w:t>forced</w:t>
      </w:r>
      <w:r w:rsidR="00C37A47" w:rsidRPr="00C37A47">
        <w:rPr>
          <w:rFonts w:ascii="Cambria" w:hAnsi="Cambria"/>
        </w:rPr>
        <w:t xml:space="preserve"> </w:t>
      </w:r>
      <w:r w:rsidR="00187D0B">
        <w:rPr>
          <w:rFonts w:ascii="Cambria" w:hAnsi="Cambria"/>
        </w:rPr>
        <w:t>data owners</w:t>
      </w:r>
      <w:r w:rsidR="00C37A47" w:rsidRPr="00C37A47">
        <w:rPr>
          <w:rFonts w:ascii="Cambria" w:hAnsi="Cambria"/>
        </w:rPr>
        <w:t xml:space="preserve"> to </w:t>
      </w:r>
      <w:r w:rsidR="00207AEC">
        <w:rPr>
          <w:rFonts w:ascii="Cambria" w:hAnsi="Cambria"/>
        </w:rPr>
        <w:t xml:space="preserve">either </w:t>
      </w:r>
      <w:r>
        <w:rPr>
          <w:rFonts w:ascii="Cambria" w:hAnsi="Cambria"/>
        </w:rPr>
        <w:t>anonymize</w:t>
      </w:r>
      <w:r w:rsidRPr="00C37A47">
        <w:rPr>
          <w:rFonts w:ascii="Cambria" w:hAnsi="Cambria"/>
        </w:rPr>
        <w:t xml:space="preserve"> </w:t>
      </w:r>
      <w:r w:rsidR="00C37A47" w:rsidRPr="00C37A47">
        <w:rPr>
          <w:rFonts w:ascii="Cambria" w:hAnsi="Cambria"/>
        </w:rPr>
        <w:t xml:space="preserve">their </w:t>
      </w:r>
      <w:r>
        <w:rPr>
          <w:rFonts w:ascii="Cambria" w:hAnsi="Cambria"/>
        </w:rPr>
        <w:t>personal</w:t>
      </w:r>
      <w:r w:rsidRPr="00C37A47">
        <w:rPr>
          <w:rFonts w:ascii="Cambria" w:hAnsi="Cambria"/>
        </w:rPr>
        <w:t xml:space="preserve"> </w:t>
      </w:r>
      <w:r w:rsidR="00C37A47" w:rsidRPr="00C37A47">
        <w:rPr>
          <w:rFonts w:ascii="Cambria" w:hAnsi="Cambria"/>
        </w:rPr>
        <w:t xml:space="preserve">data </w:t>
      </w:r>
      <w:r>
        <w:rPr>
          <w:rFonts w:ascii="Cambria" w:hAnsi="Cambria"/>
        </w:rPr>
        <w:t>or</w:t>
      </w:r>
      <w:r w:rsidR="00A5796E">
        <w:rPr>
          <w:rFonts w:ascii="Cambria" w:hAnsi="Cambria"/>
        </w:rPr>
        <w:t xml:space="preserve"> place</w:t>
      </w:r>
      <w:r w:rsidR="00A5796E" w:rsidRPr="00753FD1">
        <w:rPr>
          <w:rFonts w:ascii="Cambria" w:hAnsi="Cambria"/>
        </w:rPr>
        <w:t xml:space="preserve"> strict limitations on data transfers and processing</w:t>
      </w:r>
      <w:r w:rsidR="00A5796E">
        <w:rPr>
          <w:rStyle w:val="FootnoteReference"/>
          <w:rFonts w:ascii="Cambria" w:hAnsi="Cambria"/>
        </w:rPr>
        <w:footnoteReference w:id="2"/>
      </w:r>
      <w:r w:rsidR="00E04ACC">
        <w:rPr>
          <w:rFonts w:ascii="Cambria" w:hAnsi="Cambria"/>
        </w:rPr>
        <w:t>.</w:t>
      </w:r>
      <w:r w:rsidR="00C50ABC">
        <w:rPr>
          <w:rFonts w:ascii="Cambria" w:hAnsi="Cambria"/>
        </w:rPr>
        <w:t xml:space="preserve"> </w:t>
      </w:r>
      <w:r>
        <w:rPr>
          <w:rFonts w:ascii="Cambria" w:hAnsi="Cambria"/>
        </w:rPr>
        <w:t xml:space="preserve"> However,</w:t>
      </w:r>
      <w:r w:rsidR="00207AEC">
        <w:rPr>
          <w:rFonts w:ascii="Cambria" w:hAnsi="Cambria"/>
        </w:rPr>
        <w:t xml:space="preserve"> past research found that</w:t>
      </w:r>
      <w:r>
        <w:rPr>
          <w:rFonts w:ascii="Cambria" w:hAnsi="Cambria"/>
        </w:rPr>
        <w:t xml:space="preserve"> </w:t>
      </w:r>
      <w:r>
        <w:rPr>
          <w:rFonts w:ascii="Cambria" w:hAnsi="Cambria" w:cs="Times New Roman"/>
          <w:szCs w:val="24"/>
        </w:rPr>
        <w:t xml:space="preserve">anonymizing </w:t>
      </w:r>
      <w:r w:rsidR="0002324C">
        <w:rPr>
          <w:rFonts w:ascii="Cambria" w:hAnsi="Cambria" w:cs="Times New Roman"/>
          <w:szCs w:val="24"/>
        </w:rPr>
        <w:t xml:space="preserve">time series </w:t>
      </w:r>
      <w:r>
        <w:rPr>
          <w:rFonts w:ascii="Cambria" w:hAnsi="Cambria" w:cs="Times New Roman"/>
          <w:szCs w:val="24"/>
        </w:rPr>
        <w:t xml:space="preserve">data </w:t>
      </w:r>
      <w:r w:rsidR="00095B8F">
        <w:rPr>
          <w:rFonts w:ascii="Cambria" w:hAnsi="Cambria" w:cs="Times New Roman"/>
          <w:szCs w:val="24"/>
        </w:rPr>
        <w:t>significantly reduced forecast accuracy</w:t>
      </w:r>
      <w:r w:rsidR="001A326D">
        <w:rPr>
          <w:rFonts w:ascii="Cambria" w:hAnsi="Cambria" w:cs="Times New Roman"/>
          <w:szCs w:val="24"/>
        </w:rPr>
        <w:t xml:space="preserve"> </w:t>
      </w:r>
      <w:r w:rsidR="005B45DF">
        <w:rPr>
          <w:rFonts w:ascii="Cambria" w:hAnsi="Cambria" w:cs="Times New Roman"/>
          <w:szCs w:val="24"/>
        </w:rPr>
        <w:t>(</w:t>
      </w:r>
      <w:r w:rsidR="005B45DF" w:rsidRPr="00C37A47">
        <w:rPr>
          <w:rFonts w:ascii="Cambria" w:hAnsi="Cambria" w:cs="Times New Roman"/>
          <w:szCs w:val="24"/>
        </w:rPr>
        <w:t>Gonçalves et al. 2021</w:t>
      </w:r>
      <w:r w:rsidR="005B45DF">
        <w:rPr>
          <w:rFonts w:ascii="Cambria" w:hAnsi="Cambria" w:cs="Times New Roman"/>
          <w:szCs w:val="24"/>
        </w:rPr>
        <w:t>)</w:t>
      </w:r>
      <w:r>
        <w:rPr>
          <w:rFonts w:ascii="Cambria" w:hAnsi="Cambria" w:cs="Times New Roman"/>
          <w:szCs w:val="24"/>
        </w:rPr>
        <w:t xml:space="preserve">.  </w:t>
      </w:r>
      <w:r w:rsidR="000D5292">
        <w:rPr>
          <w:rFonts w:ascii="Cambria" w:hAnsi="Cambria" w:cs="Times New Roman"/>
          <w:szCs w:val="24"/>
        </w:rPr>
        <w:t xml:space="preserve">As a result, </w:t>
      </w:r>
      <w:r w:rsidR="00971405">
        <w:rPr>
          <w:rFonts w:ascii="Cambria" w:hAnsi="Cambria" w:cs="Times New Roman"/>
          <w:szCs w:val="24"/>
        </w:rPr>
        <w:t>forecasters</w:t>
      </w:r>
      <w:r w:rsidR="001F6AD0">
        <w:rPr>
          <w:rFonts w:ascii="Cambria" w:hAnsi="Cambria" w:cs="Times New Roman"/>
          <w:szCs w:val="24"/>
        </w:rPr>
        <w:t xml:space="preserve"> (</w:t>
      </w:r>
      <w:r w:rsidR="0023704B" w:rsidRPr="00DB3320">
        <w:rPr>
          <w:rFonts w:ascii="Cambria" w:hAnsi="Cambria"/>
        </w:rPr>
        <w:t>Gonçalves</w:t>
      </w:r>
      <w:r w:rsidR="0023704B">
        <w:rPr>
          <w:rFonts w:ascii="Cambria" w:hAnsi="Cambria" w:cs="Times New Roman"/>
          <w:szCs w:val="24"/>
        </w:rPr>
        <w:t xml:space="preserve"> </w:t>
      </w:r>
      <w:r w:rsidR="001F6AD0">
        <w:rPr>
          <w:rFonts w:ascii="Cambria" w:hAnsi="Cambria" w:cs="Times New Roman"/>
          <w:szCs w:val="24"/>
        </w:rPr>
        <w:t>et al., 2021b) u</w:t>
      </w:r>
      <w:r w:rsidR="005B4877">
        <w:rPr>
          <w:rFonts w:ascii="Cambria" w:hAnsi="Cambria" w:cs="Times New Roman"/>
          <w:szCs w:val="24"/>
        </w:rPr>
        <w:t xml:space="preserve">sed complex data processing solutions to share </w:t>
      </w:r>
      <w:r w:rsidR="00095B8F">
        <w:rPr>
          <w:rFonts w:ascii="Cambria" w:hAnsi="Cambria" w:cs="Times New Roman"/>
          <w:szCs w:val="24"/>
        </w:rPr>
        <w:t>accurate</w:t>
      </w:r>
      <w:r w:rsidR="005B4877">
        <w:rPr>
          <w:rFonts w:ascii="Cambria" w:hAnsi="Cambria" w:cs="Times New Roman"/>
          <w:szCs w:val="24"/>
        </w:rPr>
        <w:t xml:space="preserve"> forecasts without</w:t>
      </w:r>
      <w:r w:rsidR="00FD7DA4">
        <w:rPr>
          <w:rFonts w:ascii="Cambria" w:hAnsi="Cambria" w:cs="Times New Roman"/>
          <w:szCs w:val="24"/>
        </w:rPr>
        <w:t xml:space="preserve"> sharing</w:t>
      </w:r>
      <w:r w:rsidR="005B4877">
        <w:rPr>
          <w:rFonts w:ascii="Cambria" w:hAnsi="Cambria" w:cs="Times New Roman"/>
          <w:szCs w:val="24"/>
        </w:rPr>
        <w:t xml:space="preserve"> the adjoining time series data. </w:t>
      </w:r>
      <w:r w:rsidR="00414548">
        <w:rPr>
          <w:rFonts w:ascii="Cambria" w:hAnsi="Cambria" w:cs="Times New Roman"/>
          <w:szCs w:val="24"/>
        </w:rPr>
        <w:t>In this paper, we propose</w:t>
      </w:r>
      <w:r w:rsidR="00FD7DA4">
        <w:rPr>
          <w:rFonts w:ascii="Cambria" w:hAnsi="Cambria" w:cs="Times New Roman"/>
          <w:szCs w:val="24"/>
        </w:rPr>
        <w:t xml:space="preserve"> a</w:t>
      </w:r>
      <w:r>
        <w:rPr>
          <w:rFonts w:ascii="Cambria" w:hAnsi="Cambria" w:cs="Times New Roman"/>
          <w:szCs w:val="24"/>
        </w:rPr>
        <w:t xml:space="preserve"> </w:t>
      </w:r>
      <w:r w:rsidR="00414548">
        <w:rPr>
          <w:rFonts w:ascii="Cambria" w:hAnsi="Cambria" w:cs="Times New Roman"/>
          <w:szCs w:val="24"/>
        </w:rPr>
        <w:t xml:space="preserve">privacy </w:t>
      </w:r>
      <w:r>
        <w:rPr>
          <w:rFonts w:ascii="Cambria" w:hAnsi="Cambria" w:cs="Times New Roman"/>
          <w:szCs w:val="24"/>
        </w:rPr>
        <w:t xml:space="preserve">solution for </w:t>
      </w:r>
      <w:r w:rsidR="00187D0B">
        <w:rPr>
          <w:rFonts w:ascii="Cambria" w:hAnsi="Cambria" w:cs="Times New Roman"/>
          <w:szCs w:val="24"/>
        </w:rPr>
        <w:t>data owners</w:t>
      </w:r>
      <w:r w:rsidR="001A326D">
        <w:rPr>
          <w:rFonts w:ascii="Cambria" w:hAnsi="Cambria" w:cs="Times New Roman"/>
          <w:szCs w:val="24"/>
        </w:rPr>
        <w:t xml:space="preserve"> </w:t>
      </w:r>
      <w:r>
        <w:rPr>
          <w:rFonts w:ascii="Cambria" w:hAnsi="Cambria" w:cs="Times New Roman"/>
          <w:szCs w:val="24"/>
        </w:rPr>
        <w:t xml:space="preserve">to </w:t>
      </w:r>
      <w:r w:rsidR="000D5292">
        <w:rPr>
          <w:rFonts w:ascii="Cambria" w:hAnsi="Cambria" w:cs="Times New Roman"/>
          <w:szCs w:val="24"/>
        </w:rPr>
        <w:t>anonymize</w:t>
      </w:r>
      <w:r w:rsidR="005B4877">
        <w:rPr>
          <w:rFonts w:ascii="Cambria" w:hAnsi="Cambria" w:cs="Times New Roman"/>
          <w:szCs w:val="24"/>
        </w:rPr>
        <w:t xml:space="preserve"> </w:t>
      </w:r>
      <w:r w:rsidR="000D5292">
        <w:rPr>
          <w:rFonts w:ascii="Cambria" w:hAnsi="Cambria" w:cs="Times New Roman"/>
          <w:szCs w:val="24"/>
        </w:rPr>
        <w:t>time series data</w:t>
      </w:r>
      <w:r w:rsidR="001A326D">
        <w:rPr>
          <w:rFonts w:ascii="Cambria" w:hAnsi="Cambria" w:cs="Times New Roman"/>
          <w:szCs w:val="24"/>
        </w:rPr>
        <w:t xml:space="preserve"> </w:t>
      </w:r>
      <w:r w:rsidR="005B4877">
        <w:rPr>
          <w:rFonts w:ascii="Cambria" w:hAnsi="Cambria" w:cs="Times New Roman"/>
          <w:szCs w:val="24"/>
        </w:rPr>
        <w:t xml:space="preserve">directly </w:t>
      </w:r>
      <w:r w:rsidR="00414548">
        <w:rPr>
          <w:rFonts w:ascii="Cambria" w:hAnsi="Cambria" w:cs="Times New Roman"/>
          <w:szCs w:val="24"/>
        </w:rPr>
        <w:t>with</w:t>
      </w:r>
      <w:r w:rsidR="001A326D">
        <w:rPr>
          <w:rFonts w:ascii="Cambria" w:hAnsi="Cambria" w:cs="Times New Roman"/>
          <w:szCs w:val="24"/>
        </w:rPr>
        <w:t xml:space="preserve"> </w:t>
      </w:r>
      <w:r w:rsidR="00187D0B">
        <w:rPr>
          <w:rFonts w:ascii="Cambria" w:hAnsi="Cambria" w:cs="Times New Roman"/>
          <w:szCs w:val="24"/>
        </w:rPr>
        <w:t>good forecast accuracy</w:t>
      </w:r>
      <w:r>
        <w:rPr>
          <w:rFonts w:ascii="Cambria" w:hAnsi="Cambria" w:cs="Times New Roman"/>
          <w:szCs w:val="24"/>
        </w:rPr>
        <w:t xml:space="preserve">. </w:t>
      </w:r>
    </w:p>
    <w:p w14:paraId="67C50CC0" w14:textId="77777777" w:rsidR="002C7E6D" w:rsidRDefault="002C7E6D" w:rsidP="002C7E6D">
      <w:pPr>
        <w:rPr>
          <w:rFonts w:ascii="Cambria" w:hAnsi="Cambria" w:cs="Times New Roman"/>
          <w:szCs w:val="24"/>
        </w:rPr>
      </w:pPr>
    </w:p>
    <w:p w14:paraId="2E945781" w14:textId="7DC915B3" w:rsidR="00104E6F" w:rsidRDefault="00104E6F" w:rsidP="00C37A47">
      <w:pPr>
        <w:rPr>
          <w:rFonts w:ascii="Cambria" w:hAnsi="Cambria"/>
        </w:rPr>
      </w:pPr>
      <w:r>
        <w:rPr>
          <w:rFonts w:ascii="Cambria" w:hAnsi="Cambria"/>
        </w:rPr>
        <w:t>T</w:t>
      </w:r>
      <w:r w:rsidR="00C37A47" w:rsidRPr="00C37A47">
        <w:rPr>
          <w:rFonts w:ascii="Cambria" w:hAnsi="Cambria"/>
        </w:rPr>
        <w:t xml:space="preserve">ime series </w:t>
      </w:r>
      <w:r>
        <w:rPr>
          <w:rFonts w:ascii="Cambria" w:hAnsi="Cambria"/>
        </w:rPr>
        <w:t xml:space="preserve">data </w:t>
      </w:r>
      <w:r w:rsidR="00C37A47" w:rsidRPr="00C37A47">
        <w:rPr>
          <w:rFonts w:ascii="Cambria" w:hAnsi="Cambria"/>
        </w:rPr>
        <w:t xml:space="preserve">are </w:t>
      </w:r>
      <w:r>
        <w:rPr>
          <w:rFonts w:ascii="Cambria" w:hAnsi="Cambria"/>
        </w:rPr>
        <w:t xml:space="preserve">either </w:t>
      </w:r>
      <w:r w:rsidR="00C37A47" w:rsidRPr="00C37A47">
        <w:rPr>
          <w:rFonts w:ascii="Cambria" w:hAnsi="Cambria"/>
        </w:rPr>
        <w:t xml:space="preserve">stored in a single data set </w:t>
      </w:r>
      <w:r w:rsidR="000C1DE8">
        <w:rPr>
          <w:rFonts w:ascii="Cambria" w:hAnsi="Cambria"/>
        </w:rPr>
        <w:t xml:space="preserve">(centralized) </w:t>
      </w:r>
      <w:r w:rsidR="00C37A47" w:rsidRPr="00C37A47">
        <w:rPr>
          <w:rFonts w:ascii="Cambria" w:hAnsi="Cambria"/>
        </w:rPr>
        <w:t>or spread across multiple data owners</w:t>
      </w:r>
      <w:r>
        <w:rPr>
          <w:rFonts w:ascii="Cambria" w:hAnsi="Cambria"/>
        </w:rPr>
        <w:t xml:space="preserve"> and/or </w:t>
      </w:r>
      <w:r w:rsidR="00C37A47" w:rsidRPr="00C37A47">
        <w:rPr>
          <w:rFonts w:ascii="Cambria" w:hAnsi="Cambria"/>
        </w:rPr>
        <w:t>data sets</w:t>
      </w:r>
      <w:r w:rsidR="000C1DE8">
        <w:rPr>
          <w:rFonts w:ascii="Cambria" w:hAnsi="Cambria"/>
        </w:rPr>
        <w:t xml:space="preserve"> (decentralized)</w:t>
      </w:r>
      <w:r w:rsidR="00C37A47" w:rsidRPr="00C37A47">
        <w:rPr>
          <w:rFonts w:ascii="Cambria" w:hAnsi="Cambria"/>
        </w:rPr>
        <w:t xml:space="preserve">. In the </w:t>
      </w:r>
      <w:r w:rsidR="000C1DE8">
        <w:rPr>
          <w:rFonts w:ascii="Cambria" w:hAnsi="Cambria"/>
        </w:rPr>
        <w:t>decentralized</w:t>
      </w:r>
      <w:r w:rsidR="00C37A47" w:rsidRPr="00C37A47">
        <w:rPr>
          <w:rFonts w:ascii="Cambria" w:hAnsi="Cambria"/>
        </w:rPr>
        <w:t xml:space="preserve"> scenario, multi-party computation </w:t>
      </w:r>
      <w:r w:rsidR="00072A9A">
        <w:rPr>
          <w:rFonts w:ascii="Cambria" w:hAnsi="Cambria"/>
        </w:rPr>
        <w:t>and</w:t>
      </w:r>
      <w:r w:rsidR="00C37A47" w:rsidRPr="00C37A47">
        <w:rPr>
          <w:rFonts w:ascii="Cambria" w:hAnsi="Cambria"/>
        </w:rPr>
        <w:t xml:space="preserve"> federated learning enable privacy-preserving collaborative forecasting to ensure accurate forecasts while protecting sensitive data</w:t>
      </w:r>
      <w:r w:rsidR="00AC558A">
        <w:rPr>
          <w:rFonts w:ascii="Cambria" w:hAnsi="Cambria"/>
        </w:rPr>
        <w:t xml:space="preserve"> </w:t>
      </w:r>
      <w:r w:rsidR="00AC558A">
        <w:rPr>
          <w:rFonts w:ascii="Cambria" w:hAnsi="Cambria"/>
        </w:rPr>
        <w:fldChar w:fldCharType="begin"/>
      </w:r>
      <w:r w:rsidR="001130FC">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Pr>
          <w:rFonts w:ascii="Cambria" w:hAnsi="Cambria"/>
        </w:rPr>
        <w:fldChar w:fldCharType="separate"/>
      </w:r>
      <w:r w:rsidR="001130FC" w:rsidRPr="001130FC">
        <w:rPr>
          <w:rFonts w:ascii="Cambria" w:hAnsi="Cambria" w:cs="Times New Roman"/>
          <w:szCs w:val="24"/>
        </w:rPr>
        <w:t>(Gonçalves et al., 2021</w:t>
      </w:r>
      <w:r w:rsidR="00F53359">
        <w:rPr>
          <w:rFonts w:ascii="Cambria" w:hAnsi="Cambria" w:cs="Times New Roman"/>
          <w:szCs w:val="24"/>
        </w:rPr>
        <w:t>a</w:t>
      </w:r>
      <w:r w:rsidR="001130FC" w:rsidRPr="001130FC">
        <w:rPr>
          <w:rFonts w:ascii="Cambria" w:hAnsi="Cambria" w:cs="Times New Roman"/>
          <w:szCs w:val="24"/>
        </w:rPr>
        <w:t>; Goncalves, Bessa et al., 2021</w:t>
      </w:r>
      <w:r w:rsidR="00F53359">
        <w:rPr>
          <w:rFonts w:ascii="Cambria" w:hAnsi="Cambria" w:cs="Times New Roman"/>
          <w:szCs w:val="24"/>
        </w:rPr>
        <w:t>b</w:t>
      </w:r>
      <w:r w:rsidR="001130FC" w:rsidRPr="001130FC">
        <w:rPr>
          <w:rFonts w:ascii="Cambria" w:hAnsi="Cambria" w:cs="Times New Roman"/>
          <w:szCs w:val="24"/>
        </w:rPr>
        <w:t>; Sommer et al., 2021)</w:t>
      </w:r>
      <w:r w:rsidR="00AC558A">
        <w:rPr>
          <w:rFonts w:ascii="Cambria" w:hAnsi="Cambria"/>
        </w:rPr>
        <w:fldChar w:fldCharType="end"/>
      </w:r>
      <w:r w:rsidR="00AC558A">
        <w:rPr>
          <w:rFonts w:ascii="Cambria" w:hAnsi="Cambria"/>
        </w:rPr>
        <w:t xml:space="preserve">. </w:t>
      </w:r>
      <w:r>
        <w:rPr>
          <w:rFonts w:ascii="Cambria" w:hAnsi="Cambria"/>
        </w:rPr>
        <w:t xml:space="preserve">For example, in a decentralized scenario, data owners </w:t>
      </w:r>
      <w:r w:rsidR="00B40A05">
        <w:rPr>
          <w:rFonts w:ascii="Cambria" w:hAnsi="Cambria"/>
        </w:rPr>
        <w:t xml:space="preserve">can </w:t>
      </w:r>
      <w:r>
        <w:rPr>
          <w:rFonts w:ascii="Cambria" w:hAnsi="Cambria"/>
        </w:rPr>
        <w:t xml:space="preserve">sell time series data to a market operator who then sells forecasts of the time series data to multiple buyers.  </w:t>
      </w:r>
      <w:r w:rsidR="00812648">
        <w:rPr>
          <w:rFonts w:ascii="Cambria" w:hAnsi="Cambria"/>
        </w:rPr>
        <w:t xml:space="preserve">This approach has the advantage of creating a market of economic incentives for data sharing while </w:t>
      </w:r>
      <w:r w:rsidR="00AA1E32">
        <w:rPr>
          <w:rFonts w:ascii="Cambria" w:hAnsi="Cambria"/>
        </w:rPr>
        <w:t>limiting</w:t>
      </w:r>
      <w:r w:rsidR="003C09CF">
        <w:rPr>
          <w:rFonts w:ascii="Cambria" w:hAnsi="Cambria"/>
        </w:rPr>
        <w:t xml:space="preserve"> data transfer </w:t>
      </w:r>
      <w:r w:rsidR="00B40A05">
        <w:rPr>
          <w:rFonts w:ascii="Cambria" w:hAnsi="Cambria"/>
        </w:rPr>
        <w:t xml:space="preserve">and protecting </w:t>
      </w:r>
      <w:r w:rsidR="00ED65AA">
        <w:rPr>
          <w:rFonts w:ascii="Cambria" w:hAnsi="Cambria"/>
        </w:rPr>
        <w:t>privacy</w:t>
      </w:r>
      <w:r w:rsidR="003C09CF">
        <w:rPr>
          <w:rFonts w:ascii="Cambria" w:hAnsi="Cambria"/>
        </w:rPr>
        <w:t xml:space="preserve">.  However, there are still privacy </w:t>
      </w:r>
      <w:r w:rsidR="00DA7CE6">
        <w:rPr>
          <w:rFonts w:ascii="Cambria" w:hAnsi="Cambria"/>
        </w:rPr>
        <w:t xml:space="preserve">risks </w:t>
      </w:r>
      <w:r w:rsidR="00AA1E32">
        <w:rPr>
          <w:rFonts w:ascii="Cambria" w:hAnsi="Cambria"/>
        </w:rPr>
        <w:t>including potential data breaches with the transfer and storage of</w:t>
      </w:r>
      <w:r w:rsidR="003C09CF">
        <w:rPr>
          <w:rFonts w:ascii="Cambria" w:hAnsi="Cambria"/>
        </w:rPr>
        <w:t xml:space="preserve"> </w:t>
      </w:r>
      <w:r w:rsidR="00AA1E32">
        <w:rPr>
          <w:rFonts w:ascii="Cambria" w:hAnsi="Cambria"/>
        </w:rPr>
        <w:t>the time series data to the market operator.</w:t>
      </w:r>
    </w:p>
    <w:p w14:paraId="39ADEF1A" w14:textId="77777777" w:rsidR="00104E6F" w:rsidRDefault="00104E6F" w:rsidP="00C37A47">
      <w:pPr>
        <w:rPr>
          <w:rFonts w:ascii="Cambria" w:hAnsi="Cambria"/>
        </w:rPr>
      </w:pPr>
    </w:p>
    <w:p w14:paraId="1B4737B6" w14:textId="31760D3E" w:rsidR="002642DF" w:rsidRDefault="001A16A9" w:rsidP="00C37A47">
      <w:pPr>
        <w:rPr>
          <w:rFonts w:ascii="Cambria" w:hAnsi="Cambria"/>
        </w:rPr>
      </w:pPr>
      <w:r>
        <w:rPr>
          <w:rFonts w:ascii="Cambria" w:hAnsi="Cambria"/>
        </w:rPr>
        <w:t>Our paper focuses</w:t>
      </w:r>
      <w:r w:rsidR="00C37A47" w:rsidRPr="00C37A47">
        <w:rPr>
          <w:rFonts w:ascii="Cambria" w:hAnsi="Cambria"/>
        </w:rPr>
        <w:t xml:space="preserve">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w:t>
      </w:r>
      <w:r w:rsidR="002641CF">
        <w:rPr>
          <w:rFonts w:ascii="Cambria" w:hAnsi="Cambria"/>
        </w:rPr>
        <w:t>the original</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Pr>
          <w:rFonts w:ascii="Cambria" w:hAnsi="Cambria"/>
        </w:rPr>
        <w:t xml:space="preserve">anonymize the time series data by </w:t>
      </w:r>
      <w:r w:rsidR="00411B6E">
        <w:rPr>
          <w:rFonts w:ascii="Cambria" w:hAnsi="Cambria"/>
        </w:rPr>
        <w:t xml:space="preserve">directly </w:t>
      </w:r>
      <w:r w:rsidR="00C37A47" w:rsidRPr="00C37A47">
        <w:rPr>
          <w:rFonts w:ascii="Cambria" w:hAnsi="Cambria"/>
        </w:rPr>
        <w:t>alter</w:t>
      </w:r>
      <w:r>
        <w:rPr>
          <w:rFonts w:ascii="Cambria" w:hAnsi="Cambria"/>
        </w:rPr>
        <w:t>ing</w:t>
      </w:r>
      <w:r w:rsidR="00C37A47" w:rsidRPr="00C37A47">
        <w:rPr>
          <w:rFonts w:ascii="Cambria" w:hAnsi="Cambria"/>
        </w:rPr>
        <w:t xml:space="preserve"> the </w:t>
      </w:r>
      <w:r>
        <w:rPr>
          <w:rFonts w:ascii="Cambria" w:hAnsi="Cambria"/>
        </w:rPr>
        <w:t>values within the data set</w:t>
      </w:r>
      <w:r w:rsidR="00C37A47" w:rsidRPr="00C37A47">
        <w:rPr>
          <w:rFonts w:ascii="Cambria" w:hAnsi="Cambria"/>
        </w:rPr>
        <w:t xml:space="preserve"> to </w:t>
      </w:r>
      <w:r>
        <w:rPr>
          <w:rFonts w:ascii="Cambria" w:hAnsi="Cambria"/>
        </w:rPr>
        <w:t>increase the privacy level of the protected data set</w:t>
      </w:r>
      <w:r w:rsidR="00411B6E">
        <w:rPr>
          <w:rFonts w:ascii="Cambria" w:hAnsi="Cambria"/>
        </w:rPr>
        <w:t>.</w:t>
      </w:r>
      <w:r>
        <w:rPr>
          <w:rFonts w:ascii="Cambria" w:hAnsi="Cambria"/>
        </w:rPr>
        <w:t xml:space="preserve">  This approach assumes the data gets out eventually through an internal employee </w:t>
      </w:r>
      <w:r w:rsidR="00ED65AA">
        <w:rPr>
          <w:rFonts w:ascii="Cambria" w:hAnsi="Cambria"/>
        </w:rPr>
        <w:t>(</w:t>
      </w:r>
      <w:r>
        <w:rPr>
          <w:rFonts w:ascii="Cambria" w:hAnsi="Cambria"/>
        </w:rPr>
        <w:t>or data b</w:t>
      </w:r>
      <w:r w:rsidR="0099148B">
        <w:rPr>
          <w:rFonts w:ascii="Cambria" w:hAnsi="Cambria"/>
        </w:rPr>
        <w:t>r</w:t>
      </w:r>
      <w:r>
        <w:rPr>
          <w:rFonts w:ascii="Cambria" w:hAnsi="Cambria"/>
        </w:rPr>
        <w:t>each</w:t>
      </w:r>
      <w:r w:rsidR="00ED65AA">
        <w:rPr>
          <w:rFonts w:ascii="Cambria" w:hAnsi="Cambria"/>
        </w:rPr>
        <w:t>)</w:t>
      </w:r>
      <w:r>
        <w:rPr>
          <w:rFonts w:ascii="Cambria" w:hAnsi="Cambria"/>
        </w:rPr>
        <w:t xml:space="preserve"> and protects against this worst-case scenario.</w:t>
      </w:r>
      <w:r w:rsidR="00411B6E">
        <w:rPr>
          <w:rFonts w:ascii="Cambria" w:hAnsi="Cambria"/>
        </w:rPr>
        <w:t xml:space="preserve"> The</w:t>
      </w:r>
      <w:r w:rsidR="00B34D2B">
        <w:rPr>
          <w:rFonts w:ascii="Cambria" w:hAnsi="Cambria"/>
        </w:rPr>
        <w:t xml:space="preserve"> </w:t>
      </w:r>
      <w:r w:rsidR="004159F0">
        <w:rPr>
          <w:rFonts w:ascii="Cambria" w:hAnsi="Cambria"/>
        </w:rPr>
        <w:t xml:space="preserve">primary </w:t>
      </w:r>
      <w:r w:rsidR="00411B6E">
        <w:rPr>
          <w:rFonts w:ascii="Cambria" w:hAnsi="Cambria"/>
        </w:rPr>
        <w:t xml:space="preserve">goal </w:t>
      </w:r>
      <w:r>
        <w:rPr>
          <w:rFonts w:ascii="Cambria" w:hAnsi="Cambria"/>
        </w:rPr>
        <w:t>of the privacy methods is</w:t>
      </w:r>
      <w:r w:rsidR="00411B6E">
        <w:rPr>
          <w:rFonts w:ascii="Cambria" w:hAnsi="Cambria"/>
        </w:rPr>
        <w:t xml:space="preserve"> to</w:t>
      </w:r>
      <w:r w:rsidR="00C37A47" w:rsidRPr="00C37A47">
        <w:rPr>
          <w:rFonts w:ascii="Cambria" w:hAnsi="Cambria"/>
        </w:rPr>
        <w:t xml:space="preserve"> limit the ability of a</w:t>
      </w:r>
      <w:r>
        <w:rPr>
          <w:rFonts w:ascii="Cambria" w:hAnsi="Cambria"/>
        </w:rPr>
        <w:t>n</w:t>
      </w:r>
      <w:r w:rsidR="00C37A47" w:rsidRPr="00C37A47">
        <w:rPr>
          <w:rFonts w:ascii="Cambria" w:hAnsi="Cambria"/>
        </w:rPr>
        <w:t xml:space="preserve">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w:t>
      </w:r>
      <w:r w:rsidR="00E11C64">
        <w:rPr>
          <w:rFonts w:ascii="Cambria" w:hAnsi="Cambria"/>
        </w:rPr>
        <w:t xml:space="preserve">identification disclosure, </w:t>
      </w:r>
      <w:r w:rsidR="00411B6E">
        <w:rPr>
          <w:rFonts w:ascii="Cambria" w:hAnsi="Cambria"/>
        </w:rPr>
        <w:t xml:space="preserve">in our case, </w:t>
      </w:r>
      <w:r w:rsidR="00E11C64">
        <w:rPr>
          <w:rFonts w:ascii="Cambria" w:hAnsi="Cambria"/>
        </w:rPr>
        <w:t>discovering the true identity of a</w:t>
      </w:r>
      <w:r w:rsidR="005C5842">
        <w:rPr>
          <w:rFonts w:ascii="Cambria" w:hAnsi="Cambria"/>
        </w:rPr>
        <w:t xml:space="preserve">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w:t>
      </w:r>
      <w:r w:rsidR="00E11C64">
        <w:rPr>
          <w:rFonts w:ascii="Cambria" w:hAnsi="Cambria"/>
        </w:rPr>
        <w:t>sensitiv</w:t>
      </w:r>
      <w:r w:rsidR="00C37A47" w:rsidRPr="00C37A47">
        <w:rPr>
          <w:rFonts w:ascii="Cambria" w:hAnsi="Cambria"/>
        </w:rPr>
        <w:t>e information about them</w:t>
      </w:r>
      <w:r w:rsidR="00E11C64">
        <w:rPr>
          <w:rFonts w:ascii="Cambria" w:hAnsi="Cambria"/>
        </w:rPr>
        <w:t xml:space="preserve"> (attribute disclosure, learning sensitive values after an identification is made)</w:t>
      </w:r>
      <w:r w:rsidR="00C37A47" w:rsidRPr="00C37A47">
        <w:rPr>
          <w:rFonts w:ascii="Cambria" w:hAnsi="Cambria"/>
        </w:rPr>
        <w:t xml:space="preserve">. The </w:t>
      </w:r>
      <w:r w:rsidR="004159F0">
        <w:rPr>
          <w:rFonts w:ascii="Cambria" w:hAnsi="Cambria"/>
        </w:rPr>
        <w:t xml:space="preserve">secondary goal of the privacy methods and the </w:t>
      </w:r>
      <w:r w:rsidR="00742BF3">
        <w:rPr>
          <w:rFonts w:ascii="Cambria" w:hAnsi="Cambria"/>
        </w:rPr>
        <w:t>primary</w:t>
      </w:r>
      <w:r w:rsidR="00942CF7">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4159F0">
        <w:rPr>
          <w:rFonts w:ascii="Cambria" w:hAnsi="Cambria"/>
        </w:rPr>
        <w:t>privacy methods do not</w:t>
      </w:r>
      <w:r w:rsidR="00411B6E">
        <w:rPr>
          <w:rFonts w:ascii="Cambria" w:hAnsi="Cambria"/>
        </w:rPr>
        <w:t xml:space="preserve"> </w:t>
      </w:r>
      <w:r w:rsidR="00ED65AA">
        <w:rPr>
          <w:rFonts w:ascii="Cambria" w:hAnsi="Cambria"/>
        </w:rPr>
        <w:t>significantly reduce forecast accura</w:t>
      </w:r>
      <w:r w:rsidR="004159F0">
        <w:rPr>
          <w:rFonts w:ascii="Cambria" w:hAnsi="Cambria"/>
        </w:rPr>
        <w:t xml:space="preserve">cy. </w:t>
      </w:r>
    </w:p>
    <w:p w14:paraId="42E0A4DF" w14:textId="77777777" w:rsidR="005F55AC" w:rsidRDefault="005F55AC" w:rsidP="00C37A47">
      <w:pPr>
        <w:rPr>
          <w:rFonts w:ascii="Cambria" w:hAnsi="Cambria"/>
        </w:rPr>
      </w:pPr>
    </w:p>
    <w:p w14:paraId="7484A286" w14:textId="1F790B7B" w:rsidR="00261475" w:rsidRDefault="0099148B" w:rsidP="000D600C">
      <w:pPr>
        <w:rPr>
          <w:rFonts w:ascii="Cambria" w:eastAsiaTheme="minorEastAsia" w:hAnsi="Cambria"/>
        </w:rPr>
      </w:pPr>
      <w:r>
        <w:rPr>
          <w:rFonts w:ascii="Cambria" w:hAnsi="Cambria"/>
        </w:rPr>
        <w:t xml:space="preserve">For illustration of </w:t>
      </w:r>
      <w:r w:rsidR="008F46E4">
        <w:rPr>
          <w:rFonts w:ascii="Cambria" w:hAnsi="Cambria"/>
        </w:rPr>
        <w:t>the</w:t>
      </w:r>
      <w:r>
        <w:rPr>
          <w:rFonts w:ascii="Cambria" w:hAnsi="Cambria"/>
        </w:rPr>
        <w:t xml:space="preserve"> centralized scenario, c</w:t>
      </w:r>
      <w:r w:rsidR="00754B02">
        <w:rPr>
          <w:rFonts w:ascii="Cambria" w:hAnsi="Cambria"/>
        </w:rPr>
        <w:t>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w:t>
      </w:r>
      <w:r w:rsidR="00B86FDD">
        <w:rPr>
          <w:rFonts w:ascii="Cambria" w:hAnsi="Cambria"/>
        </w:rPr>
        <w:t xml:space="preserve"> </w:t>
      </w:r>
      <w:r w:rsidR="00110475">
        <w:rPr>
          <w:rFonts w:ascii="Cambria" w:hAnsi="Cambria"/>
        </w:rPr>
        <w:t>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Pr>
          <w:rFonts w:ascii="Cambria" w:hAnsi="Cambria"/>
        </w:rPr>
        <w:t>e same</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w:t>
      </w:r>
      <w:r>
        <w:rPr>
          <w:rFonts w:ascii="Cambria" w:hAnsi="Cambria"/>
        </w:rPr>
        <w:t xml:space="preserve">time </w:t>
      </w:r>
      <w:r w:rsidR="00110475">
        <w:rPr>
          <w:rFonts w:ascii="Cambria" w:hAnsi="Cambria"/>
        </w:rPr>
        <w:t xml:space="preserve">period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t>
      </w:r>
      <w:r w:rsidR="00B86FDD">
        <w:rPr>
          <w:rFonts w:ascii="Cambria" w:hAnsi="Cambria"/>
        </w:rPr>
        <w:t>is</w:t>
      </w:r>
      <w:r w:rsidR="008D7645">
        <w:rPr>
          <w:rFonts w:ascii="Cambria" w:hAnsi="Cambria"/>
        </w:rPr>
        <w:t xml:space="preserve"> </w:t>
      </w:r>
      <w:r w:rsidR="00B86FDD">
        <w:rPr>
          <w:rFonts w:ascii="Cambria" w:hAnsi="Cambria"/>
        </w:rPr>
        <w:t>generated</w:t>
      </w:r>
      <w:r w:rsidR="008D7645">
        <w:rPr>
          <w:rFonts w:ascii="Cambria" w:hAnsi="Cambria"/>
        </w:rPr>
        <w:t xml:space="preserve"> by </w:t>
      </w:r>
      <w:r w:rsidR="00D16BAB">
        <w:rPr>
          <w:rFonts w:ascii="Cambria" w:hAnsi="Cambria"/>
        </w:rPr>
        <w:t xml:space="preserve">randomly </w:t>
      </w:r>
      <w:r w:rsidR="008D7645">
        <w:rPr>
          <w:rFonts w:ascii="Cambria" w:hAnsi="Cambria"/>
        </w:rPr>
        <w:t xml:space="preserve">swapping the </w:t>
      </w:r>
      <w:r w:rsidR="00B86FDD">
        <w:rPr>
          <w:rFonts w:ascii="Cambria" w:hAnsi="Cambria"/>
        </w:rPr>
        <w:t xml:space="preserve">values of the middle series </w:t>
      </w:r>
      <w:r w:rsidR="008D7645">
        <w:rPr>
          <w:rFonts w:ascii="Cambria" w:hAnsi="Cambria"/>
        </w:rPr>
        <w:t xml:space="preserve">with values from two other simulated AR(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p>
    <w:p w14:paraId="19F5ED0C" w14:textId="1EA627D6" w:rsidR="00754B02" w:rsidRDefault="00754B02" w:rsidP="00682A30">
      <w:pPr>
        <w:rPr>
          <w:rFonts w:ascii="Cambria" w:hAnsi="Cambria"/>
        </w:rPr>
      </w:pPr>
    </w:p>
    <w:p w14:paraId="17D720C8" w14:textId="75A9093A" w:rsidR="00754B02" w:rsidRPr="00F41378" w:rsidRDefault="00754B02" w:rsidP="00682A30">
      <w:pPr>
        <w:rPr>
          <w:rFonts w:ascii="Cambria" w:eastAsiaTheme="minorEastAsia" w:hAnsi="Cambria"/>
        </w:rPr>
      </w:pPr>
      <w:r>
        <w:rPr>
          <w:rFonts w:ascii="Cambria" w:hAnsi="Cambria"/>
          <w:b/>
          <w:bCs/>
        </w:rPr>
        <w:t xml:space="preserve">Figure 1: </w:t>
      </w:r>
      <w:r w:rsidR="00072A9A">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522B3536" w14:textId="00200FA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31611477" w14:textId="3CE8BB50" w:rsidR="0099148B" w:rsidRDefault="0099148B" w:rsidP="00C37A47">
      <w:pPr>
        <w:rPr>
          <w:rFonts w:ascii="Cambria" w:eastAsiaTheme="minorEastAsia" w:hAnsi="Cambria"/>
        </w:rPr>
      </w:pPr>
      <w:r>
        <w:rPr>
          <w:rFonts w:ascii="Cambria" w:hAnsi="Cambria"/>
        </w:rPr>
        <w:t xml:space="preserve">Estimating an ARIMA(1, 0, 0) model on the simulated series in the middle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Pr>
          <w:rFonts w:ascii="Cambria" w:eastAsiaTheme="minorEastAsia" w:hAnsi="Cambria"/>
        </w:rPr>
        <w:t xml:space="preserve"> with a standard error of 0.07, while the noised series on the left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Pr>
          <w:rFonts w:ascii="Cambria" w:eastAsiaTheme="minorEastAsia" w:hAnsi="Cambria"/>
        </w:rPr>
        <w:t xml:space="preserve"> with a standard error of 0.10. </w:t>
      </w:r>
      <w:r>
        <w:rPr>
          <w:rFonts w:ascii="Cambria" w:hAnsi="Cambria"/>
        </w:rPr>
        <w:t xml:space="preserve">The swapped series on the right </w:t>
      </w:r>
      <w:r w:rsidR="00AE58E9">
        <w:rPr>
          <w:rFonts w:ascii="Cambria" w:hAnsi="Cambria"/>
        </w:rPr>
        <w:t xml:space="preserve">yields </w:t>
      </w:r>
      <w:r>
        <w:rPr>
          <w:rFonts w:ascii="Cambria" w:hAnsi="Cambria"/>
        </w:rPr>
        <w:t xml:space="preserve">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Pr>
          <w:rFonts w:ascii="Cambria" w:eastAsiaTheme="minorEastAsia" w:hAnsi="Cambria"/>
        </w:rPr>
        <w:t xml:space="preserve"> and a standard error of 0.08. </w:t>
      </w:r>
      <w:r w:rsidR="00D45209">
        <w:rPr>
          <w:rFonts w:ascii="Cambria" w:eastAsiaTheme="minorEastAsia" w:hAnsi="Cambria"/>
        </w:rPr>
        <w:t>Figure 1 shows</w:t>
      </w:r>
      <w:r>
        <w:rPr>
          <w:rFonts w:ascii="Cambria" w:eastAsiaTheme="minorEastAsia" w:hAnsi="Cambria"/>
        </w:rPr>
        <w:t xml:space="preserve"> the </w:t>
      </w:r>
      <w:r w:rsidR="00AE58E9">
        <w:rPr>
          <w:rFonts w:ascii="Cambria" w:eastAsiaTheme="minorEastAsia" w:hAnsi="Cambria"/>
        </w:rPr>
        <w:t>series on the right</w:t>
      </w:r>
      <w:r>
        <w:rPr>
          <w:rFonts w:ascii="Cambria" w:eastAsiaTheme="minorEastAsia" w:hAnsi="Cambria"/>
        </w:rPr>
        <w:t xml:space="preserve">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w:t>
      </w:r>
      <w:r w:rsidR="003406B9">
        <w:rPr>
          <w:rFonts w:ascii="Cambria" w:eastAsiaTheme="minorEastAsia" w:hAnsi="Cambria"/>
        </w:rPr>
        <w:t>, spike, maximum variance shift, spectral entropy, etc.</w:t>
      </w:r>
      <w:r>
        <w:rPr>
          <w:rFonts w:ascii="Cambria" w:eastAsiaTheme="minorEastAsia" w:hAnsi="Cambria"/>
        </w:rPr>
        <w:t xml:space="preserve">) from the </w:t>
      </w:r>
      <w:r w:rsidR="00D45209">
        <w:rPr>
          <w:rFonts w:ascii="Cambria" w:eastAsiaTheme="minorEastAsia" w:hAnsi="Cambria"/>
        </w:rPr>
        <w:t>middle series</w:t>
      </w:r>
      <w:r>
        <w:rPr>
          <w:rFonts w:ascii="Cambria" w:eastAsiaTheme="minorEastAsia" w:hAnsi="Cambria"/>
        </w:rPr>
        <w:t xml:space="preserve"> change. However, it is not immediately clear how </w:t>
      </w:r>
      <w:r w:rsidR="007B14E4">
        <w:rPr>
          <w:rFonts w:ascii="Cambria" w:eastAsiaTheme="minorEastAsia" w:hAnsi="Cambria"/>
        </w:rPr>
        <w:t>these changes</w:t>
      </w:r>
      <w:r>
        <w:rPr>
          <w:rFonts w:ascii="Cambria" w:eastAsiaTheme="minorEastAsia" w:hAnsi="Cambria"/>
        </w:rPr>
        <w:t xml:space="preserve"> affect forecast accuracy.  </w:t>
      </w:r>
    </w:p>
    <w:p w14:paraId="2CE9397E" w14:textId="77777777" w:rsidR="0099148B" w:rsidRDefault="0099148B" w:rsidP="00C37A47">
      <w:pPr>
        <w:rPr>
          <w:rFonts w:ascii="Cambria" w:eastAsiaTheme="minorEastAsia" w:hAnsi="Cambria"/>
        </w:rPr>
      </w:pPr>
    </w:p>
    <w:p w14:paraId="7559CB4E" w14:textId="739DDC5B" w:rsidR="009538BF" w:rsidRDefault="00092FD7" w:rsidP="00C37A47">
      <w:pPr>
        <w:rPr>
          <w:rFonts w:ascii="Cambria" w:hAnsi="Cambria"/>
        </w:rPr>
      </w:pPr>
      <w:r>
        <w:rPr>
          <w:rFonts w:ascii="Cambria" w:hAnsi="Cambria"/>
        </w:rPr>
        <w:t xml:space="preserve">The </w:t>
      </w:r>
      <w:commentRangeStart w:id="1"/>
      <w:r>
        <w:rPr>
          <w:rFonts w:ascii="Cambria" w:hAnsi="Cambria"/>
        </w:rPr>
        <w:t xml:space="preserve">proposed method </w:t>
      </w:r>
      <w:commentRangeEnd w:id="1"/>
      <w:r w:rsidR="00BB601B">
        <w:rPr>
          <w:rStyle w:val="CommentReference"/>
        </w:rPr>
        <w:commentReference w:id="1"/>
      </w:r>
      <w:r>
        <w:rPr>
          <w:rFonts w:ascii="Cambria" w:hAnsi="Cambria"/>
        </w:rPr>
        <w:t>in this paper</w:t>
      </w:r>
      <w:r w:rsidRPr="00C37A47">
        <w:rPr>
          <w:rFonts w:ascii="Cambria" w:hAnsi="Cambria"/>
        </w:rPr>
        <w:t xml:space="preserve"> </w:t>
      </w:r>
      <w:r>
        <w:rPr>
          <w:rFonts w:ascii="Cambria" w:hAnsi="Cambria"/>
        </w:rPr>
        <w:t>improves the series on the right by</w:t>
      </w:r>
      <w:r>
        <w:rPr>
          <w:rFonts w:ascii="Cambria" w:eastAsiaTheme="minorEastAsia" w:hAnsi="Cambria"/>
        </w:rPr>
        <w:t xml:space="preserve"> swapping time series values with each other only if their underlying features are likely to maintain forecast accuracy.  The </w:t>
      </w:r>
      <w:r w:rsidR="005D0D37">
        <w:rPr>
          <w:rFonts w:ascii="Cambria" w:eastAsiaTheme="minorEastAsia" w:hAnsi="Cambria"/>
        </w:rPr>
        <w:t xml:space="preserve">k-nTS+ </w:t>
      </w:r>
      <w:r w:rsidR="00513C1C">
        <w:rPr>
          <w:rFonts w:ascii="Cambria" w:eastAsiaTheme="minorEastAsia" w:hAnsi="Cambria"/>
        </w:rPr>
        <w:t>swapping method</w:t>
      </w:r>
      <w:r>
        <w:rPr>
          <w:rFonts w:ascii="Cambria" w:eastAsiaTheme="minorEastAsia" w:hAnsi="Cambria"/>
        </w:rPr>
        <w:t xml:space="preserve"> is illustrated in Figure 2 and</w:t>
      </w:r>
      <w:r w:rsidR="00DA26DA">
        <w:rPr>
          <w:rFonts w:ascii="Cambria" w:eastAsiaTheme="minorEastAsia" w:hAnsi="Cambria"/>
        </w:rPr>
        <w:t xml:space="preserve"> begin</w:t>
      </w:r>
      <w:r>
        <w:rPr>
          <w:rFonts w:ascii="Cambria" w:eastAsiaTheme="minorEastAsia" w:hAnsi="Cambria"/>
        </w:rPr>
        <w:t>s</w:t>
      </w:r>
      <w:r w:rsidR="00DA26DA">
        <w:rPr>
          <w:rFonts w:ascii="Cambria" w:eastAsiaTheme="minorEastAsia" w:hAnsi="Cambria"/>
        </w:rPr>
        <w:t xml:space="preserve"> by generating protected data</w:t>
      </w:r>
      <w:r w:rsidR="00157262">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w:t>
      </w:r>
      <w:r>
        <w:rPr>
          <w:rFonts w:ascii="Cambria" w:eastAsiaTheme="minorEastAsia" w:hAnsi="Cambria"/>
        </w:rPr>
        <w:t>(</w:t>
      </w:r>
      <w:r>
        <w:rPr>
          <w:rFonts w:ascii="Cambria" w:eastAsiaTheme="minorEastAsia" w:hAnsi="Cambria"/>
          <w:i/>
          <w:iCs/>
        </w:rPr>
        <w:t>e.g.</w:t>
      </w:r>
      <w:r>
        <w:rPr>
          <w:rFonts w:ascii="Cambria" w:eastAsiaTheme="minorEastAsia" w:hAnsi="Cambria"/>
        </w:rPr>
        <w:t xml:space="preserve">, </w:t>
      </w:r>
      <w:r w:rsidR="00DA26DA">
        <w:rPr>
          <w:rFonts w:ascii="Cambria" w:eastAsiaTheme="minorEastAsia" w:hAnsi="Cambria"/>
        </w:rPr>
        <w:t>additive noise</w:t>
      </w:r>
      <w:r>
        <w:rPr>
          <w:rFonts w:ascii="Cambria" w:eastAsiaTheme="minorEastAsia" w:hAnsi="Cambria"/>
        </w:rPr>
        <w:t>,</w:t>
      </w:r>
      <w:r w:rsidR="00DA26DA">
        <w:rPr>
          <w:rFonts w:ascii="Cambria" w:eastAsiaTheme="minorEastAsia" w:hAnsi="Cambria"/>
        </w:rPr>
        <w:t xml:space="preserve"> differential privacy</w:t>
      </w:r>
      <w:r>
        <w:rPr>
          <w:rFonts w:ascii="Cambria" w:eastAsiaTheme="minorEastAsia" w:hAnsi="Cambria"/>
        </w:rPr>
        <w:t>) commonly used in practice</w:t>
      </w:r>
      <w:r w:rsidR="00DA26DA">
        <w:rPr>
          <w:rFonts w:ascii="Cambria" w:eastAsiaTheme="minorEastAsia" w:hAnsi="Cambria"/>
        </w:rPr>
        <w:t xml:space="preserve">.  Then, </w:t>
      </w:r>
      <w:r>
        <w:rPr>
          <w:rFonts w:ascii="Cambria" w:eastAsiaTheme="minorEastAsia" w:hAnsi="Cambria"/>
        </w:rPr>
        <w:t>the method</w:t>
      </w:r>
      <w:r w:rsidR="00471CA6">
        <w:rPr>
          <w:rFonts w:ascii="Cambria" w:eastAsiaTheme="minorEastAsia" w:hAnsi="Cambria"/>
        </w:rPr>
        <w:t xml:space="preserve"> generate</w:t>
      </w:r>
      <w:r>
        <w:rPr>
          <w:rFonts w:ascii="Cambria" w:eastAsiaTheme="minorEastAsia" w:hAnsi="Cambria"/>
        </w:rPr>
        <w:t>s</w:t>
      </w:r>
      <w:r w:rsidR="00471CA6">
        <w:rPr>
          <w:rFonts w:ascii="Cambria" w:eastAsiaTheme="minorEastAsia" w:hAnsi="Cambria"/>
        </w:rPr>
        <w:t xml:space="preserve"> forecasts for the original and protected </w:t>
      </w:r>
      <w:r w:rsidR="00CB43B0">
        <w:rPr>
          <w:rFonts w:ascii="Cambria" w:eastAsiaTheme="minorEastAsia" w:hAnsi="Cambria"/>
        </w:rPr>
        <w:t>series</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w:t>
      </w:r>
      <w:r>
        <w:rPr>
          <w:rFonts w:ascii="Cambria" w:eastAsiaTheme="minorEastAsia" w:hAnsi="Cambria"/>
        </w:rPr>
        <w:t>s</w:t>
      </w:r>
      <w:r w:rsidR="00471CA6">
        <w:rPr>
          <w:rFonts w:ascii="Cambria" w:eastAsiaTheme="minorEastAsia" w:hAnsi="Cambria"/>
        </w:rPr>
        <w:t xml:space="preserv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Pr>
          <w:rFonts w:ascii="Cambria" w:hAnsi="Cambria"/>
        </w:rPr>
        <w:t xml:space="preserve"> in Figure 2</w:t>
      </w:r>
      <w:r w:rsidR="00DA26DA">
        <w:rPr>
          <w:rFonts w:ascii="Cambria" w:hAnsi="Cambria"/>
        </w:rPr>
        <w:t>)</w:t>
      </w:r>
      <w:r>
        <w:rPr>
          <w:rFonts w:ascii="Cambria" w:hAnsi="Cambria"/>
        </w:rPr>
        <w:t xml:space="preserve"> of the protected data,</w:t>
      </w:r>
      <w:r w:rsidR="005D0D37">
        <w:rPr>
          <w:rFonts w:ascii="Cambria" w:hAnsi="Cambria"/>
        </w:rPr>
        <w:t xml:space="preserve"> </w:t>
      </w:r>
      <w:r w:rsidR="00D16BAB">
        <w:rPr>
          <w:rFonts w:ascii="Cambria" w:hAnsi="Cambria"/>
        </w:rPr>
        <w:t>k-nTS+ swapping</w:t>
      </w:r>
      <w:r w:rsidR="00DA26DA">
        <w:rPr>
          <w:rFonts w:ascii="Cambria" w:hAnsi="Cambria"/>
        </w:rPr>
        <w:t xml:space="preserve"> use</w:t>
      </w:r>
      <w:r>
        <w:rPr>
          <w:rFonts w:ascii="Cambria" w:hAnsi="Cambria"/>
        </w:rPr>
        <w:t>s</w:t>
      </w:r>
      <w:r w:rsidR="00DA26DA">
        <w:rPr>
          <w:rFonts w:ascii="Cambria" w:hAnsi="Cambria"/>
        </w:rPr>
        <w:t xml:space="preserve"> a machine learning-based feedback loo</w:t>
      </w:r>
      <w:commentRangeStart w:id="2"/>
      <w:r w:rsidR="00DA26DA">
        <w:rPr>
          <w:rFonts w:ascii="Cambria" w:hAnsi="Cambria"/>
        </w:rPr>
        <w:t>p</w:t>
      </w:r>
      <w:r w:rsidR="002B6471">
        <w:rPr>
          <w:rFonts w:ascii="Cambria" w:hAnsi="Cambria"/>
        </w:rPr>
        <w:t xml:space="preserve"> </w:t>
      </w:r>
      <w:r w:rsidR="00513C1C">
        <w:rPr>
          <w:rFonts w:ascii="Cambria" w:hAnsi="Cambria"/>
        </w:rPr>
        <w:t xml:space="preserve">with RReliefF </w:t>
      </w:r>
      <w:r w:rsidR="002B6471">
        <w:rPr>
          <w:rFonts w:ascii="Cambria" w:hAnsi="Cambria"/>
        </w:rPr>
        <w:t>(Robnik-Sikonja &amp; Kononenko, 2003</w:t>
      </w:r>
      <w:r w:rsidR="00513C1C">
        <w:rPr>
          <w:rFonts w:ascii="Cambria" w:hAnsi="Cambria"/>
        </w:rPr>
        <w:t>) and Recursive Feature Elimination (RFE) (</w:t>
      </w:r>
      <w:r w:rsidR="002B6471">
        <w:rPr>
          <w:rFonts w:ascii="Cambria" w:hAnsi="Cambria"/>
        </w:rPr>
        <w:t xml:space="preserve">Gregorutti et al., 2017) </w:t>
      </w:r>
      <w:commentRangeEnd w:id="2"/>
      <w:r w:rsidR="002B6471">
        <w:rPr>
          <w:rStyle w:val="CommentReference"/>
        </w:rPr>
        <w:commentReference w:id="2"/>
      </w:r>
      <w:r w:rsidR="004F3A99">
        <w:rPr>
          <w:rFonts w:ascii="Cambria" w:hAnsi="Cambria"/>
        </w:rPr>
        <w:t xml:space="preserve">on the </w:t>
      </w:r>
      <w:r w:rsidR="004F3A99">
        <w:rPr>
          <w:rFonts w:ascii="Cambria" w:hAnsi="Cambria"/>
        </w:rPr>
        <w:lastRenderedPageBreak/>
        <w:t xml:space="preserve">accuracy results </w:t>
      </w:r>
      <w:r w:rsidR="00DA26DA">
        <w:rPr>
          <w:rFonts w:ascii="Cambria" w:hAnsi="Cambria"/>
        </w:rPr>
        <w:t xml:space="preserve">to rank </w:t>
      </w:r>
      <w:r w:rsidR="00D16BAB">
        <w:rPr>
          <w:rFonts w:ascii="Cambria" w:hAnsi="Cambria"/>
        </w:rPr>
        <w:t xml:space="preserve">(RReliefF) and select (RFE) </w:t>
      </w:r>
      <w:r w:rsidR="00DA26DA">
        <w:rPr>
          <w:rFonts w:ascii="Cambria" w:hAnsi="Cambria"/>
        </w:rPr>
        <w:t xml:space="preserve">the time series features most predictive of forecast accuracy.  </w:t>
      </w:r>
      <w:r w:rsidR="00BB601B">
        <w:rPr>
          <w:rFonts w:ascii="Cambria" w:hAnsi="Cambria"/>
        </w:rPr>
        <w:t>For privacy protection, i</w:t>
      </w:r>
      <w:r>
        <w:rPr>
          <w:rFonts w:ascii="Cambria" w:hAnsi="Cambria"/>
        </w:rPr>
        <w:t>t</w:t>
      </w:r>
      <w:r w:rsidR="004F3A99">
        <w:rPr>
          <w:rFonts w:ascii="Cambria" w:hAnsi="Cambria"/>
        </w:rPr>
        <w:t xml:space="preserve"> </w:t>
      </w:r>
      <w:r w:rsidR="005D0D37">
        <w:rPr>
          <w:rFonts w:ascii="Cambria" w:hAnsi="Cambria"/>
        </w:rPr>
        <w:t>compute</w:t>
      </w:r>
      <w:r>
        <w:rPr>
          <w:rFonts w:ascii="Cambria" w:hAnsi="Cambria"/>
        </w:rPr>
        <w:t>s</w:t>
      </w:r>
      <w:r w:rsidR="004F3A99">
        <w:rPr>
          <w:rFonts w:ascii="Cambria" w:hAnsi="Cambria"/>
        </w:rPr>
        <w:t xml:space="preserve"> a </w:t>
      </w:r>
      <w:r w:rsidR="00BB601B">
        <w:rPr>
          <w:rFonts w:ascii="Cambria" w:hAnsi="Cambria"/>
        </w:rPr>
        <w:t xml:space="preserve">feature-based </w:t>
      </w:r>
      <w:r w:rsidR="004F3A99">
        <w:rPr>
          <w:rFonts w:ascii="Cambria" w:hAnsi="Cambria"/>
        </w:rPr>
        <w:t>distanc</w:t>
      </w:r>
      <w:r w:rsidR="00BB601B">
        <w:rPr>
          <w:rFonts w:ascii="Cambria" w:hAnsi="Cambria"/>
        </w:rPr>
        <w:t>e</w:t>
      </w:r>
      <w:r w:rsidR="004F3A99">
        <w:rPr>
          <w:rFonts w:ascii="Cambria" w:hAnsi="Cambria"/>
        </w:rPr>
        <w:t xml:space="preserve"> matrix </w:t>
      </w:r>
      <w:r w:rsidR="00BB601B">
        <w:rPr>
          <w:rFonts w:ascii="Cambria" w:hAnsi="Cambria"/>
        </w:rPr>
        <w:t>to</w:t>
      </w:r>
      <w:r w:rsidR="004F3A99">
        <w:rPr>
          <w:rFonts w:ascii="Cambria" w:hAnsi="Cambria"/>
        </w:rPr>
        <w:t xml:space="preserve"> </w:t>
      </w:r>
      <w:r>
        <w:rPr>
          <w:rFonts w:ascii="Cambria" w:hAnsi="Cambria"/>
        </w:rPr>
        <w:t xml:space="preserve">randomly </w:t>
      </w:r>
      <w:r w:rsidR="00A24DBD">
        <w:rPr>
          <w:rFonts w:ascii="Cambria" w:hAnsi="Cambria"/>
        </w:rPr>
        <w:t>choose</w:t>
      </w:r>
      <w:r w:rsidR="004F3A99">
        <w:rPr>
          <w:rFonts w:ascii="Cambria" w:hAnsi="Cambria"/>
        </w:rPr>
        <w:t xml:space="preserve"> </w:t>
      </w:r>
      <w:r>
        <w:rPr>
          <w:rFonts w:ascii="Cambria" w:hAnsi="Cambria"/>
        </w:rPr>
        <w:t>a</w:t>
      </w:r>
      <w:r w:rsidR="004F3A99">
        <w:rPr>
          <w:rFonts w:ascii="Cambria" w:hAnsi="Cambria"/>
        </w:rPr>
        <w:t xml:space="preserve"> time series to swap </w:t>
      </w:r>
      <w:r>
        <w:rPr>
          <w:rFonts w:ascii="Cambria" w:hAnsi="Cambria"/>
        </w:rPr>
        <w:t xml:space="preserve">values </w:t>
      </w:r>
      <w:r w:rsidR="00D16BAB">
        <w:rPr>
          <w:rFonts w:ascii="Cambria" w:hAnsi="Cambria"/>
        </w:rPr>
        <w:t>with</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nTS+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Pr>
          <w:rFonts w:ascii="Cambria" w:hAnsi="Cambria"/>
        </w:rPr>
        <w:t>preserve</w:t>
      </w:r>
      <w:r w:rsidR="00785423">
        <w:rPr>
          <w:rFonts w:ascii="Cambria" w:hAnsi="Cambria"/>
        </w:rPr>
        <w:t xml:space="preserve"> </w:t>
      </w:r>
      <w:r w:rsidR="005D0D37">
        <w:rPr>
          <w:rFonts w:ascii="Cambria" w:hAnsi="Cambria"/>
        </w:rPr>
        <w:t>useful</w:t>
      </w:r>
      <w:r w:rsidR="00471CA6">
        <w:rPr>
          <w:rFonts w:ascii="Cambria" w:hAnsi="Cambria"/>
        </w:rPr>
        <w:t xml:space="preserve"> </w:t>
      </w:r>
      <w:r>
        <w:rPr>
          <w:rFonts w:ascii="Cambria" w:hAnsi="Cambria"/>
        </w:rPr>
        <w:t xml:space="preserve">time series </w:t>
      </w:r>
      <w:r w:rsidR="00471CA6">
        <w:rPr>
          <w:rFonts w:ascii="Cambria" w:hAnsi="Cambria"/>
        </w:rPr>
        <w:t>features</w:t>
      </w:r>
      <w:r w:rsidR="005D0D37">
        <w:rPr>
          <w:rFonts w:ascii="Cambria" w:hAnsi="Cambria"/>
        </w:rPr>
        <w:t xml:space="preserve"> for forecasting</w:t>
      </w:r>
      <w:r w:rsidR="00471CA6">
        <w:rPr>
          <w:rFonts w:ascii="Cambria" w:hAnsi="Cambria"/>
        </w:rPr>
        <w:t>.</w:t>
      </w:r>
    </w:p>
    <w:p w14:paraId="4363CE0A" w14:textId="538961E0" w:rsidR="0098486F" w:rsidRDefault="0098486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t xml:space="preserve">Figure 2: </w:t>
      </w:r>
      <w:r w:rsidR="00DA26DA">
        <w:rPr>
          <w:rFonts w:ascii="Cambria" w:hAnsi="Cambria"/>
          <w:b/>
          <w:bCs/>
        </w:rPr>
        <w:t xml:space="preserve">k-nTS+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0CA2FB15" w:rsidR="00DD3993" w:rsidRDefault="00DD3993" w:rsidP="00C37A47">
      <w:pPr>
        <w:rPr>
          <w:rFonts w:ascii="Cambria" w:hAnsi="Cambria"/>
        </w:rPr>
      </w:pPr>
    </w:p>
    <w:p w14:paraId="0553787B" w14:textId="63871AD6" w:rsidR="00DD3993" w:rsidRDefault="002B3ACA" w:rsidP="00C37A47">
      <w:pPr>
        <w:rPr>
          <w:rFonts w:ascii="Cambria" w:hAnsi="Cambria"/>
        </w:rPr>
      </w:pPr>
      <w:r>
        <w:rPr>
          <w:noProof/>
        </w:rPr>
        <w:drawing>
          <wp:anchor distT="0" distB="0" distL="114300" distR="114300" simplePos="0" relativeHeight="251686912" behindDoc="0" locked="0" layoutInCell="1" allowOverlap="1" wp14:anchorId="1C6911A8" wp14:editId="70ECCED1">
            <wp:simplePos x="0" y="0"/>
            <wp:positionH relativeFrom="margin">
              <wp:align>center</wp:align>
            </wp:positionH>
            <wp:positionV relativeFrom="paragraph">
              <wp:posOffset>6985</wp:posOffset>
            </wp:positionV>
            <wp:extent cx="4961255" cy="4136390"/>
            <wp:effectExtent l="0" t="0" r="0" b="0"/>
            <wp:wrapNone/>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rotWithShape="1">
                    <a:blip r:embed="rId13" cstate="print">
                      <a:extLst>
                        <a:ext uri="{28A0092B-C50C-407E-A947-70E740481C1C}">
                          <a14:useLocalDpi xmlns:a14="http://schemas.microsoft.com/office/drawing/2010/main" val="0"/>
                        </a:ext>
                      </a:extLst>
                    </a:blip>
                    <a:srcRect l="66756" t="22770" r="17990" b="24461"/>
                    <a:stretch/>
                  </pic:blipFill>
                  <pic:spPr bwMode="auto">
                    <a:xfrm>
                      <a:off x="0" y="0"/>
                      <a:ext cx="4961255" cy="4136390"/>
                    </a:xfrm>
                    <a:prstGeom prst="rect">
                      <a:avLst/>
                    </a:prstGeom>
                    <a:ln>
                      <a:noFill/>
                    </a:ln>
                    <a:extLst>
                      <a:ext uri="{53640926-AAD7-44D8-BBD7-CCE9431645EC}">
                        <a14:shadowObscured xmlns:a14="http://schemas.microsoft.com/office/drawing/2010/main"/>
                      </a:ext>
                    </a:extLst>
                  </pic:spPr>
                </pic:pic>
              </a:graphicData>
            </a:graphic>
          </wp:anchor>
        </w:drawing>
      </w:r>
      <w:r w:rsidR="00163D69" w:rsidRPr="00163D69">
        <w:rPr>
          <w:noProof/>
        </w:rPr>
        <w:t xml:space="preserve"> </w:t>
      </w:r>
    </w:p>
    <w:p w14:paraId="5E63970D" w14:textId="5D2D69AD" w:rsidR="00DD3993" w:rsidRDefault="00DD3993" w:rsidP="00C37A47">
      <w:pPr>
        <w:rPr>
          <w:rFonts w:ascii="Cambria" w:hAnsi="Cambria"/>
        </w:rPr>
      </w:pPr>
    </w:p>
    <w:p w14:paraId="71960185" w14:textId="62094A1F" w:rsidR="00DD3993" w:rsidRDefault="00DD3993" w:rsidP="00C37A47">
      <w:pPr>
        <w:rPr>
          <w:rFonts w:ascii="Cambria" w:hAnsi="Cambria"/>
        </w:rPr>
      </w:pPr>
    </w:p>
    <w:p w14:paraId="196D7064" w14:textId="54599397" w:rsidR="0098486F" w:rsidRDefault="0098486F" w:rsidP="00C37A47">
      <w:pPr>
        <w:rPr>
          <w:rFonts w:ascii="Cambria" w:hAnsi="Cambria"/>
        </w:rPr>
      </w:pPr>
    </w:p>
    <w:p w14:paraId="0B7FE811" w14:textId="3BE15D36" w:rsidR="0098486F" w:rsidRDefault="0098486F" w:rsidP="00C37A47">
      <w:pPr>
        <w:rPr>
          <w:rFonts w:ascii="Cambria" w:hAnsi="Cambria"/>
        </w:rPr>
      </w:pPr>
    </w:p>
    <w:p w14:paraId="4FC1C41F" w14:textId="13C4F923" w:rsidR="0098486F" w:rsidRDefault="0098486F" w:rsidP="00C37A47">
      <w:pPr>
        <w:rPr>
          <w:rFonts w:ascii="Cambria" w:hAnsi="Cambria"/>
        </w:rPr>
      </w:pPr>
    </w:p>
    <w:p w14:paraId="0696792D" w14:textId="6F932927" w:rsidR="0098486F" w:rsidRDefault="0098486F" w:rsidP="00C37A47">
      <w:pPr>
        <w:rPr>
          <w:rFonts w:ascii="Cambria" w:hAnsi="Cambria"/>
        </w:rPr>
      </w:pPr>
    </w:p>
    <w:p w14:paraId="7B9EB4E6" w14:textId="73C3A171" w:rsidR="0098486F" w:rsidRDefault="0098486F" w:rsidP="00C37A47">
      <w:pPr>
        <w:rPr>
          <w:rFonts w:ascii="Cambria" w:hAnsi="Cambria"/>
        </w:rPr>
      </w:pPr>
    </w:p>
    <w:p w14:paraId="331564C3" w14:textId="252F7C52" w:rsidR="0098486F" w:rsidRDefault="0098486F" w:rsidP="00C37A47">
      <w:pPr>
        <w:rPr>
          <w:rFonts w:ascii="Cambria" w:hAnsi="Cambria"/>
        </w:rPr>
      </w:pPr>
    </w:p>
    <w:p w14:paraId="29C10B84" w14:textId="107C67E4" w:rsidR="0098486F" w:rsidRDefault="0098486F" w:rsidP="00C37A47">
      <w:pPr>
        <w:rPr>
          <w:rFonts w:ascii="Cambria" w:hAnsi="Cambria"/>
        </w:rPr>
      </w:pPr>
    </w:p>
    <w:p w14:paraId="0FAA4137" w14:textId="08FD7922" w:rsidR="0098486F" w:rsidRDefault="0098486F" w:rsidP="00C37A47">
      <w:pPr>
        <w:rPr>
          <w:rFonts w:ascii="Cambria" w:hAnsi="Cambria"/>
        </w:rPr>
      </w:pPr>
    </w:p>
    <w:p w14:paraId="7F1CC924" w14:textId="3AD89058" w:rsidR="0098486F" w:rsidRDefault="0098486F" w:rsidP="00C37A47">
      <w:pPr>
        <w:rPr>
          <w:rFonts w:ascii="Cambria" w:hAnsi="Cambria"/>
        </w:rPr>
      </w:pPr>
    </w:p>
    <w:p w14:paraId="21265DEE" w14:textId="0A19E791" w:rsidR="0098486F" w:rsidRDefault="0098486F" w:rsidP="00C37A47">
      <w:pPr>
        <w:rPr>
          <w:rFonts w:ascii="Cambria" w:hAnsi="Cambria"/>
        </w:rPr>
      </w:pPr>
    </w:p>
    <w:p w14:paraId="1ED56598" w14:textId="0E7B10C9" w:rsidR="0098486F" w:rsidRDefault="0098486F" w:rsidP="00C37A47">
      <w:pPr>
        <w:rPr>
          <w:rFonts w:ascii="Cambria" w:hAnsi="Cambria"/>
        </w:rPr>
      </w:pPr>
    </w:p>
    <w:p w14:paraId="223FB142" w14:textId="150AB569" w:rsidR="0098486F" w:rsidRDefault="0098486F" w:rsidP="00C37A47">
      <w:pPr>
        <w:rPr>
          <w:rFonts w:ascii="Cambria" w:hAnsi="Cambria"/>
        </w:rPr>
      </w:pPr>
    </w:p>
    <w:p w14:paraId="56DE26F4" w14:textId="7A1A11B7" w:rsidR="0098486F" w:rsidRDefault="0098486F" w:rsidP="00C37A47">
      <w:pPr>
        <w:rPr>
          <w:rFonts w:ascii="Cambria" w:hAnsi="Cambria"/>
        </w:rPr>
      </w:pPr>
    </w:p>
    <w:p w14:paraId="552695EF" w14:textId="2288E435" w:rsidR="0098486F" w:rsidRDefault="0098486F" w:rsidP="00C37A47">
      <w:pPr>
        <w:rPr>
          <w:rFonts w:ascii="Cambria" w:hAnsi="Cambria"/>
        </w:rPr>
      </w:pPr>
    </w:p>
    <w:p w14:paraId="78A79367" w14:textId="53E3529F" w:rsidR="0098486F" w:rsidRDefault="0098486F" w:rsidP="00C37A47">
      <w:pPr>
        <w:rPr>
          <w:rFonts w:ascii="Cambria" w:hAnsi="Cambria"/>
        </w:rPr>
      </w:pPr>
    </w:p>
    <w:p w14:paraId="52E5744E" w14:textId="4D80C1B9" w:rsidR="0098486F" w:rsidRDefault="0098486F" w:rsidP="00C37A47">
      <w:pPr>
        <w:rPr>
          <w:rFonts w:ascii="Cambria" w:hAnsi="Cambria"/>
        </w:rPr>
      </w:pPr>
    </w:p>
    <w:p w14:paraId="5F94A58E" w14:textId="2AB55DBC" w:rsidR="0098486F" w:rsidRDefault="0098486F" w:rsidP="00C37A47">
      <w:pPr>
        <w:rPr>
          <w:rFonts w:ascii="Cambria" w:hAnsi="Cambria"/>
        </w:rPr>
      </w:pPr>
    </w:p>
    <w:p w14:paraId="0AD9BE5B" w14:textId="61D448BD" w:rsidR="0098486F" w:rsidRDefault="0098486F" w:rsidP="00C37A47">
      <w:pPr>
        <w:rPr>
          <w:rFonts w:ascii="Cambria" w:hAnsi="Cambria"/>
        </w:rPr>
      </w:pPr>
    </w:p>
    <w:p w14:paraId="27F777F1" w14:textId="3126B623" w:rsidR="0098486F" w:rsidRDefault="0098486F" w:rsidP="00C37A47">
      <w:pPr>
        <w:rPr>
          <w:rFonts w:ascii="Cambria" w:hAnsi="Cambria"/>
        </w:rPr>
      </w:pPr>
    </w:p>
    <w:p w14:paraId="3526288B" w14:textId="191470DA" w:rsidR="0098486F" w:rsidRDefault="0098486F" w:rsidP="00C37A47">
      <w:pPr>
        <w:rPr>
          <w:rFonts w:ascii="Cambria" w:hAnsi="Cambria"/>
        </w:rPr>
      </w:pPr>
    </w:p>
    <w:p w14:paraId="403A29F3" w14:textId="2E42E01E" w:rsidR="0098486F" w:rsidRDefault="0098486F" w:rsidP="00C37A47">
      <w:pPr>
        <w:rPr>
          <w:rFonts w:ascii="Cambria" w:hAnsi="Cambria"/>
        </w:rPr>
      </w:pPr>
    </w:p>
    <w:p w14:paraId="569CBB0F" w14:textId="77777777" w:rsidR="0098486F" w:rsidRDefault="0098486F" w:rsidP="00C37A47">
      <w:pPr>
        <w:rPr>
          <w:rFonts w:ascii="Cambria" w:hAnsi="Cambria"/>
        </w:rPr>
      </w:pPr>
    </w:p>
    <w:p w14:paraId="036DFBD5" w14:textId="095CC9B0" w:rsidR="00DD3993" w:rsidRDefault="00DD3993" w:rsidP="00C37A47">
      <w:pPr>
        <w:rPr>
          <w:rFonts w:ascii="Cambria" w:hAnsi="Cambria"/>
        </w:rPr>
      </w:pPr>
    </w:p>
    <w:p w14:paraId="422CBFFB" w14:textId="71DB99FA" w:rsidR="00DD3993" w:rsidRDefault="00DD3993" w:rsidP="00C37A47">
      <w:pPr>
        <w:rPr>
          <w:rFonts w:ascii="Cambria" w:hAnsi="Cambria"/>
        </w:rPr>
      </w:pPr>
    </w:p>
    <w:p w14:paraId="28B0A602" w14:textId="4AAD6976" w:rsidR="00C75290" w:rsidRDefault="00C75290" w:rsidP="00C75290">
      <w:pPr>
        <w:rPr>
          <w:rFonts w:ascii="Cambria" w:hAnsi="Cambria"/>
        </w:rPr>
      </w:pPr>
      <w:r>
        <w:rPr>
          <w:rFonts w:ascii="Cambria" w:hAnsi="Cambria"/>
        </w:rPr>
        <w:t xml:space="preserve">Our contributions </w:t>
      </w:r>
      <w:r w:rsidR="00166C63">
        <w:rPr>
          <w:rFonts w:ascii="Cambria" w:hAnsi="Cambria"/>
        </w:rPr>
        <w:t xml:space="preserve">to the literature </w:t>
      </w:r>
      <w:r>
        <w:rPr>
          <w:rFonts w:ascii="Cambria" w:hAnsi="Cambria"/>
        </w:rPr>
        <w:t>are two-fold. First, we</w:t>
      </w:r>
      <w:r w:rsidRPr="00753FD1">
        <w:rPr>
          <w:rFonts w:ascii="Cambria" w:hAnsi="Cambria"/>
        </w:rPr>
        <w:t xml:space="preserve"> </w:t>
      </w:r>
      <w:r w:rsidR="00756B4C">
        <w:rPr>
          <w:rFonts w:ascii="Cambria" w:hAnsi="Cambria"/>
        </w:rPr>
        <w:t>measure</w:t>
      </w:r>
      <w:r w:rsidRPr="00753FD1">
        <w:rPr>
          <w:rFonts w:ascii="Cambria" w:hAnsi="Cambria"/>
        </w:rPr>
        <w:t xml:space="preserve"> </w:t>
      </w:r>
      <w:r w:rsidR="00DB2DF5">
        <w:rPr>
          <w:rFonts w:ascii="Cambria" w:hAnsi="Cambria"/>
        </w:rPr>
        <w:t xml:space="preserve">the </w:t>
      </w:r>
      <w:r w:rsidR="00756B4C">
        <w:rPr>
          <w:rFonts w:ascii="Cambria" w:hAnsi="Cambria"/>
        </w:rPr>
        <w:t xml:space="preserve">changes in </w:t>
      </w:r>
      <w:r w:rsidRPr="00753FD1">
        <w:rPr>
          <w:rFonts w:ascii="Cambria" w:hAnsi="Cambria"/>
        </w:rPr>
        <w:t>forecast</w:t>
      </w:r>
      <w:r w:rsidR="00DB2DF5">
        <w:rPr>
          <w:rFonts w:ascii="Cambria" w:hAnsi="Cambria"/>
        </w:rPr>
        <w:t xml:space="preserve"> accuracy</w:t>
      </w:r>
      <w:r w:rsidRPr="00753FD1">
        <w:rPr>
          <w:rFonts w:ascii="Cambria" w:hAnsi="Cambria"/>
        </w:rPr>
        <w:t xml:space="preserve">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00B16EB9">
        <w:rPr>
          <w:rFonts w:ascii="Cambria" w:hAnsi="Cambria"/>
        </w:rPr>
        <w:t>The literature</w:t>
      </w:r>
      <w:r w:rsidR="00B16EB9" w:rsidRPr="00C37A47">
        <w:rPr>
          <w:rFonts w:ascii="Cambria" w:hAnsi="Cambria"/>
        </w:rPr>
        <w:t xml:space="preserve"> demonstrated that differential privacy degrades forecast accuracy for VAR models and recurrent neural networks (RNNs) </w:t>
      </w:r>
      <w:r w:rsidR="00B16EB9">
        <w:rPr>
          <w:rFonts w:ascii="Cambria" w:hAnsi="Cambria"/>
        </w:rPr>
        <w:fldChar w:fldCharType="begin"/>
      </w:r>
      <w:r w:rsidR="00B16EB9">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B16EB9">
        <w:rPr>
          <w:rFonts w:ascii="Cambria" w:hAnsi="Cambria"/>
        </w:rPr>
        <w:fldChar w:fldCharType="separate"/>
      </w:r>
      <w:r w:rsidR="00B16EB9" w:rsidRPr="00776E27">
        <w:rPr>
          <w:rFonts w:ascii="Cambria" w:hAnsi="Cambria" w:cs="Times New Roman"/>
          <w:szCs w:val="24"/>
        </w:rPr>
        <w:t>(Gonçalves et al., 2021</w:t>
      </w:r>
      <w:r w:rsidR="00B16EB9">
        <w:rPr>
          <w:rFonts w:ascii="Cambria" w:hAnsi="Cambria" w:cs="Times New Roman"/>
          <w:szCs w:val="24"/>
        </w:rPr>
        <w:t>a</w:t>
      </w:r>
      <w:r w:rsidR="00B16EB9" w:rsidRPr="00776E27">
        <w:rPr>
          <w:rFonts w:ascii="Cambria" w:hAnsi="Cambria" w:cs="Times New Roman"/>
          <w:szCs w:val="24"/>
        </w:rPr>
        <w:t>)</w:t>
      </w:r>
      <w:r w:rsidR="00B16EB9">
        <w:rPr>
          <w:rFonts w:ascii="Cambria" w:hAnsi="Cambria"/>
        </w:rPr>
        <w:fldChar w:fldCharType="end"/>
      </w:r>
      <w:r w:rsidR="00B16EB9">
        <w:rPr>
          <w:rFonts w:ascii="Cambria" w:hAnsi="Cambria"/>
        </w:rPr>
        <w:t>, but little work</w:t>
      </w:r>
      <w:r w:rsidR="00B16EB9" w:rsidRPr="00C37A47">
        <w:rPr>
          <w:rFonts w:ascii="Cambria" w:hAnsi="Cambria"/>
        </w:rPr>
        <w:t xml:space="preserve"> </w:t>
      </w:r>
      <w:r w:rsidR="00BB601B">
        <w:rPr>
          <w:rFonts w:ascii="Cambria" w:hAnsi="Cambria"/>
        </w:rPr>
        <w:t xml:space="preserve">explains why </w:t>
      </w:r>
      <w:r w:rsidR="00B16EB9">
        <w:rPr>
          <w:rFonts w:ascii="Cambria" w:hAnsi="Cambria"/>
        </w:rPr>
        <w:t>different</w:t>
      </w:r>
      <w:r w:rsidR="00B16EB9" w:rsidRPr="00C37A47">
        <w:rPr>
          <w:rFonts w:ascii="Cambria" w:hAnsi="Cambria"/>
        </w:rPr>
        <w:t xml:space="preserve"> forecasting models </w:t>
      </w:r>
      <w:r w:rsidR="00B5603B">
        <w:rPr>
          <w:rFonts w:ascii="Cambria" w:hAnsi="Cambria"/>
        </w:rPr>
        <w:t>produce different accuracies on</w:t>
      </w:r>
      <w:r w:rsidR="00B16EB9" w:rsidRPr="00C37A47">
        <w:rPr>
          <w:rFonts w:ascii="Cambria" w:hAnsi="Cambria"/>
        </w:rPr>
        <w:t xml:space="preserve"> protected data</w:t>
      </w:r>
      <w:r w:rsidR="00B16EB9">
        <w:rPr>
          <w:rFonts w:ascii="Cambria" w:hAnsi="Cambria"/>
        </w:rPr>
        <w:t>.</w:t>
      </w:r>
      <w:r w:rsidR="00B5603B">
        <w:rPr>
          <w:rFonts w:ascii="Cambria" w:hAnsi="Cambria"/>
        </w:rPr>
        <w:t xml:space="preserve"> We</w:t>
      </w:r>
      <w:r w:rsidR="00B5603B" w:rsidRPr="00753FD1">
        <w:rPr>
          <w:rFonts w:ascii="Cambria" w:hAnsi="Cambria"/>
        </w:rPr>
        <w:t xml:space="preserve"> </w:t>
      </w:r>
      <w:r w:rsidR="00B5603B">
        <w:rPr>
          <w:rFonts w:ascii="Cambria" w:hAnsi="Cambria"/>
        </w:rPr>
        <w:t xml:space="preserve">newly analyze how time series features </w:t>
      </w:r>
      <w:r w:rsidR="00B5603B" w:rsidRPr="00753FD1">
        <w:rPr>
          <w:rFonts w:ascii="Cambria" w:hAnsi="Cambria"/>
        </w:rPr>
        <w:t>change</w:t>
      </w:r>
      <w:r w:rsidR="00B5603B">
        <w:rPr>
          <w:rFonts w:ascii="Cambria" w:hAnsi="Cambria"/>
        </w:rPr>
        <w:t xml:space="preserve"> vis-à-vis accuracy and show which forecasting models are more robust to changes in time series features after</w:t>
      </w:r>
      <w:r w:rsidR="00B5603B" w:rsidRPr="00753FD1">
        <w:rPr>
          <w:rFonts w:ascii="Cambria" w:hAnsi="Cambria"/>
        </w:rPr>
        <w:t xml:space="preserve"> </w:t>
      </w:r>
      <w:r w:rsidR="00B5603B">
        <w:rPr>
          <w:rFonts w:ascii="Cambria" w:hAnsi="Cambria"/>
        </w:rPr>
        <w:t>privacy protection.</w:t>
      </w:r>
      <w:r w:rsidR="00B16EB9">
        <w:rPr>
          <w:rFonts w:ascii="Cambria" w:hAnsi="Cambria"/>
        </w:rPr>
        <w:t xml:space="preserve"> We </w:t>
      </w:r>
      <w:r w:rsidR="00DC471C">
        <w:rPr>
          <w:rFonts w:ascii="Cambria" w:hAnsi="Cambria"/>
        </w:rPr>
        <w:t xml:space="preserve">also </w:t>
      </w:r>
      <w:r w:rsidR="00B16EB9">
        <w:rPr>
          <w:rFonts w:ascii="Cambria" w:hAnsi="Cambria"/>
        </w:rPr>
        <w:t xml:space="preserve">examine whether the magnitude, direction, or volatility of these privacy adjusted forecasts improve forecast accuracy. </w:t>
      </w:r>
    </w:p>
    <w:p w14:paraId="1BDD7611" w14:textId="77777777" w:rsidR="00C75290" w:rsidRDefault="00C75290" w:rsidP="00C75290">
      <w:pPr>
        <w:rPr>
          <w:rFonts w:ascii="Cambria" w:hAnsi="Cambria"/>
        </w:rPr>
      </w:pPr>
    </w:p>
    <w:p w14:paraId="46D34712" w14:textId="579A4F18" w:rsidR="005A27EC" w:rsidRDefault="00C75290" w:rsidP="00C75290">
      <w:pPr>
        <w:rPr>
          <w:rFonts w:ascii="Cambria" w:hAnsi="Cambria"/>
        </w:rPr>
      </w:pPr>
      <w:r>
        <w:rPr>
          <w:rFonts w:ascii="Cambria" w:hAnsi="Cambria"/>
        </w:rPr>
        <w:t xml:space="preserve">Second, we propose a </w:t>
      </w:r>
      <w:r w:rsidR="00670CE7">
        <w:rPr>
          <w:rFonts w:ascii="Cambria" w:hAnsi="Cambria"/>
        </w:rPr>
        <w:t>matrix-based</w:t>
      </w:r>
      <w:r w:rsidRPr="00753FD1">
        <w:rPr>
          <w:rFonts w:ascii="Cambria" w:hAnsi="Cambria"/>
        </w:rPr>
        <w:t xml:space="preserve"> method </w:t>
      </w:r>
      <w:r>
        <w:rPr>
          <w:rFonts w:ascii="Cambria" w:hAnsi="Cambria"/>
        </w:rPr>
        <w:t xml:space="preserve">that </w:t>
      </w:r>
      <w:r w:rsidR="009E3482">
        <w:rPr>
          <w:rFonts w:ascii="Cambria" w:hAnsi="Cambria"/>
        </w:rPr>
        <w:t>limits the degradation in</w:t>
      </w:r>
      <w:r w:rsidR="009538BF">
        <w:rPr>
          <w:rFonts w:ascii="Cambria" w:hAnsi="Cambria"/>
        </w:rPr>
        <w:t xml:space="preserve"> </w:t>
      </w:r>
      <w:r w:rsidR="00FF6B93">
        <w:rPr>
          <w:rFonts w:ascii="Cambria" w:hAnsi="Cambria"/>
        </w:rPr>
        <w:t>forecast accuracy</w:t>
      </w:r>
      <w:r w:rsidR="009E3482">
        <w:rPr>
          <w:rFonts w:ascii="Cambria" w:hAnsi="Cambria"/>
        </w:rPr>
        <w:t xml:space="preserve"> due to privacy protection</w:t>
      </w:r>
      <w:r w:rsidR="00FF6B93">
        <w:rPr>
          <w:rFonts w:ascii="Cambria" w:hAnsi="Cambria"/>
        </w:rPr>
        <w:t xml:space="preserve">. </w:t>
      </w:r>
      <w:r w:rsidR="00670CE7">
        <w:rPr>
          <w:rFonts w:ascii="Cambria" w:hAnsi="Cambria"/>
        </w:rPr>
        <w:t xml:space="preserve">To the best of our knowledge, </w:t>
      </w:r>
      <w:r w:rsidR="00A438BD">
        <w:rPr>
          <w:rFonts w:ascii="Cambria" w:hAnsi="Cambria"/>
        </w:rPr>
        <w:t>previous</w:t>
      </w:r>
      <w:r w:rsidR="00670CE7">
        <w:rPr>
          <w:rFonts w:ascii="Cambria" w:hAnsi="Cambria"/>
        </w:rPr>
        <w:t xml:space="preserve"> research does not improve </w:t>
      </w:r>
      <w:r w:rsidR="009E3482">
        <w:rPr>
          <w:rFonts w:ascii="Cambria" w:hAnsi="Cambria"/>
        </w:rPr>
        <w:t xml:space="preserve">the </w:t>
      </w:r>
      <w:r w:rsidR="00FF6B93">
        <w:rPr>
          <w:rFonts w:ascii="Cambria" w:hAnsi="Cambria"/>
        </w:rPr>
        <w:t>forecast accuracy</w:t>
      </w:r>
      <w:r w:rsidR="00670CE7">
        <w:rPr>
          <w:rFonts w:ascii="Cambria" w:hAnsi="Cambria"/>
        </w:rPr>
        <w:t xml:space="preserve"> </w:t>
      </w:r>
      <w:r w:rsidR="009E3482">
        <w:rPr>
          <w:rFonts w:ascii="Cambria" w:hAnsi="Cambria"/>
        </w:rPr>
        <w:t xml:space="preserve">of protected data </w:t>
      </w:r>
      <w:r w:rsidR="00670CE7">
        <w:rPr>
          <w:rFonts w:ascii="Cambria" w:hAnsi="Cambria"/>
        </w:rPr>
        <w:t>in a centralized scenario</w:t>
      </w:r>
      <w:r w:rsidR="00FF6B93">
        <w:rPr>
          <w:rFonts w:ascii="Cambria" w:hAnsi="Cambria"/>
        </w:rPr>
        <w:t xml:space="preserve"> where the entire data set is shared</w:t>
      </w:r>
      <w:r w:rsidR="00670CE7">
        <w:rPr>
          <w:rFonts w:ascii="Cambria" w:hAnsi="Cambria"/>
        </w:rPr>
        <w:t xml:space="preserve">.  </w:t>
      </w:r>
      <w:r w:rsidR="001D004D">
        <w:rPr>
          <w:rFonts w:ascii="Cambria" w:hAnsi="Cambria"/>
        </w:rPr>
        <w:t xml:space="preserve">In the privacy literature, the usefulness of protected data </w:t>
      </w:r>
      <w:r w:rsidR="009E3482">
        <w:rPr>
          <w:rFonts w:ascii="Cambria" w:hAnsi="Cambria"/>
        </w:rPr>
        <w:t>is</w:t>
      </w:r>
      <w:r w:rsidR="001D004D">
        <w:rPr>
          <w:rFonts w:ascii="Cambria" w:hAnsi="Cambria"/>
        </w:rPr>
        <w:t xml:space="preserve"> often overlooked (</w:t>
      </w:r>
      <w:r w:rsidR="00562425">
        <w:rPr>
          <w:rFonts w:ascii="Cambria" w:eastAsiaTheme="minorEastAsia" w:hAnsi="Cambria"/>
        </w:rPr>
        <w:t>Blanco-Justicia et al., 2022</w:t>
      </w:r>
      <w:r w:rsidR="001D004D">
        <w:rPr>
          <w:rFonts w:ascii="Cambria" w:hAnsi="Cambria"/>
        </w:rPr>
        <w:t>)</w:t>
      </w:r>
      <w:r w:rsidR="00670CE7">
        <w:rPr>
          <w:rFonts w:ascii="Cambria" w:hAnsi="Cambria"/>
        </w:rPr>
        <w:t>, but</w:t>
      </w:r>
      <w:r w:rsidR="001D004D">
        <w:rPr>
          <w:rFonts w:ascii="Cambria" w:hAnsi="Cambria"/>
        </w:rPr>
        <w:t xml:space="preserve"> </w:t>
      </w:r>
      <w:r w:rsidR="009E3482">
        <w:rPr>
          <w:rFonts w:ascii="Cambria" w:hAnsi="Cambria"/>
        </w:rPr>
        <w:t>is of utmost concern to forecasters.  R</w:t>
      </w:r>
      <w:r w:rsidR="00670CE7">
        <w:rPr>
          <w:rFonts w:ascii="Cambria" w:hAnsi="Cambria"/>
        </w:rPr>
        <w:t>e</w:t>
      </w:r>
      <w:r w:rsidR="00562425">
        <w:rPr>
          <w:rFonts w:ascii="Cambria" w:hAnsi="Cambria"/>
        </w:rPr>
        <w:t>cent</w:t>
      </w:r>
      <w:r w:rsidR="00095AD8">
        <w:rPr>
          <w:rFonts w:ascii="Cambria" w:hAnsi="Cambria"/>
        </w:rPr>
        <w:t xml:space="preserve"> </w:t>
      </w:r>
      <w:r w:rsidR="001D004D">
        <w:rPr>
          <w:rFonts w:ascii="Cambria" w:hAnsi="Cambria"/>
        </w:rPr>
        <w:t>research</w:t>
      </w:r>
      <w:r w:rsidR="004C0BF7">
        <w:rPr>
          <w:rFonts w:ascii="Cambria" w:hAnsi="Cambria"/>
        </w:rPr>
        <w:t xml:space="preserve"> (Schneider et. al., 2018)</w:t>
      </w:r>
      <w:r w:rsidR="00670CE7">
        <w:rPr>
          <w:rFonts w:ascii="Cambria" w:hAnsi="Cambria"/>
        </w:rPr>
        <w:t xml:space="preserve"> </w:t>
      </w:r>
      <w:r w:rsidR="004C0BF7">
        <w:rPr>
          <w:rFonts w:ascii="Cambria" w:hAnsi="Cambria"/>
        </w:rPr>
        <w:t xml:space="preserve">maintained </w:t>
      </w:r>
      <w:r w:rsidR="009E3482">
        <w:rPr>
          <w:rFonts w:ascii="Cambria" w:hAnsi="Cambria"/>
        </w:rPr>
        <w:t xml:space="preserve">marketing metrics </w:t>
      </w:r>
      <w:r w:rsidR="00FF6B93">
        <w:rPr>
          <w:rFonts w:ascii="Cambria" w:hAnsi="Cambria"/>
        </w:rPr>
        <w:t>with</w:t>
      </w:r>
      <w:r w:rsidR="009E3482">
        <w:rPr>
          <w:rFonts w:ascii="Cambria" w:hAnsi="Cambria"/>
        </w:rPr>
        <w:t>in</w:t>
      </w:r>
      <w:r w:rsidR="00FF6B93">
        <w:rPr>
          <w:rFonts w:ascii="Cambria" w:hAnsi="Cambria"/>
        </w:rPr>
        <w:t xml:space="preserve"> 10-15% </w:t>
      </w:r>
      <w:r w:rsidR="009E3482">
        <w:rPr>
          <w:rFonts w:ascii="Cambria" w:hAnsi="Cambria"/>
        </w:rPr>
        <w:t>of the original</w:t>
      </w:r>
      <w:r w:rsidR="00670CE7">
        <w:rPr>
          <w:rFonts w:ascii="Cambria" w:hAnsi="Cambria"/>
        </w:rPr>
        <w:t xml:space="preserve"> </w:t>
      </w:r>
      <w:r w:rsidR="00520EDA">
        <w:rPr>
          <w:rFonts w:ascii="Cambria" w:hAnsi="Cambria"/>
        </w:rPr>
        <w:t xml:space="preserve">by </w:t>
      </w:r>
      <w:r w:rsidR="004C0BF7">
        <w:rPr>
          <w:rFonts w:ascii="Cambria" w:hAnsi="Cambria"/>
        </w:rPr>
        <w:t>including</w:t>
      </w:r>
      <w:r w:rsidR="00520EDA">
        <w:rPr>
          <w:rFonts w:ascii="Cambria" w:hAnsi="Cambria"/>
        </w:rPr>
        <w:t xml:space="preserve"> a marketing loss function </w:t>
      </w:r>
      <w:r w:rsidR="004C0BF7">
        <w:rPr>
          <w:rFonts w:ascii="Cambria" w:hAnsi="Cambria"/>
        </w:rPr>
        <w:t>in their</w:t>
      </w:r>
      <w:r w:rsidR="00520EDA">
        <w:rPr>
          <w:rFonts w:ascii="Cambria" w:hAnsi="Cambria"/>
        </w:rPr>
        <w:t xml:space="preserve"> </w:t>
      </w:r>
      <w:r w:rsidR="00520EDA">
        <w:rPr>
          <w:rFonts w:ascii="Cambria" w:hAnsi="Cambria"/>
        </w:rPr>
        <w:lastRenderedPageBreak/>
        <w:t>privacy method.  Similarly</w:t>
      </w:r>
      <w:r w:rsidR="00FF6B93">
        <w:rPr>
          <w:rFonts w:ascii="Cambria" w:hAnsi="Cambria"/>
        </w:rPr>
        <w:t xml:space="preserve">, we </w:t>
      </w:r>
      <w:r w:rsidR="00520EDA">
        <w:rPr>
          <w:rFonts w:ascii="Cambria" w:hAnsi="Cambria"/>
        </w:rPr>
        <w:t>use time series</w:t>
      </w:r>
      <w:r w:rsidR="000D748F">
        <w:rPr>
          <w:rFonts w:ascii="Cambria" w:hAnsi="Cambria"/>
        </w:rPr>
        <w:t xml:space="preserve"> features predictive of forecast accuracy in </w:t>
      </w:r>
      <w:r w:rsidR="00FF6B93">
        <w:rPr>
          <w:rFonts w:ascii="Cambria" w:hAnsi="Cambria"/>
        </w:rPr>
        <w:t xml:space="preserve">our </w:t>
      </w:r>
      <w:r w:rsidR="00520EDA">
        <w:rPr>
          <w:rFonts w:ascii="Cambria" w:hAnsi="Cambria"/>
        </w:rPr>
        <w:t xml:space="preserve">k-nTS+ swapping </w:t>
      </w:r>
      <w:r w:rsidR="00FF6B93">
        <w:rPr>
          <w:rFonts w:ascii="Cambria" w:hAnsi="Cambria"/>
        </w:rPr>
        <w:t>metho</w:t>
      </w:r>
      <w:r w:rsidR="000D748F">
        <w:rPr>
          <w:rFonts w:ascii="Cambria" w:hAnsi="Cambria"/>
        </w:rPr>
        <w:t>d</w:t>
      </w:r>
      <w:r w:rsidR="00FF6B93">
        <w:rPr>
          <w:rFonts w:ascii="Cambria" w:hAnsi="Cambria"/>
        </w:rPr>
        <w:t xml:space="preserve">. </w:t>
      </w:r>
    </w:p>
    <w:p w14:paraId="4D1F29B2" w14:textId="77777777" w:rsidR="005A27EC" w:rsidRDefault="005A27EC" w:rsidP="00C75290">
      <w:pPr>
        <w:rPr>
          <w:rFonts w:ascii="Cambria" w:hAnsi="Cambria"/>
        </w:rPr>
      </w:pPr>
    </w:p>
    <w:p w14:paraId="060B0E7E" w14:textId="58254F8D" w:rsidR="00C75290" w:rsidRDefault="00C75290" w:rsidP="00C75290">
      <w:pPr>
        <w:rPr>
          <w:rFonts w:ascii="Cambria" w:hAnsi="Cambria"/>
        </w:rPr>
      </w:pPr>
      <w:r w:rsidRPr="00753FD1">
        <w:rPr>
          <w:rFonts w:ascii="Cambria" w:hAnsi="Cambria"/>
        </w:rPr>
        <w:t>Results show that our method</w:t>
      </w:r>
      <w:r>
        <w:rPr>
          <w:rFonts w:ascii="Cambria" w:hAnsi="Cambria"/>
        </w:rPr>
        <w:t xml:space="preserve"> provides significantly better </w:t>
      </w:r>
      <w:r w:rsidR="00EE25BB">
        <w:rPr>
          <w:rFonts w:ascii="Cambria" w:hAnsi="Cambria"/>
        </w:rPr>
        <w:t xml:space="preserve">forecast </w:t>
      </w:r>
      <w:r>
        <w:rPr>
          <w:rFonts w:ascii="Cambria" w:hAnsi="Cambria"/>
        </w:rPr>
        <w:t xml:space="preserve">accuracy </w:t>
      </w:r>
      <w:r w:rsidR="00B92889">
        <w:rPr>
          <w:rFonts w:ascii="Cambria" w:hAnsi="Cambria"/>
        </w:rPr>
        <w:t>(</w:t>
      </w:r>
      <w:r w:rsidR="00EE25BB">
        <w:rPr>
          <w:rFonts w:ascii="Cambria" w:hAnsi="Cambria"/>
        </w:rPr>
        <w:t>+</w:t>
      </w:r>
      <w:r w:rsidR="00B92889">
        <w:rPr>
          <w:rFonts w:ascii="Cambria" w:hAnsi="Cambria"/>
        </w:rPr>
        <w:t xml:space="preserve">13.9% worse than the original forecasts) </w:t>
      </w:r>
      <w:r w:rsidR="00EE25BB">
        <w:rPr>
          <w:rFonts w:ascii="Cambria" w:hAnsi="Cambria"/>
        </w:rPr>
        <w:t>at</w:t>
      </w:r>
      <w:r>
        <w:rPr>
          <w:rFonts w:ascii="Cambria" w:hAnsi="Cambria"/>
        </w:rPr>
        <w:t xml:space="preserve">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Siemsen</w:t>
      </w:r>
      <w:r w:rsidR="00B92889">
        <w:rPr>
          <w:rFonts w:ascii="Cambria" w:hAnsi="Cambria"/>
        </w:rPr>
        <w:t xml:space="preserve"> (</w:t>
      </w:r>
      <w:r>
        <w:rPr>
          <w:rFonts w:ascii="Cambria" w:hAnsi="Cambria"/>
        </w:rPr>
        <w:t xml:space="preserve">2022), we show that </w:t>
      </w:r>
      <w:r w:rsidR="004B72F2">
        <w:rPr>
          <w:rFonts w:ascii="Cambria" w:hAnsi="Cambria"/>
        </w:rPr>
        <w:t>k-nTS+</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0F7DEDD6" w:rsidR="00C37A47" w:rsidRDefault="00EA3077" w:rsidP="00C37A47">
      <w:pPr>
        <w:rPr>
          <w:rFonts w:ascii="Cambria" w:hAnsi="Cambria"/>
        </w:rPr>
      </w:pPr>
      <w:r>
        <w:rPr>
          <w:rFonts w:ascii="Cambria" w:hAnsi="Cambria"/>
        </w:rPr>
        <w:t xml:space="preserve">In Section 2, we review the relevant literature. Section 3 describes </w:t>
      </w:r>
      <w:r w:rsidR="00EE25BB">
        <w:rPr>
          <w:rFonts w:ascii="Cambria" w:hAnsi="Cambria"/>
        </w:rPr>
        <w:t xml:space="preserve">the </w:t>
      </w:r>
      <w:r>
        <w:rPr>
          <w:rFonts w:ascii="Cambria" w:hAnsi="Cambria"/>
          <w:i/>
          <w:iCs/>
        </w:rPr>
        <w:t>k</w:t>
      </w:r>
      <w:r>
        <w:rPr>
          <w:rFonts w:ascii="Cambria" w:hAnsi="Cambria"/>
        </w:rPr>
        <w:t xml:space="preserve">-nTS </w:t>
      </w:r>
      <w:r w:rsidR="009725D1">
        <w:rPr>
          <w:rFonts w:ascii="Cambria" w:hAnsi="Cambria"/>
        </w:rPr>
        <w:t xml:space="preserve">swapping </w:t>
      </w:r>
      <w:r>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 xml:space="preserve">k-nTS+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and </w:t>
      </w:r>
      <w:r>
        <w:rPr>
          <w:rFonts w:ascii="Cambria" w:hAnsi="Cambria"/>
        </w:rPr>
        <w:t>S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77777777" w:rsidR="00A5796E" w:rsidRDefault="00A5796E"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6BA84F56" w14:textId="77777777" w:rsidR="00B16EB9" w:rsidRDefault="002C7295" w:rsidP="009F04A8">
      <w:pPr>
        <w:rPr>
          <w:rFonts w:ascii="Cambria" w:hAnsi="Cambria"/>
        </w:rPr>
      </w:pPr>
      <w:r>
        <w:rPr>
          <w:rFonts w:ascii="Cambria" w:hAnsi="Cambria"/>
        </w:rPr>
        <w:t xml:space="preserve">In a decentralized scenario, </w:t>
      </w:r>
      <w:commentRangeStart w:id="3"/>
      <w:commentRangeStart w:id="4"/>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commentRangeEnd w:id="3"/>
      <w:r w:rsidR="009F04A8">
        <w:rPr>
          <w:rStyle w:val="CommentReference"/>
        </w:rPr>
        <w:commentReference w:id="3"/>
      </w:r>
      <w:commentRangeEnd w:id="4"/>
      <w:r w:rsidR="009E327E">
        <w:rPr>
          <w:rStyle w:val="CommentReference"/>
        </w:rPr>
        <w:commentReference w:id="4"/>
      </w:r>
      <w:r w:rsidR="009F04A8">
        <w:rPr>
          <w:rFonts w:ascii="Cambria" w:hAnsi="Cambria"/>
        </w:rPr>
        <w:t>modeled</w:t>
      </w:r>
      <w:r w:rsidR="001726A5" w:rsidRPr="001726A5">
        <w:rPr>
          <w:rFonts w:ascii="Cambria" w:hAnsi="Cambria"/>
        </w:rPr>
        <w:t xml:space="preserve"> a data market where data owners are compensated for sharing their </w:t>
      </w:r>
      <w:commentRangeStart w:id="5"/>
      <w:commentRangeStart w:id="6"/>
      <w:commentRangeStart w:id="7"/>
      <w:r w:rsidR="006719A1">
        <w:rPr>
          <w:rFonts w:ascii="Cambria" w:hAnsi="Cambria"/>
        </w:rPr>
        <w:t xml:space="preserve">time series </w:t>
      </w:r>
      <w:r w:rsidR="001726A5" w:rsidRPr="001726A5">
        <w:rPr>
          <w:rFonts w:ascii="Cambria" w:hAnsi="Cambria"/>
        </w:rPr>
        <w:t xml:space="preserve">data </w:t>
      </w:r>
      <w:commentRangeEnd w:id="5"/>
      <w:r w:rsidR="006719A1">
        <w:rPr>
          <w:rStyle w:val="CommentReference"/>
        </w:rPr>
        <w:commentReference w:id="5"/>
      </w:r>
      <w:commentRangeEnd w:id="6"/>
      <w:r w:rsidR="009738FD">
        <w:rPr>
          <w:rStyle w:val="CommentReference"/>
        </w:rPr>
        <w:commentReference w:id="6"/>
      </w:r>
      <w:commentRangeEnd w:id="7"/>
      <w:r w:rsidR="009738FD">
        <w:rPr>
          <w:rStyle w:val="CommentReference"/>
        </w:rPr>
        <w:commentReference w:id="7"/>
      </w:r>
      <w:r w:rsidR="001726A5" w:rsidRPr="001726A5">
        <w:rPr>
          <w:rFonts w:ascii="Cambria" w:hAnsi="Cambria"/>
        </w:rPr>
        <w:t>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privacy concerns </w:t>
      </w:r>
      <w:r w:rsidR="0004461E">
        <w:rPr>
          <w:rFonts w:ascii="Cambria" w:hAnsi="Cambria"/>
        </w:rPr>
        <w:t>such as a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commentRangeStart w:id="8"/>
      <w:commentRangeStart w:id="9"/>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commentRangeEnd w:id="8"/>
      <w:r w:rsidR="007761A3">
        <w:rPr>
          <w:rStyle w:val="CommentReference"/>
        </w:rPr>
        <w:commentReference w:id="8"/>
      </w:r>
      <w:commentRangeEnd w:id="9"/>
      <w:r w:rsidR="00A65698">
        <w:rPr>
          <w:rStyle w:val="CommentReference"/>
        </w:rPr>
        <w:commentReference w:id="9"/>
      </w:r>
    </w:p>
    <w:p w14:paraId="0101BB2B" w14:textId="77777777" w:rsidR="00B16EB9" w:rsidRDefault="00B16EB9" w:rsidP="009F04A8">
      <w:pPr>
        <w:rPr>
          <w:rFonts w:ascii="Cambria" w:hAnsi="Cambria"/>
        </w:rPr>
      </w:pPr>
    </w:p>
    <w:p w14:paraId="6CF79541" w14:textId="6A103862" w:rsidR="001726A5" w:rsidRPr="00C1364C" w:rsidRDefault="00DC471C" w:rsidP="008F1E7A">
      <w:pPr>
        <w:rPr>
          <w:rFonts w:ascii="Cambria" w:hAnsi="Cambria"/>
        </w:rPr>
      </w:pPr>
      <w:r>
        <w:rPr>
          <w:rFonts w:ascii="Cambria" w:hAnsi="Cambria"/>
        </w:rPr>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w:t>
      </w:r>
      <w:r>
        <w:rPr>
          <w:rFonts w:ascii="Cambria" w:hAnsi="Cambria"/>
        </w:rPr>
        <w:t>o</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Pr>
          <w:rFonts w:ascii="Cambria" w:hAnsi="Cambria"/>
        </w:rPr>
        <w:t>forecasting</w:t>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w:t>
      </w:r>
      <w:commentRangeStart w:id="10"/>
      <w:r w:rsidR="001726A5" w:rsidRPr="001726A5">
        <w:rPr>
          <w:rFonts w:ascii="Cambria" w:hAnsi="Cambria"/>
        </w:rPr>
        <w:t>reduces forecast accuracy</w:t>
      </w:r>
      <w:r w:rsidR="00B04898">
        <w:rPr>
          <w:rFonts w:ascii="Cambria" w:hAnsi="Cambria"/>
        </w:rPr>
        <w:t xml:space="preserve"> by over 21% when only half the data points are altered.</w:t>
      </w:r>
      <w:commentRangeEnd w:id="10"/>
      <w:r w:rsidR="00C06371">
        <w:rPr>
          <w:rStyle w:val="CommentReference"/>
        </w:rPr>
        <w:commentReference w:id="10"/>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EC534E8"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s 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frequency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w:t>
      </w:r>
      <w:commentRangeStart w:id="11"/>
      <w:commentRangeStart w:id="12"/>
      <w:r w:rsidR="001726A5" w:rsidRPr="001726A5">
        <w:rPr>
          <w:rFonts w:ascii="Cambria" w:hAnsi="Cambria"/>
        </w:rPr>
        <w:t xml:space="preserve">overall reduction in forecast accuracy </w:t>
      </w:r>
      <w:commentRangeEnd w:id="11"/>
      <w:r w:rsidR="00D3162A">
        <w:rPr>
          <w:rStyle w:val="CommentReference"/>
        </w:rPr>
        <w:commentReference w:id="11"/>
      </w:r>
      <w:commentRangeEnd w:id="12"/>
      <w:r w:rsidR="009738FD">
        <w:rPr>
          <w:rStyle w:val="CommentReference"/>
        </w:rPr>
        <w:commentReference w:id="12"/>
      </w:r>
      <w:r w:rsidR="001726A5" w:rsidRPr="001726A5">
        <w:rPr>
          <w:rFonts w:ascii="Cambria" w:hAnsi="Cambria"/>
        </w:rPr>
        <w:t>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w:t>
      </w:r>
      <w:commentRangeStart w:id="13"/>
      <w:r w:rsidR="00D3162A">
        <w:rPr>
          <w:rFonts w:ascii="Cambria" w:hAnsi="Cambria"/>
        </w:rPr>
        <w:t>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commentRangeEnd w:id="13"/>
      <w:r w:rsidR="00352C64">
        <w:rPr>
          <w:rStyle w:val="CommentReference"/>
        </w:rPr>
        <w:commentReference w:id="13"/>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0AFC6CAD" w14:textId="77777777" w:rsidR="001726A5" w:rsidRPr="001726A5" w:rsidRDefault="001726A5" w:rsidP="001726A5">
      <w:pPr>
        <w:rPr>
          <w:rFonts w:ascii="Cambria" w:hAnsi="Cambria"/>
        </w:rPr>
      </w:pP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r w:rsidR="00C63442">
        <w:rPr>
          <w:rFonts w:ascii="Cambria" w:hAnsi="Cambria"/>
        </w:rPr>
        <w:t>Similar to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w:t>
      </w:r>
      <w:commentRangeStart w:id="14"/>
      <w:r w:rsidR="00C06371">
        <w:rPr>
          <w:rFonts w:ascii="Cambria" w:hAnsi="Cambria"/>
        </w:rPr>
        <w:t xml:space="preserve">(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commentRangeEnd w:id="14"/>
      <w:r w:rsidR="00C06371">
        <w:rPr>
          <w:rStyle w:val="CommentReference"/>
        </w:rPr>
        <w:commentReference w:id="14"/>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5A9D18BC"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commentRangeStart w:id="15"/>
      <w:commentRangeStart w:id="16"/>
      <w:commentRangeStart w:id="17"/>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commentRangeEnd w:id="15"/>
      <w:r w:rsidR="00BB1654">
        <w:rPr>
          <w:rStyle w:val="CommentReference"/>
        </w:rPr>
        <w:commentReference w:id="15"/>
      </w:r>
      <w:commentRangeEnd w:id="16"/>
      <w:r w:rsidR="00CD0958">
        <w:rPr>
          <w:rStyle w:val="CommentReference"/>
        </w:rPr>
        <w:commentReference w:id="16"/>
      </w:r>
      <w:commentRangeEnd w:id="17"/>
      <w:r w:rsidR="009738FD">
        <w:rPr>
          <w:rStyle w:val="CommentReference"/>
        </w:rPr>
        <w:commentReference w:id="17"/>
      </w:r>
      <w:r w:rsidR="00C63442">
        <w:rPr>
          <w:rFonts w:ascii="Cambria" w:hAnsi="Cambria"/>
        </w:rPr>
        <w:t xml:space="preserve">. </w:t>
      </w:r>
      <w:r w:rsidR="004D03E6" w:rsidRPr="00DB3320">
        <w:rPr>
          <w:rFonts w:ascii="Cambria" w:hAnsi="Cambria"/>
        </w:rPr>
        <w:t>Khosrowabadi</w:t>
      </w:r>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 xml:space="preserve">Fildes et al. (201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For the volatility</w:t>
      </w:r>
      <w:r w:rsidR="00F21828">
        <w:rPr>
          <w:rFonts w:ascii="Cambria" w:hAnsi="Cambria"/>
        </w:rPr>
        <w:t xml:space="preserve"> of forecasts</w:t>
      </w:r>
      <w:r w:rsidR="008C7E73">
        <w:rPr>
          <w:rFonts w:ascii="Cambria" w:hAnsi="Cambria"/>
        </w:rPr>
        <w:t xml:space="preserve">, </w:t>
      </w:r>
      <w:r w:rsidR="0003528B" w:rsidRPr="00753FD1">
        <w:rPr>
          <w:rFonts w:ascii="Cambria" w:hAnsi="Cambria"/>
        </w:rPr>
        <w:t xml:space="preserve">accuracy improvements are </w:t>
      </w:r>
      <w:r w:rsidR="009F21A1">
        <w:rPr>
          <w:rFonts w:ascii="Cambria" w:hAnsi="Cambria"/>
        </w:rPr>
        <w:t>more significant</w:t>
      </w:r>
      <w:r w:rsidR="0003528B" w:rsidRPr="00753FD1">
        <w:rPr>
          <w:rFonts w:ascii="Cambria" w:hAnsi="Cambria"/>
        </w:rPr>
        <w:t xml:space="preserve"> for</w:t>
      </w:r>
      <w:r w:rsidR="009F21A1">
        <w:rPr>
          <w:rFonts w:ascii="Cambria" w:hAnsi="Cambria"/>
        </w:rPr>
        <w:t xml:space="preserve"> </w:t>
      </w:r>
      <w:commentRangeStart w:id="18"/>
      <w:r w:rsidR="009F21A1">
        <w:rPr>
          <w:rFonts w:ascii="Cambria" w:hAnsi="Cambria"/>
        </w:rPr>
        <w:t>time series</w:t>
      </w:r>
      <w:r w:rsidR="00F21828">
        <w:rPr>
          <w:rFonts w:ascii="Cambria" w:hAnsi="Cambria"/>
        </w:rPr>
        <w:t xml:space="preserve"> (or forecasts?)</w:t>
      </w:r>
      <w:r w:rsidR="009F21A1">
        <w:rPr>
          <w:rFonts w:ascii="Cambria" w:hAnsi="Cambria"/>
        </w:rPr>
        <w:t xml:space="preserve"> </w:t>
      </w:r>
      <w:commentRangeEnd w:id="18"/>
      <w:r w:rsidR="00F21828">
        <w:rPr>
          <w:rStyle w:val="CommentReference"/>
        </w:rPr>
        <w:commentReference w:id="18"/>
      </w:r>
      <w:r w:rsidR="009F21A1">
        <w:rPr>
          <w:rFonts w:ascii="Cambria" w:hAnsi="Cambria"/>
        </w:rPr>
        <w:t>with</w:t>
      </w:r>
      <w:r w:rsidR="0003528B" w:rsidRPr="00753FD1">
        <w:rPr>
          <w:rFonts w:ascii="Cambria" w:hAnsi="Cambria"/>
        </w:rPr>
        <w:t xml:space="preserve"> low volatilit</w:t>
      </w:r>
      <w:r w:rsidR="009F21A1">
        <w:rPr>
          <w:rFonts w:ascii="Cambria" w:hAnsi="Cambria"/>
        </w:rPr>
        <w:t>y</w:t>
      </w:r>
      <w:r w:rsidR="0003528B" w:rsidRPr="00753FD1">
        <w:rPr>
          <w:rFonts w:ascii="Cambria" w:hAnsi="Cambria"/>
        </w:rPr>
        <w:t xml:space="preserve"> </w:t>
      </w:r>
      <w:r w:rsidR="009F21A1">
        <w:rPr>
          <w:rFonts w:ascii="Cambria" w:hAnsi="Cambria"/>
        </w:rPr>
        <w:t xml:space="preserve">that </w:t>
      </w:r>
      <w:r w:rsidR="0003528B" w:rsidRPr="00753FD1">
        <w:rPr>
          <w:rFonts w:ascii="Cambria" w:hAnsi="Cambria"/>
        </w:rPr>
        <w:t xml:space="preserve">are easier to forecast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677B2F55" w:rsidR="005D1091"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r w:rsidR="004D03E6" w:rsidRPr="004D03E6">
        <w:rPr>
          <w:rFonts w:ascii="Cambria" w:hAnsi="Cambria"/>
        </w:rPr>
        <w:t>Khosrowabadi</w:t>
      </w:r>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w:t>
      </w:r>
      <w:commentRangeStart w:id="19"/>
      <w:commentRangeStart w:id="20"/>
      <w:commentRangeStart w:id="21"/>
      <w:r w:rsidR="009D1A66">
        <w:rPr>
          <w:rFonts w:ascii="Cambria" w:hAnsi="Cambria"/>
        </w:rPr>
        <w:t xml:space="preserve"> (cite Duncan R-U curve XXX).</w:t>
      </w:r>
      <w:commentRangeEnd w:id="19"/>
      <w:r w:rsidR="00951979">
        <w:rPr>
          <w:rStyle w:val="CommentReference"/>
        </w:rPr>
        <w:commentReference w:id="19"/>
      </w:r>
      <w:commentRangeEnd w:id="20"/>
      <w:r w:rsidR="00BE5160">
        <w:rPr>
          <w:rStyle w:val="CommentReference"/>
        </w:rPr>
        <w:commentReference w:id="20"/>
      </w:r>
      <w:commentRangeEnd w:id="21"/>
      <w:r w:rsidR="0074336D">
        <w:rPr>
          <w:rStyle w:val="CommentReference"/>
        </w:rPr>
        <w:commentReference w:id="21"/>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7855B4BB"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commentRangeStart w:id="22"/>
      <w:commentRangeStart w:id="23"/>
      <w:r w:rsidR="00A856BA" w:rsidRPr="00A856BA">
        <w:rPr>
          <w:rFonts w:ascii="Cambria" w:hAnsi="Cambria"/>
        </w:rPr>
        <w:t>interpretable features</w:t>
      </w:r>
      <w:commentRangeEnd w:id="22"/>
      <w:r w:rsidR="00A95C04">
        <w:rPr>
          <w:rStyle w:val="CommentReference"/>
        </w:rPr>
        <w:commentReference w:id="22"/>
      </w:r>
      <w:commentRangeEnd w:id="23"/>
      <w:r w:rsidR="00B658C9">
        <w:rPr>
          <w:rStyle w:val="CommentReference"/>
        </w:rPr>
        <w:commentReference w:id="23"/>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w:t>
      </w:r>
      <w:r w:rsidR="007E2132">
        <w:rPr>
          <w:rFonts w:ascii="Cambria" w:hAnsi="Cambria"/>
        </w:rPr>
        <w:t xml:space="preserve"> and </w:t>
      </w:r>
      <w:r w:rsidR="00453334">
        <w:rPr>
          <w:rFonts w:ascii="Cambria" w:hAnsi="Cambria"/>
        </w:rPr>
        <w:t>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used multiple linear regression 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commentRangeStart w:id="24"/>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commentRangeEnd w:id="24"/>
      <w:r w:rsidR="00066C6B">
        <w:rPr>
          <w:rStyle w:val="CommentReference"/>
        </w:rPr>
        <w:commentReference w:id="24"/>
      </w:r>
    </w:p>
    <w:p w14:paraId="6D004B52" w14:textId="34C80376" w:rsidR="00D943A2" w:rsidRDefault="00D943A2" w:rsidP="00753FD1">
      <w:pPr>
        <w:rPr>
          <w:rFonts w:ascii="Cambria" w:hAnsi="Cambria"/>
        </w:rPr>
      </w:pPr>
    </w:p>
    <w:p w14:paraId="4C41707B" w14:textId="6D62E772" w:rsidR="00D943A2" w:rsidRPr="00753FD1" w:rsidRDefault="005347EB" w:rsidP="00D55208">
      <w:pPr>
        <w:rPr>
          <w:rFonts w:ascii="Cambria" w:hAnsi="Cambria"/>
        </w:rPr>
      </w:pPr>
      <w:commentRangeStart w:id="25"/>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 xml:space="preserve">Qi et al. (2022) found that forecasts using the strength of trend and seasonality for exponential smoothing model selection had lower errors across multiple </w:t>
      </w:r>
      <w:r w:rsidR="00414AB3">
        <w:rPr>
          <w:rFonts w:ascii="Cambria" w:hAnsi="Cambria"/>
        </w:rPr>
        <w:t>forecast accuracy</w:t>
      </w:r>
      <w:r w:rsidR="006719A1">
        <w:rPr>
          <w:rFonts w:ascii="Cambria" w:hAnsi="Cambria"/>
        </w:rPr>
        <w:t xml:space="preserve"> metrics than information-based </w:t>
      </w:r>
      <w:r w:rsidR="006719A1">
        <w:rPr>
          <w:rFonts w:ascii="Cambria" w:hAnsi="Cambria"/>
        </w:rPr>
        <w:lastRenderedPageBreak/>
        <w:t>selection methods for the majority of forecast horizons.</w:t>
      </w:r>
      <w:r w:rsidR="00EF7BB9">
        <w:rPr>
          <w:rFonts w:ascii="Cambria" w:hAnsi="Cambria"/>
        </w:rPr>
        <w:t xml:space="preserve"> Talagala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w:t>
      </w:r>
      <w:r w:rsidR="00361E69">
        <w:rPr>
          <w:rFonts w:ascii="Cambria" w:hAnsi="Cambria"/>
        </w:rPr>
        <w:t>lowered</w:t>
      </w:r>
      <w:r w:rsidR="0064292C">
        <w:rPr>
          <w:rFonts w:ascii="Cambria" w:hAnsi="Cambria"/>
        </w:rPr>
        <w:t xml:space="preserve"> MASE on the M, M3, and M4 competition data and select</w:t>
      </w:r>
      <w:r w:rsidR="00361E69">
        <w:rPr>
          <w:rFonts w:ascii="Cambria" w:hAnsi="Cambria"/>
        </w:rPr>
        <w:t>ed</w:t>
      </w:r>
      <w:r w:rsidR="0064292C">
        <w:rPr>
          <w:rFonts w:ascii="Cambria" w:hAnsi="Cambria"/>
        </w:rPr>
        <w:t xml:space="preserve"> the best forecasting model approximately 3% more often than the other</w:t>
      </w:r>
      <w:r w:rsidR="007A38D9">
        <w:rPr>
          <w:rFonts w:ascii="Cambria" w:hAnsi="Cambria"/>
        </w:rPr>
        <w:t xml:space="preserve"> selection</w:t>
      </w:r>
      <w:r w:rsidR="0064292C">
        <w:rPr>
          <w:rFonts w:ascii="Cambria" w:hAnsi="Cambria"/>
        </w:rPr>
        <w:t xml:space="preserve"> methods.</w:t>
      </w:r>
      <w:commentRangeEnd w:id="25"/>
      <w:r w:rsidR="007A38D9">
        <w:rPr>
          <w:rStyle w:val="CommentReference"/>
        </w:rPr>
        <w:commentReference w:id="25"/>
      </w:r>
    </w:p>
    <w:p w14:paraId="69EC1109" w14:textId="77777777" w:rsidR="005A27EC" w:rsidRDefault="005A27EC" w:rsidP="00D943A2">
      <w:pPr>
        <w:rPr>
          <w:rFonts w:ascii="Cambria" w:hAnsi="Cambria"/>
        </w:rPr>
      </w:pPr>
    </w:p>
    <w:p w14:paraId="3D707468" w14:textId="77777777" w:rsidR="00E96EA4" w:rsidRPr="00753FD1" w:rsidRDefault="00E96EA4" w:rsidP="00753FD1">
      <w:pPr>
        <w:rPr>
          <w:rFonts w:ascii="Cambria" w:hAnsi="Cambria"/>
        </w:rPr>
      </w:pPr>
    </w:p>
    <w:p w14:paraId="5907875B" w14:textId="39217D5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nTS) Swapping Method</w:t>
      </w:r>
    </w:p>
    <w:p w14:paraId="10E08700" w14:textId="77777777" w:rsidR="001546D0" w:rsidRDefault="001546D0" w:rsidP="001546D0">
      <w:pPr>
        <w:rPr>
          <w:rFonts w:ascii="Cambria" w:hAnsi="Cambria"/>
          <w:b/>
          <w:bCs/>
        </w:rPr>
      </w:pPr>
    </w:p>
    <w:p w14:paraId="449E47D0" w14:textId="1915B304" w:rsidR="0082387F" w:rsidRDefault="00E24122" w:rsidP="001546D0">
      <w:pPr>
        <w:rPr>
          <w:rFonts w:ascii="Cambria" w:hAnsi="Cambria"/>
        </w:rPr>
      </w:pPr>
      <w:r w:rsidRPr="00E24122">
        <w:rPr>
          <w:rFonts w:ascii="Cambria" w:hAnsi="Cambria"/>
        </w:rPr>
        <w:t>Let</w:t>
      </w:r>
      <w:r>
        <w:rPr>
          <w:rFonts w:ascii="Cambria" w:hAnsi="Cambria"/>
        </w:rPr>
        <w:t xml:space="preserve"> </w:t>
      </w:r>
      <m:oMath>
        <m:r>
          <m:rPr>
            <m:scr m:val="double-struck"/>
          </m:rPr>
          <w:rPr>
            <w:rFonts w:ascii="Cambria Math" w:hAnsi="Cambria Math"/>
          </w:rPr>
          <m:t>X=</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Pr="00E24122">
        <w:rPr>
          <w:rFonts w:ascii="Cambria" w:hAnsi="Cambria"/>
        </w:rPr>
        <w:t>be a set of time series data (</w:t>
      </w:r>
      <w:r w:rsidRPr="00E24122">
        <w:rPr>
          <w:rFonts w:ascii="Cambria" w:hAnsi="Cambria"/>
          <w:i/>
          <w:iCs/>
        </w:rPr>
        <w:t>n</w:t>
      </w:r>
      <w:r w:rsidRPr="00E24122">
        <w:rPr>
          <w:rFonts w:ascii="Cambria" w:hAnsi="Cambria"/>
        </w:rPr>
        <w:t xml:space="preserve">-vectors). Using </w:t>
      </w:r>
      <w:r w:rsidR="00380643">
        <w:rPr>
          <w:rFonts w:ascii="Cambria" w:hAnsi="Cambria"/>
        </w:rPr>
        <w:t>baseline</w:t>
      </w:r>
      <w:r w:rsidRPr="00E24122">
        <w:rPr>
          <w:rFonts w:ascii="Cambria" w:hAnsi="Cambria"/>
        </w:rPr>
        <w:t xml:space="preserve"> privacy</w:t>
      </w:r>
      <w:r w:rsidR="001F10EC">
        <w:rPr>
          <w:rFonts w:ascii="Cambria" w:hAnsi="Cambria"/>
        </w:rPr>
        <w:t xml:space="preserve"> </w:t>
      </w:r>
      <w:r w:rsidRPr="00E24122">
        <w:rPr>
          <w:rFonts w:ascii="Cambria" w:hAnsi="Cambria"/>
        </w:rPr>
        <w:t>methods</w:t>
      </w:r>
      <w:r>
        <w:rPr>
          <w:rFonts w:ascii="Cambria" w:hAnsi="Cambria"/>
        </w:rPr>
        <w:t xml:space="preserve"> such as differential privacy</w:t>
      </w:r>
      <w:r w:rsidRPr="00E24122">
        <w:rPr>
          <w:rFonts w:ascii="Cambria" w:hAnsi="Cambria"/>
        </w:rPr>
        <w:t xml:space="preserve">, a </w:t>
      </w:r>
      <w:r w:rsidR="00380643">
        <w:rPr>
          <w:rFonts w:ascii="Cambria" w:hAnsi="Cambria"/>
        </w:rPr>
        <w:t>data owner</w:t>
      </w:r>
      <w:r w:rsidRPr="00E24122">
        <w:rPr>
          <w:rFonts w:ascii="Cambria" w:hAnsi="Cambria"/>
        </w:rPr>
        <w:t xml:space="preserve"> releases protected data</w:t>
      </w:r>
      <w:r w:rsidR="007615BF">
        <w:rPr>
          <w:rFonts w:ascii="Cambria" w:hAnsi="Cambria"/>
        </w:rPr>
        <w:t xml:space="preserve"> point</w:t>
      </w:r>
      <w:r>
        <w:rPr>
          <w:rFonts w:ascii="Cambria" w:hAnsi="Cambria"/>
        </w:rPr>
        <w:t xml:space="preserve">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Pr>
          <w:rFonts w:ascii="Cambria" w:eastAsiaTheme="minorEastAsia" w:hAnsi="Cambria"/>
        </w:rPr>
        <w:t xml:space="preserve"> </w:t>
      </w:r>
      <w:r w:rsidRPr="00E24122">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ascii="Cambria" w:eastAsiaTheme="minorEastAsia" w:hAnsi="Cambria"/>
        </w:rPr>
        <w:t xml:space="preserve"> </w:t>
      </w:r>
      <w:r w:rsidRPr="00E24122">
        <w:rPr>
          <w:rFonts w:ascii="Cambria" w:hAnsi="Cambria"/>
        </w:rPr>
        <w:t xml:space="preserve">based on the </w:t>
      </w:r>
      <w:r w:rsidR="002F0067">
        <w:rPr>
          <w:rFonts w:ascii="Cambria" w:hAnsi="Cambria"/>
        </w:rPr>
        <w:t>original</w:t>
      </w:r>
      <w:r w:rsidRPr="00E24122">
        <w:rPr>
          <w:rFonts w:ascii="Cambria" w:hAnsi="Cambria"/>
        </w:rPr>
        <w:t xml:space="preserve"> values</w:t>
      </w:r>
      <w:r>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Pr>
          <w:rFonts w:ascii="Cambria" w:eastAsiaTheme="minorEastAsia" w:hAnsi="Cambria"/>
        </w:rPr>
        <w:t xml:space="preserve"> </w:t>
      </w:r>
      <w:r w:rsidR="007615BF">
        <w:rPr>
          <w:rFonts w:ascii="Cambria" w:hAnsi="Cambria"/>
        </w:rPr>
        <w:t xml:space="preserve">at </w:t>
      </w:r>
      <w:r w:rsidRPr="00E24122">
        <w:rPr>
          <w:rFonts w:ascii="Cambria" w:hAnsi="Cambria"/>
        </w:rPr>
        <w:t>time</w:t>
      </w:r>
      <w:r>
        <w:rPr>
          <w:rFonts w:ascii="Cambria" w:hAnsi="Cambria"/>
        </w:rPr>
        <w:t xml:space="preserve"> </w:t>
      </w:r>
      <m:oMath>
        <m:r>
          <w:rPr>
            <w:rFonts w:ascii="Cambria Math" w:hAnsi="Cambria Math"/>
          </w:rPr>
          <m:t>t</m:t>
        </m:r>
      </m:oMath>
      <w:r w:rsidR="007615BF">
        <w:rPr>
          <w:rFonts w:ascii="Cambria" w:eastAsiaTheme="minorEastAsia" w:hAnsi="Cambria"/>
        </w:rPr>
        <w:t xml:space="preserve"> and before</w:t>
      </w:r>
      <w:r w:rsidRPr="00E24122">
        <w:rPr>
          <w:rFonts w:ascii="Cambria" w:hAnsi="Cambria"/>
        </w:rPr>
        <w:t xml:space="preserve">. </w:t>
      </w:r>
      <w:r w:rsidR="00380643">
        <w:rPr>
          <w:rFonts w:ascii="Cambria" w:hAnsi="Cambria"/>
        </w:rPr>
        <w:t>Baseline</w:t>
      </w:r>
      <w:r w:rsidR="00201959">
        <w:rPr>
          <w:rFonts w:ascii="Cambria" w:hAnsi="Cambria"/>
        </w:rPr>
        <w:t xml:space="preserve"> methods </w:t>
      </w:r>
      <w:r w:rsidRPr="00E24122">
        <w:rPr>
          <w:rFonts w:ascii="Cambria" w:hAnsi="Cambria"/>
        </w:rPr>
        <w:t>choose protected values based on predefined rules</w:t>
      </w:r>
      <w:r w:rsidR="00201959">
        <w:rPr>
          <w:rFonts w:ascii="Cambria" w:hAnsi="Cambria"/>
        </w:rPr>
        <w:t xml:space="preserve">, </w:t>
      </w:r>
      <w:r w:rsidRPr="00E24122">
        <w:rPr>
          <w:rFonts w:ascii="Cambria" w:hAnsi="Cambria"/>
        </w:rPr>
        <w:t>not changes in forecast accuracy.</w:t>
      </w:r>
      <w:r w:rsidR="00CE7A07">
        <w:rPr>
          <w:rFonts w:ascii="Cambria" w:hAnsi="Cambria"/>
        </w:rPr>
        <w:t xml:space="preserve"> T</w:t>
      </w:r>
      <w:r w:rsidRPr="00E24122">
        <w:rPr>
          <w:rFonts w:ascii="Cambria" w:hAnsi="Cambria"/>
        </w:rPr>
        <w:t>he goal</w:t>
      </w:r>
      <w:r w:rsidR="001F10EC">
        <w:rPr>
          <w:rFonts w:ascii="Cambria" w:hAnsi="Cambria"/>
        </w:rPr>
        <w:t xml:space="preserve"> </w:t>
      </w:r>
      <w:r w:rsidRPr="00E24122">
        <w:rPr>
          <w:rFonts w:ascii="Cambria" w:hAnsi="Cambria"/>
        </w:rPr>
        <w:t xml:space="preserve">of the </w:t>
      </w:r>
      <w:r w:rsidR="00380643">
        <w:rPr>
          <w:rFonts w:ascii="Cambria" w:hAnsi="Cambria"/>
        </w:rPr>
        <w:t>data owner</w:t>
      </w:r>
      <w:r w:rsidRPr="00E24122">
        <w:rPr>
          <w:rFonts w:ascii="Cambria" w:hAnsi="Cambria"/>
        </w:rPr>
        <w:t xml:space="preserve"> should be to change</w:t>
      </w:r>
      <w:r w:rsidR="00DC3ACF">
        <w:rPr>
          <w:rFonts w:ascii="Cambria" w:hAnsi="Cambria"/>
        </w:rPr>
        <w:t xml:space="preserve">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 xml:space="preserve">to </w:t>
      </w:r>
      <m:oMath>
        <m:sSub>
          <m:sSubPr>
            <m:ctrlPr>
              <w:rPr>
                <w:rFonts w:ascii="Cambria Math" w:hAnsi="Cambria Math"/>
                <w:i/>
              </w:rPr>
            </m:ctrlPr>
          </m:sSubPr>
          <m:e>
            <m:r>
              <w:rPr>
                <w:rFonts w:ascii="Cambria Math" w:hAnsi="Cambria Math"/>
              </w:rPr>
              <m:t>P</m:t>
            </m:r>
          </m:e>
          <m:sub>
            <m:r>
              <w:rPr>
                <w:rFonts w:ascii="Cambria Math" w:hAnsi="Cambria Math"/>
              </w:rPr>
              <m:t>j,t</m:t>
            </m:r>
          </m:sub>
        </m:sSub>
      </m:oMath>
      <w:r w:rsidR="00DC3ACF">
        <w:rPr>
          <w:rFonts w:ascii="Cambria" w:eastAsiaTheme="minorEastAsia" w:hAnsi="Cambria"/>
        </w:rPr>
        <w:t xml:space="preserve"> </w:t>
      </w:r>
      <w:r w:rsidRPr="00E24122">
        <w:rPr>
          <w:rFonts w:ascii="Cambria" w:hAnsi="Cambria"/>
        </w:rPr>
        <w:t>with minimal reductions</w:t>
      </w:r>
      <w:r w:rsidR="00DC3ACF">
        <w:rPr>
          <w:rFonts w:ascii="Cambria" w:hAnsi="Cambria"/>
        </w:rPr>
        <w:t xml:space="preserve"> </w:t>
      </w:r>
      <w:r w:rsidRPr="00E24122">
        <w:rPr>
          <w:rFonts w:ascii="Cambria" w:hAnsi="Cambria"/>
        </w:rPr>
        <w:t>in forecast accuracy</w:t>
      </w:r>
      <w:r w:rsidR="001F10EC">
        <w:rPr>
          <w:rFonts w:ascii="Cambria" w:hAnsi="Cambria"/>
        </w:rPr>
        <w:t xml:space="preserve"> </w:t>
      </w:r>
      <w:r w:rsidRPr="00E24122">
        <w:rPr>
          <w:rFonts w:ascii="Cambria" w:hAnsi="Cambria"/>
        </w:rPr>
        <w:t xml:space="preserve">while increasing privacy to an acceptable </w:t>
      </w:r>
      <w:r w:rsidR="00DC3ACF">
        <w:rPr>
          <w:rFonts w:ascii="Cambria" w:hAnsi="Cambria"/>
        </w:rPr>
        <w:t>level</w:t>
      </w:r>
      <w:r w:rsidRPr="00E24122">
        <w:rPr>
          <w:rFonts w:ascii="Cambria" w:hAnsi="Cambria"/>
        </w:rPr>
        <w:t>.</w:t>
      </w:r>
      <w:r w:rsidR="00DC3ACF">
        <w:rPr>
          <w:rFonts w:ascii="Cambria" w:hAnsi="Cambria"/>
        </w:rPr>
        <w:t xml:space="preserve"> </w:t>
      </w:r>
    </w:p>
    <w:p w14:paraId="2C55A37B" w14:textId="77777777" w:rsidR="0082387F" w:rsidRDefault="0082387F" w:rsidP="001546D0">
      <w:pPr>
        <w:rPr>
          <w:rFonts w:ascii="Cambria" w:hAnsi="Cambria"/>
        </w:rPr>
      </w:pPr>
    </w:p>
    <w:p w14:paraId="77C7FADF" w14:textId="2F615BA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nTS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 xml:space="preserve">-nTS 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from </w:t>
      </w:r>
      <w:r w:rsidR="00592506">
        <w:rPr>
          <w:rFonts w:ascii="Cambria" w:hAnsi="Cambria"/>
        </w:rPr>
        <w:t xml:space="preserve">period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75C21AA8" w14:textId="77777777" w:rsidR="00380643"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 xml:space="preserve">-nTS 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from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00DF214F">
        <w:rPr>
          <w:rFonts w:ascii="Cambria" w:eastAsiaTheme="minorEastAsia" w:hAnsi="Cambria"/>
        </w:rPr>
        <w:t xml:space="preserve"> to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e>
            </m:d>
          </m:e>
          <m:sup>
            <m:r>
              <w:rPr>
                <w:rFonts w:ascii="Cambria Math" w:hAnsi="Cambria Math"/>
              </w:rPr>
              <m:t>T</m:t>
            </m:r>
          </m:sup>
        </m:sSup>
      </m:oMath>
      <w:r w:rsidRPr="00FA68DC">
        <w:rPr>
          <w:rFonts w:ascii="Cambria" w:hAnsi="Cambria"/>
        </w:rPr>
        <w:t xml:space="preserve">, respectively. </w:t>
      </w:r>
    </w:p>
    <w:p w14:paraId="4C31C76C" w14:textId="77777777" w:rsidR="00380643" w:rsidRDefault="00380643" w:rsidP="00FA68DC">
      <w:pPr>
        <w:shd w:val="clear" w:color="auto" w:fill="FFFFFF"/>
        <w:rPr>
          <w:rFonts w:ascii="Cambria" w:hAnsi="Cambria"/>
        </w:rPr>
      </w:pPr>
    </w:p>
    <w:p w14:paraId="2F1511B4" w14:textId="3285A5AE" w:rsidR="00FA68DC" w:rsidRDefault="00FA68DC" w:rsidP="00FA68DC">
      <w:pPr>
        <w:shd w:val="clear" w:color="auto" w:fill="FFFFFF"/>
        <w:rPr>
          <w:rFonts w:ascii="Cambria" w:hAnsi="Cambria"/>
        </w:rPr>
      </w:pP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Pr="00FA68DC">
        <w:rPr>
          <w:rFonts w:ascii="Cambria" w:hAnsi="Cambria"/>
        </w:rPr>
        <w:br/>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sidRPr="00FA68DC">
        <w:rPr>
          <w:rFonts w:ascii="Cambria" w:hAnsi="Cambria"/>
        </w:rPr>
        <w:t>.</w:t>
      </w:r>
      <w:r w:rsidR="00B209CA">
        <w:rPr>
          <w:rFonts w:ascii="Cambria" w:hAnsi="Cambria"/>
        </w:rPr>
        <w:t xml:space="preserve"> Li et al. (2022) also compute time series features over rolling, fixed-length windows.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7F95C226" w:rsidR="00E35845" w:rsidRDefault="00DF214F" w:rsidP="00FA68DC">
      <w:pPr>
        <w:shd w:val="clear" w:color="auto" w:fill="FFFFFF"/>
        <w:rPr>
          <w:rFonts w:ascii="Cambr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lastRenderedPageBreak/>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commentRangeStart w:id="26"/>
      <w:r w:rsidR="00E158B5">
        <w:rPr>
          <w:rFonts w:ascii="Cambria" w:hAnsi="Cambria"/>
        </w:rPr>
        <w:t>from</w:t>
      </w:r>
      <w:commentRangeEnd w:id="26"/>
      <w:r w:rsidR="00984D3F">
        <w:rPr>
          <w:rStyle w:val="CommentReference"/>
        </w:rPr>
        <w:commentReference w:id="26"/>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i/>
              </w:rPr>
            </m:ctrlPr>
          </m:sSubPr>
          <m:e>
            <m:r>
              <m:rPr>
                <m:scr m:val="double-struck"/>
              </m:rPr>
              <w:rPr>
                <w:rFonts w:ascii="Cambria Math" w:hAnsi="Cambria Math"/>
              </w:rPr>
              <m:t>R</m:t>
            </m:r>
            <m:ctrlPr>
              <w:rPr>
                <w:rFonts w:ascii="Cambria Math" w:hAnsi="Cambria Math"/>
              </w:rPr>
            </m:ctrlPr>
          </m:e>
          <m:sub>
            <m:r>
              <w:rPr>
                <w:rFonts w:ascii="Cambria Math" w:hAnsi="Cambria Math"/>
              </w:rPr>
              <m:t>m</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i.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3"/>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861BED0"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w:t>
      </w:r>
      <w:commentRangeStart w:id="27"/>
      <w:r w:rsidR="00BE7AC7">
        <w:rPr>
          <w:rFonts w:ascii="Cambria" w:eastAsiaTheme="minorEastAsia" w:hAnsi="Cambria"/>
        </w:rPr>
        <w:t>er</w:t>
      </w:r>
      <w:commentRangeEnd w:id="27"/>
      <w:r w:rsidR="00B4338E">
        <w:rPr>
          <w:rStyle w:val="CommentReference"/>
        </w:rPr>
        <w:commentReference w:id="27"/>
      </w:r>
      <w:r w:rsidR="00BE7AC7">
        <w:rPr>
          <w:rFonts w:ascii="Cambria" w:eastAsiaTheme="minorEastAsia" w:hAnsi="Cambria"/>
        </w:rPr>
        <w:t xml:space="preserve">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e>
        </m:d>
      </m:oMath>
      <w:r w:rsidR="00BE7AC7">
        <w:rPr>
          <w:rFonts w:ascii="Cambria" w:eastAsiaTheme="minorEastAsia" w:hAnsi="Cambria"/>
        </w:rPr>
        <w:t xml:space="preserve">. 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6327A77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i.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1A5B5937" w:rsidR="003B7D44" w:rsidRDefault="003B7D44" w:rsidP="00FA68DC">
      <w:pPr>
        <w:shd w:val="clear" w:color="auto" w:fill="FFFFFF"/>
        <w:rPr>
          <w:rFonts w:ascii="Cambria" w:eastAsiaTheme="minorEastAsia" w:hAnsi="Cambria"/>
        </w:rPr>
      </w:pPr>
    </w:p>
    <w:p w14:paraId="76B8EB60" w14:textId="22FD6173" w:rsidR="003B7D44" w:rsidRPr="003B7D44" w:rsidRDefault="003B7D44"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45A92CD7">
            <wp:simplePos x="0" y="0"/>
            <wp:positionH relativeFrom="margin">
              <wp:align>center</wp:align>
            </wp:positionH>
            <wp:positionV relativeFrom="paragraph">
              <wp:posOffset>3175</wp:posOffset>
            </wp:positionV>
            <wp:extent cx="3672895" cy="928047"/>
            <wp:effectExtent l="0" t="0" r="3810" b="5715"/>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48368" t="46623" r="9667" b="34520"/>
                    <a:stretch/>
                  </pic:blipFill>
                  <pic:spPr bwMode="auto">
                    <a:xfrm>
                      <a:off x="0" y="0"/>
                      <a:ext cx="3672895" cy="9280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1051B6E9" w14:textId="0E3B688C" w:rsidR="00855562" w:rsidRDefault="00855562" w:rsidP="00FA68DC">
      <w:pPr>
        <w:shd w:val="clear" w:color="auto" w:fill="FFFFFF"/>
        <w:rPr>
          <w:rFonts w:ascii="Cambria" w:eastAsiaTheme="minorEastAsia" w:hAnsi="Cambria"/>
        </w:rPr>
      </w:pPr>
    </w:p>
    <w:p w14:paraId="18267AC2" w14:textId="21401CF7" w:rsidR="0098486F" w:rsidRDefault="0098486F" w:rsidP="00FA68DC">
      <w:pPr>
        <w:shd w:val="clear" w:color="auto" w:fill="FFFFFF"/>
        <w:rPr>
          <w:rFonts w:ascii="Cambria" w:eastAsiaTheme="minorEastAsia" w:hAnsi="Cambria"/>
        </w:rPr>
      </w:pPr>
    </w:p>
    <w:p w14:paraId="33A3F869" w14:textId="40E1BAA5" w:rsidR="0098486F" w:rsidRDefault="0098486F" w:rsidP="00FA68DC">
      <w:pPr>
        <w:shd w:val="clear" w:color="auto" w:fill="FFFFFF"/>
        <w:rPr>
          <w:rFonts w:ascii="Cambria" w:eastAsiaTheme="minorEastAsia" w:hAnsi="Cambria"/>
        </w:rPr>
      </w:pPr>
    </w:p>
    <w:p w14:paraId="2EC210A7" w14:textId="3B3308EB" w:rsidR="0098486F" w:rsidRDefault="0098486F" w:rsidP="00FA68DC">
      <w:pPr>
        <w:shd w:val="clear" w:color="auto" w:fill="FFFFFF"/>
        <w:rPr>
          <w:rFonts w:ascii="Cambria" w:eastAsiaTheme="minorEastAsia" w:hAnsi="Cambria"/>
        </w:rPr>
      </w:pPr>
    </w:p>
    <w:p w14:paraId="2FE9EFC5" w14:textId="3AF6A9D4" w:rsidR="0098486F" w:rsidRDefault="0098486F" w:rsidP="00FA68DC">
      <w:pPr>
        <w:shd w:val="clear" w:color="auto" w:fill="FFFFFF"/>
        <w:rPr>
          <w:rFonts w:ascii="Cambria" w:eastAsiaTheme="minorEastAsia" w:hAnsi="Cambria"/>
        </w:rPr>
      </w:pPr>
    </w:p>
    <w:p w14:paraId="23DDFBB1" w14:textId="32693B75" w:rsidR="0098486F" w:rsidRDefault="0098486F" w:rsidP="00FA68DC">
      <w:pPr>
        <w:shd w:val="clear" w:color="auto" w:fill="FFFFFF"/>
        <w:rPr>
          <w:rFonts w:ascii="Cambria" w:eastAsiaTheme="minorEastAsia" w:hAnsi="Cambria"/>
        </w:rPr>
      </w:pPr>
    </w:p>
    <w:p w14:paraId="0A1ABB3E" w14:textId="77777777" w:rsidR="0098486F" w:rsidRDefault="0098486F" w:rsidP="00FA68DC">
      <w:pPr>
        <w:shd w:val="clear" w:color="auto" w:fill="FFFFFF"/>
        <w:rPr>
          <w:rFonts w:ascii="Cambria" w:eastAsiaTheme="minorEastAsia" w:hAnsi="Cambria"/>
        </w:rPr>
      </w:pPr>
    </w:p>
    <w:p w14:paraId="4BE2D94F" w14:textId="697A82F9" w:rsidR="00855562" w:rsidRDefault="00855562"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nTS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CB2545B" w14:textId="2144FFDD" w:rsidR="00905DD7" w:rsidRPr="00657CD6" w:rsidRDefault="00905DD7" w:rsidP="00905DD7">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61D90A36" w14:textId="77777777" w:rsidR="00905DD7" w:rsidRPr="00657CD6" w:rsidRDefault="00905DD7" w:rsidP="00657CD6">
      <w:pPr>
        <w:ind w:firstLine="720"/>
        <w:rPr>
          <w:rFonts w:ascii="Cambria" w:eastAsiaTheme="minorEastAsia" w:hAnsi="Cambria"/>
        </w:rPr>
      </w:pPr>
    </w:p>
    <w:p w14:paraId="282238CC" w14:textId="5751CFB8" w:rsidR="00905DD7" w:rsidRDefault="007F4128" w:rsidP="00FA68DC">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5C932379" w14:textId="6954F710" w:rsidR="007F4128" w:rsidRPr="00657CD6" w:rsidRDefault="007F4128" w:rsidP="007F4128">
      <w:pPr>
        <w:pStyle w:val="ListParagraph"/>
        <w:numPr>
          <w:ilvl w:val="0"/>
          <w:numId w:val="34"/>
        </w:numPr>
        <w:shd w:val="clear" w:color="auto" w:fill="FFFFFF"/>
        <w:rPr>
          <w:rFonts w:ascii="Cambria" w:eastAsiaTheme="minorEastAsia" w:hAnsi="Cambria"/>
        </w:rPr>
      </w:pPr>
      <w:r>
        <w:rPr>
          <w:rFonts w:ascii="Cambria" w:eastAsiaTheme="minorEastAsia" w:hAnsi="Cambria"/>
        </w:rPr>
        <w:lastRenderedPageBreak/>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by sorting the </w:t>
      </w:r>
      <m:oMath>
        <m:r>
          <w:rPr>
            <w:rFonts w:ascii="Cambria Math" w:eastAsiaTheme="minorEastAsia" w:hAnsi="Cambria Math"/>
          </w:rPr>
          <m:t>j</m:t>
        </m:r>
      </m:oMath>
      <w:r>
        <w:rPr>
          <w:rFonts w:ascii="Cambria" w:eastAsiaTheme="minorEastAsia" w:hAnsi="Cambria"/>
        </w:rPr>
        <w:t xml:space="preserve">th column of </w:t>
      </w:r>
      <m:oMath>
        <m:r>
          <w:rPr>
            <w:rFonts w:ascii="Cambria Math" w:eastAsiaTheme="minorEastAsia" w:hAnsi="Cambria Math"/>
          </w:rPr>
          <m:t>D</m:t>
        </m:r>
      </m:oMath>
      <w:r>
        <w:rPr>
          <w:rFonts w:ascii="Cambria" w:eastAsiaTheme="minorEastAsia" w:hAnsi="Cambria"/>
        </w:rPr>
        <w:t xml:space="preserve"> from smallest to largest and finding the </w:t>
      </w:r>
      <m:oMath>
        <m:r>
          <w:rPr>
            <w:rFonts w:ascii="Cambria Math" w:eastAsiaTheme="minorEastAsia" w:hAnsi="Cambria Math"/>
          </w:rPr>
          <m:t>k</m:t>
        </m:r>
      </m:oMath>
      <w:r>
        <w:rPr>
          <w:rFonts w:ascii="Cambria" w:eastAsiaTheme="minorEastAsia" w:hAnsi="Cambria"/>
        </w:rPr>
        <w:t>th smallest component.</w:t>
      </w:r>
    </w:p>
    <w:p w14:paraId="03D2BEB2" w14:textId="36F8E19E" w:rsidR="007F4128" w:rsidRDefault="007F4128" w:rsidP="00FA68DC">
      <w:pPr>
        <w:pStyle w:val="ListParagraph"/>
        <w:numPr>
          <w:ilvl w:val="0"/>
          <w:numId w:val="34"/>
        </w:numPr>
        <w:shd w:val="clear" w:color="auto" w:fill="FFFFFF"/>
        <w:rPr>
          <w:rFonts w:ascii="Cambria" w:eastAsiaTheme="minorEastAsia" w:hAnsi="Cambria"/>
        </w:rPr>
      </w:pPr>
      <w:r>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47EDBD05" w14:textId="77777777" w:rsidR="00905DD7" w:rsidRPr="00657CD6" w:rsidRDefault="00905DD7" w:rsidP="00FA68DC">
      <w:pPr>
        <w:shd w:val="clear" w:color="auto" w:fill="FFFFFF"/>
        <w:rPr>
          <w:rFonts w:ascii="Cambria" w:eastAsiaTheme="minorEastAsia" w:hAnsi="Cambria"/>
        </w:rPr>
      </w:pPr>
    </w:p>
    <w:p w14:paraId="3E4D36FE" w14:textId="51E266A4" w:rsidR="000E5A3D" w:rsidRDefault="00905DD7" w:rsidP="00FA68DC">
      <w:pPr>
        <w:shd w:val="clear" w:color="auto" w:fill="FFFFFF"/>
        <w:rPr>
          <w:rFonts w:ascii="Cambria" w:eastAsiaTheme="minorEastAsia" w:hAnsi="Cambria"/>
        </w:rPr>
      </w:pPr>
      <w:r>
        <w:rPr>
          <w:rFonts w:ascii="Cambria" w:eastAsiaTheme="minorEastAsia" w:hAnsi="Cambria"/>
        </w:rPr>
        <w:t xml:space="preserve"> </w:t>
      </w:r>
    </w:p>
    <w:p w14:paraId="79DB15A2" w14:textId="4247DAF0" w:rsidR="003B7D44"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63FF9F33" w14:textId="14CF545A" w:rsidR="00FB56E1" w:rsidRPr="00E158B5"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4"/>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7C2612">
        <w:rPr>
          <w:rFonts w:ascii="Cambria" w:eastAsiaTheme="minorEastAsia" w:hAnsi="Cambria"/>
        </w:rPr>
        <w:t xml:space="preserve"> 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10ED31A4" w14:textId="4C4CC779" w:rsidR="007C2612"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hen</w:t>
      </w:r>
      <w:r w:rsidR="00B847E4">
        <w:rPr>
          <w:rFonts w:ascii="Cambria" w:eastAsiaTheme="minorEastAsia" w:hAnsi="Cambria"/>
        </w:rPr>
        <w:t xml:space="preserve"> </w:t>
      </w:r>
      <m:oMath>
        <m:r>
          <w:rPr>
            <w:rFonts w:ascii="Cambria Math" w:eastAsiaTheme="minorEastAsia" w:hAnsi="Cambria Math"/>
          </w:rPr>
          <m:t>k = J-1</m:t>
        </m:r>
      </m:oMath>
      <w:r w:rsidRPr="00C91FC2">
        <w:rPr>
          <w:rFonts w:ascii="Cambria" w:eastAsiaTheme="minorEastAsia" w:hAnsi="Cambria"/>
        </w:rPr>
        <w:t>, swapping is</w:t>
      </w:r>
      <w:r w:rsidR="00B847E4">
        <w:rPr>
          <w:rFonts w:ascii="Cambria" w:eastAsiaTheme="minorEastAsia" w:hAnsi="Cambria"/>
        </w:rPr>
        <w:t xml:space="preserve"> </w:t>
      </w:r>
      <w:r w:rsidR="00E158B5">
        <w:rPr>
          <w:rFonts w:ascii="Cambria" w:eastAsiaTheme="minorEastAsia" w:hAnsi="Cambria"/>
        </w:rPr>
        <w:t>performed</w:t>
      </w:r>
      <w:r w:rsidRPr="00C91FC2">
        <w:rPr>
          <w:rFonts w:ascii="Cambria" w:eastAsiaTheme="minorEastAsia" w:hAnsi="Cambria"/>
        </w:rPr>
        <w:t xml:space="preserve"> by rearranging the components in the last row of </w:t>
      </w:r>
      <w:r w:rsidR="00E158B5">
        <w:rPr>
          <w:rFonts w:ascii="Cambria" w:eastAsiaTheme="minorEastAsia" w:hAnsi="Cambria"/>
        </w:rPr>
        <w:t xml:space="preserve">the </w:t>
      </w:r>
      <w:r w:rsidRPr="00C91FC2">
        <w:rPr>
          <w:rFonts w:ascii="Cambria" w:eastAsiaTheme="minorEastAsia" w:hAnsi="Cambria"/>
        </w:rPr>
        <w:t>matrix</w:t>
      </w:r>
      <w:r w:rsidR="00B847E4">
        <w:rPr>
          <w:rFonts w:ascii="Cambria" w:eastAsiaTheme="minorEastAsia" w:hAnsi="Cambria"/>
        </w:rPr>
        <w:t xml:space="preserve"> </w:t>
      </w:r>
      <m:oMath>
        <m:r>
          <w:rPr>
            <w:rFonts w:ascii="Cambria Math" w:eastAsiaTheme="minorEastAsia" w:hAnsi="Cambria Math"/>
          </w:rPr>
          <m:t>X</m:t>
        </m:r>
      </m:oMath>
      <w:r w:rsidRPr="00C91FC2">
        <w:rPr>
          <w:rFonts w:ascii="Cambria" w:eastAsiaTheme="minorEastAsia" w:hAnsi="Cambria"/>
        </w:rPr>
        <w:t>. 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1</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n+2</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e>
            </m:d>
          </m:e>
          <m:sup>
            <m:r>
              <w:rPr>
                <w:rFonts w:ascii="Cambria Math" w:eastAsiaTheme="minorEastAsia" w:hAnsi="Cambria Math"/>
              </w:rPr>
              <m:t>T</m:t>
            </m:r>
          </m:sup>
        </m:sSup>
      </m:oMath>
      <w:r w:rsidR="00836CA1">
        <w:rPr>
          <w:rFonts w:ascii="Cambria" w:eastAsiaTheme="minorEastAsia" w:hAnsi="Cambria"/>
        </w:rPr>
        <w:t xml:space="preserve"> </w:t>
      </w:r>
      <w:r w:rsidRPr="00C91FC2">
        <w:rPr>
          <w:rFonts w:ascii="Cambria" w:eastAsiaTheme="minorEastAsia" w:hAnsi="Cambria"/>
        </w:rPr>
        <w:t xml:space="preserve">where </w:t>
      </w:r>
      <w:r w:rsidR="00836CA1">
        <w:rPr>
          <w:rFonts w:ascii="Cambria" w:eastAsiaTheme="minorEastAsia" w:hAnsi="Cambria"/>
          <w:i/>
          <w:iCs/>
        </w:rPr>
        <w:t>n</w:t>
      </w:r>
      <w:r w:rsidRPr="00C91FC2">
        <w:rPr>
          <w:rFonts w:ascii="Cambria" w:eastAsiaTheme="minorEastAsia" w:hAnsi="Cambria"/>
        </w:rPr>
        <w:t xml:space="preserve"> is the length of the rolling window</w:t>
      </w:r>
      <w:r w:rsidR="00836CA1">
        <w:rPr>
          <w:rFonts w:ascii="Cambria" w:eastAsiaTheme="minorEastAsia" w:hAnsi="Cambria"/>
        </w:rPr>
        <w:t xml:space="preserve"> </w:t>
      </w:r>
      <w:r w:rsidRPr="00C91FC2">
        <w:rPr>
          <w:rFonts w:ascii="Cambria" w:eastAsiaTheme="minorEastAsia" w:hAnsi="Cambria"/>
        </w:rPr>
        <w:t>of past data.</w:t>
      </w:r>
      <w:r w:rsidR="00E158B5">
        <w:rPr>
          <w:rFonts w:ascii="Cambria" w:eastAsiaTheme="minorEastAsia" w:hAnsi="Cambria"/>
        </w:rPr>
        <w:t xml:space="preserve"> 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 1/k for i=1,…k, </w:t>
      </w:r>
      <w:r w:rsidR="00742499" w:rsidRPr="00742499">
        <w:rPr>
          <w:rFonts w:ascii="Cambria" w:eastAsiaTheme="minorEastAsia" w:hAnsi="Cambria"/>
        </w:rPr>
        <w:t xml:space="preserve">which is equivalent to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E158B5">
        <w:rPr>
          <w:rFonts w:ascii="Cambria" w:eastAsiaTheme="minorEastAsia" w:hAnsi="Cambria"/>
        </w:rPr>
        <w:t xml:space="preserve"> being </w:t>
      </w:r>
      <w:r w:rsidR="00742499" w:rsidRPr="00742499">
        <w:rPr>
          <w:rFonts w:ascii="Cambria" w:eastAsiaTheme="minorEastAsia" w:hAnsi="Cambria"/>
        </w:rPr>
        <w:t>replaced by the last</w:t>
      </w:r>
      <w:r w:rsidR="00742499">
        <w:rPr>
          <w:rFonts w:ascii="Cambria" w:eastAsiaTheme="minorEastAsia" w:hAnsi="Cambria"/>
        </w:rPr>
        <w:t xml:space="preserve"> </w:t>
      </w:r>
      <w:r w:rsidR="00742499" w:rsidRPr="00742499">
        <w:rPr>
          <w:rFonts w:ascii="Cambria" w:eastAsiaTheme="minorEastAsia" w:hAnsi="Cambria"/>
        </w:rPr>
        <w:t>component of</w:t>
      </w:r>
      <w:r w:rsidR="00742499">
        <w:rPr>
          <w:rFonts w:ascii="Cambria" w:eastAsiaTheme="minorEastAsia" w:hAnsi="Cambria"/>
        </w:rPr>
        <w:t xml:space="preserv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j</m:t>
            </m:r>
          </m:sub>
        </m:sSub>
      </m:oMath>
      <w:r w:rsidR="00742499">
        <w:rPr>
          <w:rFonts w:ascii="Cambria" w:eastAsiaTheme="minorEastAsia" w:hAnsi="Cambria"/>
        </w:rPr>
        <w:t xml:space="preserve"> with probability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k</m:t>
        </m:r>
      </m:oMath>
      <w:r w:rsidR="00742499">
        <w:rPr>
          <w:rFonts w:ascii="Cambria" w:eastAsiaTheme="minorEastAsia" w:hAnsi="Cambria"/>
        </w:rPr>
        <w:t xml:space="preserve"> for </w:t>
      </w:r>
      <m:oMath>
        <m:r>
          <w:rPr>
            <w:rFonts w:ascii="Cambria Math" w:eastAsiaTheme="minorEastAsia" w:hAnsi="Cambria Math"/>
          </w:rPr>
          <m:t>i = 1,…,k.</m:t>
        </m:r>
      </m:oMath>
    </w:p>
    <w:p w14:paraId="5FE12A5C" w14:textId="5C22EEDA" w:rsidR="00262166" w:rsidRDefault="00262166" w:rsidP="000E5A3D">
      <w:pPr>
        <w:shd w:val="clear" w:color="auto" w:fill="FFFFFF"/>
        <w:rPr>
          <w:rFonts w:ascii="Cambria" w:eastAsiaTheme="minorEastAsia" w:hAnsi="Cambria"/>
        </w:rPr>
      </w:pPr>
    </w:p>
    <w:p w14:paraId="739BDAA8" w14:textId="6A22519C" w:rsidR="0026216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 for a rolling window size </w:t>
      </w:r>
      <w:r w:rsidRPr="007870E6">
        <w:rPr>
          <w:rFonts w:ascii="Cambria" w:eastAsiaTheme="minorEastAsia" w:hAnsi="Cambria"/>
          <w:i/>
          <w:iCs/>
        </w:rPr>
        <w:t>n</w:t>
      </w:r>
      <w:r w:rsidRPr="00262166">
        <w:rPr>
          <w:rFonts w:ascii="Cambria" w:eastAsiaTheme="minorEastAsia" w:hAnsi="Cambria"/>
        </w:rPr>
        <w:t xml:space="preserve">. </w:t>
      </w:r>
      <w:commentRangeStart w:id="28"/>
      <w:r w:rsidRPr="00262166">
        <w:rPr>
          <w:rFonts w:ascii="Cambria" w:eastAsiaTheme="minorEastAsia" w:hAnsi="Cambria"/>
        </w:rPr>
        <w:t xml:space="preserve">The </w:t>
      </w:r>
      <w:r w:rsidRPr="007870E6">
        <w:rPr>
          <w:rFonts w:ascii="Cambria" w:eastAsiaTheme="minorEastAsia" w:hAnsi="Cambria"/>
          <w:i/>
          <w:iCs/>
        </w:rPr>
        <w:t>k</w:t>
      </w:r>
      <w:r w:rsidRPr="00262166">
        <w:rPr>
          <w:rFonts w:ascii="Cambria" w:eastAsiaTheme="minorEastAsia" w:hAnsi="Cambria"/>
        </w:rPr>
        <w:t>-</w:t>
      </w:r>
      <w:r w:rsidR="00E158B5">
        <w:rPr>
          <w:rFonts w:ascii="Cambria" w:eastAsiaTheme="minorEastAsia" w:hAnsi="Cambria"/>
        </w:rPr>
        <w:t>nTS privacy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commentRangeEnd w:id="28"/>
      <w:r w:rsidR="00CA2762">
        <w:rPr>
          <w:rStyle w:val="CommentReference"/>
        </w:rPr>
        <w:commentReference w:id="28"/>
      </w:r>
    </w:p>
    <w:p w14:paraId="6A2C64E4" w14:textId="77777777" w:rsidR="00D66BC4" w:rsidRDefault="00D66BC4" w:rsidP="000E5A3D">
      <w:pPr>
        <w:shd w:val="clear" w:color="auto" w:fill="FFFFFF"/>
        <w:rPr>
          <w:noProof/>
        </w:rPr>
      </w:pPr>
    </w:p>
    <w:p w14:paraId="2ABF446D" w14:textId="45935EC3" w:rsidR="007870E6" w:rsidRDefault="007870E6" w:rsidP="000E5A3D">
      <w:pPr>
        <w:shd w:val="clear" w:color="auto" w:fill="FFFFFF"/>
        <w:rPr>
          <w:rFonts w:ascii="Cambria" w:eastAsiaTheme="minorEastAsia" w:hAnsi="Cambria"/>
        </w:rPr>
      </w:pPr>
    </w:p>
    <w:p w14:paraId="469724F6" w14:textId="00F45D32" w:rsidR="007870E6" w:rsidRPr="00262166" w:rsidRDefault="007870E6" w:rsidP="000E5A3D">
      <w:pPr>
        <w:shd w:val="clear" w:color="auto" w:fill="FFFFFF"/>
        <w:rPr>
          <w:rFonts w:ascii="Cambria" w:eastAsiaTheme="minorEastAsia" w:hAnsi="Cambria"/>
        </w:rPr>
      </w:pPr>
      <w:r>
        <w:rPr>
          <w:noProof/>
        </w:rPr>
        <w:drawing>
          <wp:anchor distT="0" distB="0" distL="114300" distR="114300" simplePos="0" relativeHeight="251705344" behindDoc="0" locked="0" layoutInCell="1" allowOverlap="1" wp14:anchorId="104084F4" wp14:editId="22130610">
            <wp:simplePos x="0" y="0"/>
            <wp:positionH relativeFrom="margin">
              <wp:posOffset>190501</wp:posOffset>
            </wp:positionH>
            <wp:positionV relativeFrom="paragraph">
              <wp:posOffset>131445</wp:posOffset>
            </wp:positionV>
            <wp:extent cx="4667250" cy="1074420"/>
            <wp:effectExtent l="0" t="0" r="0" b="0"/>
            <wp:wrapNone/>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15">
                      <a:extLst>
                        <a:ext uri="{28A0092B-C50C-407E-A947-70E740481C1C}">
                          <a14:useLocalDpi xmlns:a14="http://schemas.microsoft.com/office/drawing/2010/main" val="0"/>
                        </a:ext>
                      </a:extLst>
                    </a:blip>
                    <a:srcRect l="50466" t="38750" r="13581" b="46535"/>
                    <a:stretch/>
                  </pic:blipFill>
                  <pic:spPr bwMode="auto">
                    <a:xfrm>
                      <a:off x="0" y="0"/>
                      <a:ext cx="4690773" cy="10798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8129E2" w14:textId="4D546425" w:rsidR="007C2612" w:rsidRPr="007C2612" w:rsidRDefault="007C2612" w:rsidP="000E5A3D">
      <w:pPr>
        <w:shd w:val="clear" w:color="auto" w:fill="FFFFFF"/>
        <w:rPr>
          <w:rFonts w:ascii="Cambria" w:eastAsiaTheme="minorEastAsia" w:hAnsi="Cambria"/>
        </w:rPr>
      </w:pPr>
    </w:p>
    <w:p w14:paraId="6AA525B8" w14:textId="77777777" w:rsidR="007C2612" w:rsidRPr="007C2612" w:rsidRDefault="007C2612" w:rsidP="000E5A3D">
      <w:pPr>
        <w:shd w:val="clear" w:color="auto" w:fill="FFFFFF"/>
        <w:rPr>
          <w:rFonts w:ascii="Cambria" w:eastAsiaTheme="minorEastAsia" w:hAnsi="Cambria"/>
        </w:rPr>
      </w:pPr>
    </w:p>
    <w:p w14:paraId="1B3B0E4B" w14:textId="77777777" w:rsidR="007C2612" w:rsidRPr="007C2612" w:rsidRDefault="007C2612" w:rsidP="000E5A3D">
      <w:pPr>
        <w:shd w:val="clear" w:color="auto" w:fill="FFFFFF"/>
        <w:rPr>
          <w:rFonts w:ascii="Cambria" w:eastAsiaTheme="minorEastAsia" w:hAnsi="Cambria"/>
        </w:rPr>
      </w:pPr>
    </w:p>
    <w:p w14:paraId="02626F9E" w14:textId="77777777" w:rsidR="007C2612" w:rsidRPr="007C2612" w:rsidRDefault="007C2612" w:rsidP="000E5A3D">
      <w:pPr>
        <w:shd w:val="clear" w:color="auto" w:fill="FFFFFF"/>
        <w:rPr>
          <w:rFonts w:ascii="Cambria" w:eastAsiaTheme="minorEastAsia" w:hAnsi="Cambria"/>
        </w:rPr>
      </w:pP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6F37BB1C" w14:textId="5ABE2FC1" w:rsidR="00270DCB" w:rsidRDefault="00270DCB" w:rsidP="000E5A3D">
      <w:pPr>
        <w:shd w:val="clear" w:color="auto" w:fill="FFFFFF"/>
        <w:rPr>
          <w:rFonts w:ascii="Cambria" w:eastAsiaTheme="minorEastAsia" w:hAnsi="Cambria"/>
        </w:rPr>
      </w:pPr>
    </w:p>
    <w:p w14:paraId="4D3AF31A" w14:textId="31FDAF59" w:rsidR="00270DCB" w:rsidRPr="007C2612" w:rsidRDefault="00270DCB" w:rsidP="000E5A3D">
      <w:pPr>
        <w:shd w:val="clear" w:color="auto" w:fill="FFFFFF"/>
        <w:rPr>
          <w:rFonts w:ascii="Cambria" w:eastAsiaTheme="minorEastAsia" w:hAnsi="Cambria"/>
        </w:rPr>
      </w:pPr>
      <w:r>
        <w:rPr>
          <w:rFonts w:ascii="Cambria" w:eastAsiaTheme="minorEastAsia" w:hAnsi="Cambria"/>
        </w:rPr>
        <w:lastRenderedPageBreak/>
        <w:t xml:space="preserve">and the protection can be </w:t>
      </w:r>
      <w:commentRangeStart w:id="29"/>
      <w:r>
        <w:rPr>
          <w:rFonts w:ascii="Cambria" w:eastAsiaTheme="minorEastAsia" w:hAnsi="Cambria"/>
        </w:rPr>
        <w:t xml:space="preserve">rolled forward each successive </w:t>
      </w:r>
      <w:commentRangeEnd w:id="29"/>
      <w:r w:rsidR="008D3C6A">
        <w:rPr>
          <w:rStyle w:val="CommentReference"/>
        </w:rPr>
        <w:commentReference w:id="29"/>
      </w:r>
      <w:r>
        <w:rPr>
          <w:rFonts w:ascii="Cambria" w:eastAsiaTheme="minorEastAsia" w:hAnsi="Cambria"/>
        </w:rPr>
        <w:t xml:space="preserve">time period. </w:t>
      </w:r>
    </w:p>
    <w:p w14:paraId="1988D4EA" w14:textId="5AEF088F" w:rsidR="00436C56" w:rsidRDefault="00436C56" w:rsidP="00753FD1">
      <w:pPr>
        <w:rPr>
          <w:rFonts w:ascii="Cambria" w:hAnsi="Cambria"/>
        </w:rPr>
      </w:pPr>
    </w:p>
    <w:p w14:paraId="769C0516" w14:textId="77777777" w:rsidR="00390F05" w:rsidRDefault="00390F05" w:rsidP="00753FD1">
      <w:pPr>
        <w:rPr>
          <w:rFonts w:ascii="Cambria" w:hAnsi="Cambria"/>
        </w:rPr>
      </w:pPr>
    </w:p>
    <w:p w14:paraId="4841C4C1" w14:textId="17E5C1F0"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nTS+) Swapping Method</w:t>
      </w:r>
    </w:p>
    <w:p w14:paraId="64068B12" w14:textId="77777777" w:rsidR="001546D0" w:rsidRDefault="001546D0" w:rsidP="001546D0">
      <w:pPr>
        <w:rPr>
          <w:rFonts w:ascii="Cambria" w:hAnsi="Cambria"/>
        </w:rPr>
      </w:pPr>
    </w:p>
    <w:p w14:paraId="52713D00" w14:textId="5E5820F6" w:rsidR="00E815CC" w:rsidRDefault="002F0067" w:rsidP="00E815CC">
      <w:pPr>
        <w:rPr>
          <w:rFonts w:ascii="Cambria" w:eastAsiaTheme="minorEastAsia" w:hAnsi="Cambria"/>
        </w:rPr>
      </w:pPr>
      <w:r>
        <w:rPr>
          <w:rFonts w:ascii="Cambria" w:hAnsi="Cambria"/>
        </w:rPr>
        <w:t xml:space="preserve">The k-nTS+ </w:t>
      </w:r>
      <w:r w:rsidR="00E815CC">
        <w:rPr>
          <w:rFonts w:ascii="Cambria" w:hAnsi="Cambria"/>
        </w:rPr>
        <w:t>swapping</w:t>
      </w:r>
      <w:r>
        <w:rPr>
          <w:rFonts w:ascii="Cambria" w:hAnsi="Cambria"/>
        </w:rPr>
        <w:t xml:space="preserve"> method adds a feature selection process to k-nTS which selects features that are</w:t>
      </w:r>
      <w:r>
        <w:rPr>
          <w:rFonts w:ascii="Cambria" w:eastAsiaTheme="minorEastAsia" w:hAnsi="Cambria"/>
        </w:rPr>
        <w:t xml:space="preserve"> good predictors of forecast errors..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 xml:space="preserve">-nTS+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xml:space="preserve">, and the data owner applies the model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 xml:space="preserve">-nTS+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p>
    <w:p w14:paraId="1514E92B" w14:textId="5E41CED1" w:rsidR="009F0A72" w:rsidRDefault="009F0A72" w:rsidP="00E815CC">
      <w:pPr>
        <w:rPr>
          <w:rFonts w:ascii="Cambria" w:eastAsiaTheme="minorEastAsia" w:hAnsi="Cambria"/>
        </w:rPr>
      </w:pPr>
    </w:p>
    <w:p w14:paraId="3D96322A" w14:textId="77777777" w:rsidR="009F0A72" w:rsidRDefault="009F0A72" w:rsidP="009F0A72">
      <w:pPr>
        <w:rPr>
          <w:rFonts w:ascii="Cambria" w:hAnsi="Cambria"/>
        </w:rPr>
      </w:pPr>
      <w:r>
        <w:rPr>
          <w:rFonts w:ascii="Cambria" w:eastAsiaTheme="minorEastAsia" w:hAnsi="Cambria"/>
        </w:rPr>
        <w:t xml:space="preserve">For feature selection using RRelieff, </w:t>
      </w:r>
      <w:r>
        <w:rPr>
          <w:rFonts w:ascii="Cambria" w:hAnsi="Cambria"/>
        </w:rPr>
        <w:t xml:space="preserve">Urbanowicz et. al. (2018) explains that there is no straightforward method for choosing the number of features to keep even if RReliefF is applied recursively. Including all of the features with large weights would significantly increase the dimensionality and reduce the efficiency of a swapping process. To address this problem for our k-nTS+ swapping method, a random forest-based recursive feature elimination (RFE) algorithm can be applied to the features selected by RReliefF. Prior work has shown that random forest-based RFE is efficient when applied to sets of highly correlated features (Gregorutti et al. 2017). </w:t>
      </w:r>
    </w:p>
    <w:p w14:paraId="558DD5EA" w14:textId="77777777" w:rsidR="009F0A72" w:rsidRDefault="009F0A72" w:rsidP="009F0A72">
      <w:pPr>
        <w:rPr>
          <w:rFonts w:ascii="Cambria" w:hAnsi="Cambria"/>
        </w:rPr>
      </w:pPr>
    </w:p>
    <w:p w14:paraId="0880F598" w14:textId="7BCA05CF" w:rsidR="009F0A72" w:rsidRDefault="009F0A72" w:rsidP="009F0A72">
      <w:pPr>
        <w:rPr>
          <w:rFonts w:ascii="Cambria" w:eastAsiaTheme="minorEastAsia" w:hAnsi="Cambria"/>
        </w:rPr>
      </w:pPr>
      <w:r>
        <w:rPr>
          <w:rFonts w:ascii="Cambria" w:hAnsi="Cambria"/>
        </w:rPr>
        <w:t xml:space="preserve">Algorithm 2 specifies the k-nTS Swapping Method below. It starts with the data owner generating forecasts for period </w:t>
      </w:r>
      <m:oMath>
        <m:r>
          <w:rPr>
            <w:rFonts w:ascii="Cambria Math" w:hAnsi="Cambria Math"/>
          </w:rPr>
          <m:t>T – 1</m:t>
        </m:r>
      </m:oMath>
      <w:r>
        <w:rPr>
          <w:rFonts w:ascii="Cambria" w:eastAsiaTheme="minorEastAsia" w:hAnsi="Cambria"/>
        </w:rPr>
        <w:t xml:space="preserve"> for the original data and protected data using baseline privacy methods. The data owner measures the forecast errors and time series features for each original and protected time series. </w:t>
      </w:r>
      <w:r>
        <w:rPr>
          <w:rFonts w:ascii="Cambria" w:hAnsi="Cambria"/>
        </w:rPr>
        <w:t xml:space="preserve">First, they use RReliefF </w:t>
      </w:r>
      <w:r>
        <w:rPr>
          <w:rFonts w:ascii="Cambria" w:eastAsiaTheme="minorEastAsia" w:hAnsi="Cambria"/>
        </w:rPr>
        <w:t xml:space="preserve">(Robnik-Sikonja &amp; Kononenko, 2003) to weight whether differences in a given feature are predictive of differences in forecast errors between nearest-neighbor time series. Next, similar to Li et al. (2022), the RReliefF algorithm (Robnik-Sikonja &amp; Kononenko, 2003) is used to select the features which have a higher probability of varying across nearest-neighbor time series with different forecast errors than nearest neighbor time series with similar forecast errors. </w:t>
      </w:r>
    </w:p>
    <w:p w14:paraId="565A8223" w14:textId="77777777" w:rsidR="009F0A72" w:rsidRDefault="009F0A72" w:rsidP="009F0A72">
      <w:pPr>
        <w:rPr>
          <w:rFonts w:ascii="Cambria" w:eastAsiaTheme="minorEastAsia" w:hAnsi="Cambria"/>
        </w:rPr>
      </w:pPr>
    </w:p>
    <w:p w14:paraId="693F6236" w14:textId="77777777" w:rsidR="009F0A72" w:rsidRDefault="009F0A72" w:rsidP="009F0A72">
      <w:pPr>
        <w:rPr>
          <w:rFonts w:ascii="Cambria" w:hAnsi="Cambria"/>
        </w:rPr>
      </w:pPr>
      <w:r>
        <w:rPr>
          <w:rFonts w:ascii="Cambria" w:eastAsiaTheme="minorEastAsia" w:hAnsi="Cambria"/>
        </w:rPr>
        <w:t xml:space="preserve">The second stage of feature selection uses random forest-based RFE to recursively remove the feature that is least important for predicting forecast errors from the time series feature matrix. The RFE algorithm is repeate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times. </w:t>
      </w:r>
      <w:commentRangeStart w:id="30"/>
      <w:commentRangeStart w:id="31"/>
      <w:r>
        <w:rPr>
          <w:rFonts w:ascii="Cambria" w:hAnsi="Cambria"/>
        </w:rPr>
        <w:t>In each iteration of the RFE algorithm, a random for</w:t>
      </w:r>
      <w:commentRangeEnd w:id="30"/>
      <w:r>
        <w:rPr>
          <w:rStyle w:val="CommentReference"/>
        </w:rPr>
        <w:commentReference w:id="30"/>
      </w:r>
      <w:commentRangeEnd w:id="31"/>
      <w:r>
        <w:rPr>
          <w:rStyle w:val="CommentReference"/>
        </w:rPr>
        <w:commentReference w:id="31"/>
      </w:r>
      <w:r>
        <w:rPr>
          <w:rFonts w:ascii="Cambria" w:hAnsi="Cambria"/>
        </w:rPr>
        <w:t xml:space="preserve">est is used to predict forecast errors using the current subset of time series features. The </w:t>
      </w:r>
      <w:r>
        <w:rPr>
          <w:rFonts w:ascii="Cambria" w:eastAsiaTheme="minorEastAsia" w:hAnsi="Cambria"/>
        </w:rPr>
        <w:t xml:space="preserve">out-of-bag (OOB) mean-squared error (MSE) </w:t>
      </w:r>
      <w:r>
        <w:rPr>
          <w:rFonts w:ascii="Cambria" w:hAnsi="Cambria"/>
        </w:rPr>
        <w:t>and permutation-based feature importance values are saved,</w:t>
      </w:r>
      <w:r>
        <w:rPr>
          <w:rFonts w:ascii="Cambria" w:eastAsiaTheme="minorEastAsia" w:hAnsi="Cambria"/>
        </w:rPr>
        <w:t xml:space="preserve"> the least important feature is removed, and the model is retrained for the next iteration. These steps repeat until one feature remains. The valu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is calculated using the averages of the OOB MSE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repetitions for each </w:t>
      </w:r>
      <m:oMath>
        <m:r>
          <w:rPr>
            <w:rFonts w:ascii="Cambria Math" w:eastAsiaTheme="minorEastAsia" w:hAnsi="Cambria Math"/>
          </w:rPr>
          <m:t>p = 1,…,P</m:t>
        </m:r>
      </m:oMath>
      <w:r>
        <w:rPr>
          <w:rFonts w:ascii="Cambria" w:eastAsiaTheme="minorEastAsia" w:hAnsi="Cambria"/>
        </w:rPr>
        <w:t xml:space="preserve">. We include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features with the highest average ranks in the </w:t>
      </w:r>
      <w:r>
        <w:rPr>
          <w:rFonts w:ascii="Cambria" w:eastAsiaTheme="minorEastAsia" w:hAnsi="Cambria"/>
          <w:i/>
          <w:iCs/>
        </w:rPr>
        <w:t>k</w:t>
      </w:r>
      <w:r>
        <w:rPr>
          <w:rFonts w:ascii="Cambria" w:eastAsiaTheme="minorEastAsia" w:hAnsi="Cambria"/>
        </w:rPr>
        <w:t>-nTS+ swapping method.</w:t>
      </w:r>
    </w:p>
    <w:p w14:paraId="68C5D4C8" w14:textId="77777777" w:rsidR="009F0A72" w:rsidRDefault="009F0A72" w:rsidP="009F0A72">
      <w:pPr>
        <w:rPr>
          <w:rFonts w:ascii="Cambria" w:hAnsi="Cambria"/>
        </w:rPr>
      </w:pPr>
    </w:p>
    <w:p w14:paraId="7F5BAC66" w14:textId="1DC01125" w:rsidR="002F0067" w:rsidRDefault="002F0067" w:rsidP="002F0067">
      <w:pPr>
        <w:rPr>
          <w:rFonts w:ascii="Cambria" w:hAnsi="Cambria"/>
          <w:b/>
          <w:bCs/>
          <w:u w:val="single"/>
        </w:rPr>
      </w:pPr>
      <w:commentRangeStart w:id="32"/>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 xml:space="preserve">The k-nTS+ </w:t>
      </w:r>
      <w:r w:rsidR="009F0A72">
        <w:rPr>
          <w:rFonts w:ascii="Cambria" w:hAnsi="Cambria"/>
          <w:b/>
          <w:bCs/>
          <w:u w:val="single"/>
        </w:rPr>
        <w:t>S</w:t>
      </w:r>
      <w:r w:rsidR="005A27EC">
        <w:rPr>
          <w:rFonts w:ascii="Cambria" w:hAnsi="Cambria"/>
          <w:b/>
          <w:bCs/>
          <w:u w:val="single"/>
        </w:rPr>
        <w:t xml:space="preserve">wapping </w:t>
      </w:r>
      <w:r w:rsidR="009F0A72">
        <w:rPr>
          <w:rFonts w:ascii="Cambria" w:hAnsi="Cambria"/>
          <w:b/>
          <w:bCs/>
          <w:u w:val="single"/>
        </w:rPr>
        <w:t>M</w:t>
      </w:r>
      <w:r w:rsidR="005A27EC">
        <w:rPr>
          <w:rFonts w:ascii="Cambria" w:hAnsi="Cambria"/>
          <w:b/>
          <w:bCs/>
          <w:u w:val="single"/>
        </w:rPr>
        <w:t>ethod</w:t>
      </w:r>
      <w:commentRangeEnd w:id="32"/>
      <w:r w:rsidR="00F546D1">
        <w:rPr>
          <w:rStyle w:val="CommentReference"/>
        </w:rPr>
        <w:commentReference w:id="32"/>
      </w:r>
    </w:p>
    <w:p w14:paraId="7AF1BF69" w14:textId="77777777" w:rsidR="002F0067" w:rsidRDefault="002F0067" w:rsidP="002F0067">
      <w:pPr>
        <w:rPr>
          <w:rFonts w:ascii="Cambria" w:hAnsi="Cambria"/>
          <w:b/>
          <w:bCs/>
          <w:u w:val="single"/>
        </w:rPr>
      </w:pPr>
    </w:p>
    <w:p w14:paraId="274910D0" w14:textId="77777777" w:rsidR="002F0067" w:rsidRDefault="002F0067" w:rsidP="002F0067">
      <w:pPr>
        <w:rPr>
          <w:rFonts w:ascii="Cambria" w:hAnsi="Cambria"/>
        </w:rPr>
      </w:pPr>
      <w:commentRangeStart w:id="33"/>
      <w:commentRangeStart w:id="34"/>
      <w:r>
        <w:rPr>
          <w:rFonts w:ascii="Cambria" w:hAnsi="Cambria"/>
          <w:b/>
          <w:bCs/>
        </w:rPr>
        <w:t>Require [Initialization]</w:t>
      </w:r>
      <w:r>
        <w:rPr>
          <w:rFonts w:ascii="Cambria" w:hAnsi="Cambria"/>
        </w:rPr>
        <w:t>:</w:t>
      </w:r>
      <w:commentRangeEnd w:id="33"/>
      <w:r w:rsidR="00F546D1">
        <w:rPr>
          <w:rStyle w:val="CommentReference"/>
        </w:rPr>
        <w:commentReference w:id="33"/>
      </w:r>
      <w:commentRangeEnd w:id="34"/>
      <w:r w:rsidR="00F546D1">
        <w:rPr>
          <w:rStyle w:val="CommentReference"/>
        </w:rPr>
        <w:commentReference w:id="34"/>
      </w:r>
    </w:p>
    <w:p w14:paraId="3916C42B" w14:textId="77777777" w:rsidR="002F0067" w:rsidRDefault="002F0067" w:rsidP="002F0067">
      <w:pPr>
        <w:rPr>
          <w:rFonts w:ascii="Cambria" w:hAnsi="Cambria"/>
        </w:rPr>
      </w:pPr>
    </w:p>
    <w:p w14:paraId="39707FD6" w14:textId="77777777" w:rsidR="002F0067" w:rsidRDefault="002F0067" w:rsidP="002F0067">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2BE502E5" w14:textId="77777777" w:rsidR="002F0067" w:rsidRPr="00A52670" w:rsidRDefault="002F0067" w:rsidP="002F0067">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0BACCFFB" w14:textId="77777777" w:rsidR="002F0067" w:rsidRDefault="002F0067" w:rsidP="002F0067">
      <w:pPr>
        <w:rPr>
          <w:rFonts w:ascii="Cambria" w:eastAsiaTheme="minorEastAsia" w:hAnsi="Cambria"/>
        </w:rPr>
      </w:pPr>
      <w:r>
        <w:rPr>
          <w:rFonts w:ascii="Cambria" w:eastAsiaTheme="minorEastAsia" w:hAnsi="Cambria"/>
        </w:rPr>
        <w:lastRenderedPageBreak/>
        <w:tab/>
      </w:r>
      <m:oMath>
        <m:r>
          <m:rPr>
            <m:scr m:val="script"/>
          </m:rPr>
          <w:rPr>
            <w:rFonts w:ascii="Cambria Math" w:eastAsiaTheme="minorEastAsia" w:hAnsi="Cambria Math"/>
          </w:rPr>
          <m:t>F</m:t>
        </m:r>
      </m:oMath>
      <w:r>
        <w:rPr>
          <w:rFonts w:ascii="Cambria" w:eastAsiaTheme="minorEastAsia" w:hAnsi="Cambria"/>
        </w:rPr>
        <w:t>: the desired forecasting model.</w:t>
      </w:r>
    </w:p>
    <w:p w14:paraId="7FB379EA" w14:textId="77777777" w:rsidR="002F0067" w:rsidRPr="00F9563E" w:rsidRDefault="002F0067" w:rsidP="002F0067">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23590CE1" w14:textId="77777777" w:rsidR="002F0067" w:rsidRDefault="002F0067" w:rsidP="002F0067">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2A4FEBC8" w14:textId="77777777" w:rsidR="002F0067" w:rsidRDefault="002F0067" w:rsidP="002F0067">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57151B8A" w14:textId="77777777" w:rsidR="002F0067" w:rsidRDefault="002F0067" w:rsidP="002F0067">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5FCE6CB3" w14:textId="77777777" w:rsidR="002F0067" w:rsidRPr="004C03CB" w:rsidRDefault="002F0067" w:rsidP="002F0067">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0D2CFAA1" w14:textId="77777777" w:rsidR="002F0067" w:rsidRDefault="002F0067" w:rsidP="002F0067">
      <w:pPr>
        <w:rPr>
          <w:rFonts w:ascii="Cambria" w:eastAsiaTheme="minorEastAsia" w:hAnsi="Cambria"/>
        </w:rPr>
      </w:pPr>
    </w:p>
    <w:p w14:paraId="11979FAC" w14:textId="77777777" w:rsidR="002F0067" w:rsidRDefault="002F0067" w:rsidP="002F0067">
      <w:pPr>
        <w:rPr>
          <w:rFonts w:ascii="Cambria" w:eastAsiaTheme="minorEastAsia" w:hAnsi="Cambria"/>
        </w:rPr>
      </w:pPr>
      <w:r>
        <w:rPr>
          <w:rFonts w:ascii="Cambria" w:eastAsiaTheme="minorEastAsia" w:hAnsi="Cambria"/>
          <w:i/>
          <w:iCs/>
        </w:rPr>
        <w:t>Create Baseline Protected Datasets</w:t>
      </w:r>
    </w:p>
    <w:p w14:paraId="00D55145" w14:textId="77777777" w:rsidR="002F0067" w:rsidRPr="004C03CB" w:rsidRDefault="002F0067" w:rsidP="002F0067">
      <w:pPr>
        <w:rPr>
          <w:rFonts w:ascii="Cambria" w:eastAsiaTheme="minorEastAsia" w:hAnsi="Cambria"/>
        </w:rPr>
      </w:pPr>
    </w:p>
    <w:p w14:paraId="129B77FF" w14:textId="77777777" w:rsidR="002F0067" w:rsidRPr="004C03CB" w:rsidRDefault="002F0067" w:rsidP="002F0067">
      <w:pPr>
        <w:pStyle w:val="ListParagraph"/>
        <w:numPr>
          <w:ilvl w:val="0"/>
          <w:numId w:val="22"/>
        </w:numPr>
        <w:rPr>
          <w:rFonts w:ascii="Cambria" w:eastAsiaTheme="minorEastAsia" w:hAnsi="Cambria"/>
        </w:rPr>
      </w:pPr>
      <w:r>
        <w:rPr>
          <w:rFonts w:ascii="Cambria" w:eastAsiaTheme="minorEastAsia" w:hAnsi="Cambria"/>
        </w:rPr>
        <w:t xml:space="preserve">Store the data values from all series from time period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71572064" w14:textId="77777777" w:rsidR="002F0067" w:rsidRPr="004C03CB" w:rsidRDefault="002F0067" w:rsidP="002F0067">
      <w:pPr>
        <w:pStyle w:val="ListParagraph"/>
        <w:numPr>
          <w:ilvl w:val="0"/>
          <w:numId w:val="22"/>
        </w:numPr>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r w:rsidRPr="004C03CB">
        <w:rPr>
          <w:rFonts w:ascii="Cambria" w:eastAsiaTheme="minorEastAsia" w:hAnsi="Cambria"/>
        </w:rPr>
        <w:t>:</w:t>
      </w:r>
    </w:p>
    <w:p w14:paraId="36828EDB" w14:textId="77777777" w:rsidR="002F0067" w:rsidRPr="004C03CB" w:rsidRDefault="002F0067" w:rsidP="002F0067">
      <w:pPr>
        <w:pStyle w:val="ListParagraph"/>
        <w:numPr>
          <w:ilvl w:val="1"/>
          <w:numId w:val="2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p>
    <w:p w14:paraId="49AF46CB" w14:textId="77777777" w:rsidR="002F0067" w:rsidRDefault="002F0067" w:rsidP="002F0067">
      <w:pPr>
        <w:pStyle w:val="ListParagraph"/>
        <w:rPr>
          <w:rFonts w:ascii="Cambria" w:eastAsiaTheme="minorEastAsia" w:hAnsi="Cambria"/>
          <w:b/>
          <w:bCs/>
        </w:rPr>
      </w:pPr>
      <w:r>
        <w:rPr>
          <w:rFonts w:ascii="Cambria" w:eastAsiaTheme="minorEastAsia" w:hAnsi="Cambria"/>
          <w:b/>
          <w:bCs/>
        </w:rPr>
        <w:t>end for</w:t>
      </w:r>
    </w:p>
    <w:p w14:paraId="643BAE6A" w14:textId="77777777" w:rsidR="002F0067" w:rsidRDefault="002F0067" w:rsidP="002F0067">
      <w:pPr>
        <w:rPr>
          <w:rFonts w:ascii="Cambria" w:eastAsiaTheme="minorEastAsia" w:hAnsi="Cambria"/>
          <w:b/>
          <w:bCs/>
        </w:rPr>
      </w:pPr>
    </w:p>
    <w:p w14:paraId="609EFC16" w14:textId="77777777" w:rsidR="002F0067" w:rsidRPr="004C03CB" w:rsidRDefault="002F0067" w:rsidP="002F0067">
      <w:pPr>
        <w:rPr>
          <w:rFonts w:ascii="Cambria" w:eastAsiaTheme="minorEastAsia" w:hAnsi="Cambria"/>
          <w:i/>
          <w:iCs/>
        </w:rPr>
      </w:pPr>
      <w:r>
        <w:rPr>
          <w:rFonts w:ascii="Cambria" w:eastAsiaTheme="minorEastAsia" w:hAnsi="Cambria"/>
          <w:i/>
          <w:iCs/>
        </w:rPr>
        <w:t>Generate Baseline Forecasts and Extract Time Series Features</w:t>
      </w:r>
    </w:p>
    <w:p w14:paraId="4E39C131" w14:textId="77777777" w:rsidR="002F0067" w:rsidRPr="004C03CB" w:rsidRDefault="002F0067" w:rsidP="002F0067">
      <w:pPr>
        <w:rPr>
          <w:rFonts w:ascii="Cambria" w:eastAsiaTheme="minorEastAsia" w:hAnsi="Cambria"/>
        </w:rPr>
      </w:pPr>
    </w:p>
    <w:p w14:paraId="18B54F8B" w14:textId="77777777" w:rsidR="002F0067" w:rsidRDefault="002F0067" w:rsidP="002F0067">
      <w:pPr>
        <w:pStyle w:val="ListParagraph"/>
        <w:numPr>
          <w:ilvl w:val="0"/>
          <w:numId w:val="23"/>
        </w:numPr>
        <w:rPr>
          <w:rFonts w:ascii="Cambria" w:eastAsiaTheme="minorEastAsia" w:hAnsi="Cambria"/>
        </w:rPr>
      </w:pPr>
      <w:r w:rsidRPr="00CD407A">
        <w:rPr>
          <w:rFonts w:ascii="Cambria" w:eastAsiaTheme="minorEastAsia" w:hAnsi="Cambria"/>
        </w:rPr>
        <w:t xml:space="preserve">Generate forecasts for time </w:t>
      </w:r>
      <m:oMath>
        <m:r>
          <w:rPr>
            <w:rFonts w:ascii="Cambria Math" w:eastAsiaTheme="minorEastAsia" w:hAnsi="Cambria Math"/>
          </w:rPr>
          <m:t>T</m:t>
        </m:r>
      </m:oMath>
      <w:r w:rsidRPr="00CD407A">
        <w:rPr>
          <w:rFonts w:ascii="Cambria" w:eastAsiaTheme="minorEastAsia" w:hAnsi="Cambria"/>
        </w:rPr>
        <w:t xml:space="preserve"> based on the original data</w:t>
      </w:r>
      <w:r>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p>
    <w:p w14:paraId="7EB939B2"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rPr>
        <w:t xml:space="preserve">Compute forecast errors </w:t>
      </w:r>
      <m:oMath>
        <m:r>
          <m:rPr>
            <m:sty m:val="p"/>
          </m:rPr>
          <w:rPr>
            <w:rFonts w:ascii="Cambria Math" w:eastAsiaTheme="minorEastAsia" w:hAnsi="Cambria Math"/>
          </w:rPr>
          <m:t>ϵ=</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ctrlPr>
              <w:rPr>
                <w:rFonts w:ascii="Cambria Math" w:eastAsiaTheme="minorEastAsia" w:hAnsi="Cambria Math"/>
              </w:rPr>
            </m:ctrlPr>
          </m:e>
          <m:sup>
            <m:r>
              <w:rPr>
                <w:rFonts w:ascii="Cambria Math" w:eastAsiaTheme="minorEastAsia" w:hAnsi="Cambria Math"/>
              </w:rPr>
              <m:t>T</m:t>
            </m:r>
          </m:sup>
        </m:sSup>
      </m:oMath>
      <w:r w:rsidRPr="004C03CB">
        <w:rPr>
          <w:rFonts w:ascii="Cambria" w:eastAsiaTheme="minorEastAsia" w:hAnsi="Cambria"/>
        </w:rPr>
        <w:t xml:space="preserve">for time </w:t>
      </w:r>
      <m:oMath>
        <m:r>
          <w:rPr>
            <w:rFonts w:ascii="Cambria Math" w:eastAsiaTheme="minorEastAsia" w:hAnsi="Cambria Math"/>
          </w:rPr>
          <m:t>T</m:t>
        </m:r>
      </m:oMath>
    </w:p>
    <w:p w14:paraId="22E75654"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rPr>
        <w:t xml:space="preserve">Extract cross-sectional time series features matrix </w:t>
      </w:r>
      <m:oMath>
        <m:r>
          <w:rPr>
            <w:rFonts w:ascii="Cambria Math" w:eastAsiaTheme="minorEastAsia" w:hAnsi="Cambria Math"/>
          </w:rPr>
          <m:t>C</m:t>
        </m:r>
      </m:oMath>
      <w:r>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p>
    <w:p w14:paraId="1FE7A750" w14:textId="77777777" w:rsidR="002F0067" w:rsidRPr="004C03CB" w:rsidRDefault="002F0067" w:rsidP="002F0067">
      <w:pPr>
        <w:pStyle w:val="ListParagraph"/>
        <w:numPr>
          <w:ilvl w:val="0"/>
          <w:numId w:val="23"/>
        </w:numPr>
        <w:rPr>
          <w:rFonts w:ascii="Cambria" w:eastAsiaTheme="minorEastAsia" w:hAnsi="Cambria"/>
        </w:rPr>
      </w:pPr>
      <w:r>
        <w:rPr>
          <w:rFonts w:ascii="Cambria" w:eastAsiaTheme="minorEastAsia" w:hAnsi="Cambria"/>
          <w:b/>
          <w:bCs/>
        </w:rPr>
        <w:t xml:space="preserve">for </w:t>
      </w:r>
      <w:r>
        <w:rPr>
          <w:rFonts w:ascii="Cambria" w:eastAsiaTheme="minorEastAsia" w:hAnsi="Cambria"/>
        </w:rPr>
        <w:t xml:space="preserve">each protected data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50A76E4" w14:textId="77777777" w:rsidR="002F0067"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Generate forecasts for time </w:t>
      </w:r>
      <m:oMath>
        <m:r>
          <w:rPr>
            <w:rFonts w:ascii="Cambria Math" w:eastAsiaTheme="minorEastAsia" w:hAnsi="Cambria Math"/>
          </w:rPr>
          <m:t>T</m:t>
        </m:r>
      </m:oMath>
      <w:r>
        <w:rPr>
          <w:rFonts w:ascii="Cambria" w:eastAsiaTheme="minorEastAsia" w:hAnsi="Cambria"/>
        </w:rPr>
        <w:t xml:space="preserve"> based on the protected data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p>
    <w:p w14:paraId="4D7FBF9A" w14:textId="77777777" w:rsidR="002F0067" w:rsidRPr="004C03CB"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Compute forecast errors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oMath>
    </w:p>
    <w:p w14:paraId="38E64851" w14:textId="77777777" w:rsidR="002F0067" w:rsidRPr="004C03CB" w:rsidRDefault="002F0067" w:rsidP="002F0067">
      <w:pPr>
        <w:pStyle w:val="ListParagraph"/>
        <w:numPr>
          <w:ilvl w:val="1"/>
          <w:numId w:val="23"/>
        </w:numPr>
        <w:rPr>
          <w:rFonts w:ascii="Cambria" w:eastAsiaTheme="minorEastAsia" w:hAnsi="Cambria"/>
        </w:rPr>
      </w:pPr>
      <w:r>
        <w:rPr>
          <w:rFonts w:ascii="Cambria" w:eastAsiaTheme="minorEastAsia" w:hAnsi="Cambria"/>
        </w:rPr>
        <w:t xml:space="preserve">Extract cross-sectional protected time series feature matrix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oMath>
    </w:p>
    <w:p w14:paraId="75712F4D" w14:textId="77777777" w:rsidR="002F0067" w:rsidRDefault="002F0067" w:rsidP="002F0067">
      <w:pPr>
        <w:rPr>
          <w:rFonts w:ascii="Cambria" w:eastAsiaTheme="minorEastAsia" w:hAnsi="Cambria"/>
        </w:rPr>
      </w:pPr>
    </w:p>
    <w:p w14:paraId="1230A20C" w14:textId="77777777" w:rsidR="002F0067" w:rsidRDefault="002F0067" w:rsidP="002F0067">
      <w:pPr>
        <w:rPr>
          <w:rFonts w:ascii="Cambria" w:eastAsiaTheme="minorEastAsia" w:hAnsi="Cambria"/>
          <w:i/>
          <w:iCs/>
        </w:rPr>
      </w:pPr>
      <w:r>
        <w:rPr>
          <w:rFonts w:ascii="Cambria" w:eastAsiaTheme="minorEastAsia" w:hAnsi="Cambria"/>
          <w:i/>
          <w:iCs/>
        </w:rPr>
        <w:t>First Stage Feature Selection: RReliefF</w:t>
      </w:r>
    </w:p>
    <w:p w14:paraId="6EC5709C" w14:textId="77777777" w:rsidR="002F0067" w:rsidRDefault="002F0067" w:rsidP="002F0067">
      <w:pPr>
        <w:rPr>
          <w:rFonts w:ascii="Cambria" w:eastAsiaTheme="minorEastAsia" w:hAnsi="Cambria"/>
          <w:i/>
          <w:iCs/>
        </w:rPr>
      </w:pPr>
    </w:p>
    <w:p w14:paraId="277E111A" w14:textId="77777777" w:rsidR="002F0067"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4C03CB">
        <w:rPr>
          <w:rFonts w:ascii="Cambria" w:eastAsiaTheme="minorEastAsia" w:hAnsi="Cambria"/>
        </w:rPr>
        <w:t>by concatenating the feature matices</w:t>
      </w:r>
      <w:r>
        <w:rPr>
          <w:rFonts w:ascii="Cambria" w:eastAsiaTheme="minorEastAsia" w:hAnsi="Cambria"/>
        </w:rPr>
        <w:t xml:space="preserve"> and error vectors</w:t>
      </w:r>
      <w:r w:rsidRPr="004C03CB">
        <w:rPr>
          <w:rFonts w:ascii="Cambria" w:eastAsiaTheme="minorEastAsia" w:hAnsi="Cambria"/>
        </w:rPr>
        <w:t xml:space="preserve"> from the baseline protected and original data sets</w:t>
      </w:r>
    </w:p>
    <w:p w14:paraId="2A62D2CF"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Treat </w:t>
      </w:r>
      <w:r w:rsidRPr="00CD407A">
        <w:rPr>
          <w:rFonts w:ascii="Cambria" w:eastAsiaTheme="minorEastAsia" w:hAnsi="Cambria"/>
        </w:rPr>
        <w:t xml:space="preserve">forecast errors </w:t>
      </w:r>
      <m:oMath>
        <m:r>
          <m:rPr>
            <m:scr m:val="script"/>
          </m:rPr>
          <w:rPr>
            <w:rFonts w:ascii="Cambria Math" w:eastAsiaTheme="minorEastAsia" w:hAnsi="Cambria Math"/>
          </w:rPr>
          <m:t>E</m:t>
        </m:r>
      </m:oMath>
      <w:r>
        <w:rPr>
          <w:rFonts w:ascii="Cambria" w:eastAsiaTheme="minorEastAsia" w:hAnsi="Cambria"/>
        </w:rPr>
        <w:t xml:space="preserve"> as the target and </w:t>
      </w:r>
      <w:r w:rsidRPr="00CD407A">
        <w:rPr>
          <w:rFonts w:ascii="Cambria" w:eastAsiaTheme="minorEastAsia" w:hAnsi="Cambria"/>
        </w:rPr>
        <w:t xml:space="preserve">time series features </w:t>
      </w:r>
      <m:oMath>
        <m:r>
          <m:rPr>
            <m:scr m:val="script"/>
          </m:rPr>
          <w:rPr>
            <w:rFonts w:ascii="Cambria Math" w:eastAsiaTheme="minorEastAsia" w:hAnsi="Cambria Math"/>
          </w:rPr>
          <m:t>C</m:t>
        </m:r>
      </m:oMath>
      <w:r w:rsidRPr="00CD407A">
        <w:rPr>
          <w:rFonts w:ascii="Cambria" w:eastAsiaTheme="minorEastAsia" w:hAnsi="Cambria"/>
        </w:rPr>
        <w:t xml:space="preserve"> </w:t>
      </w:r>
      <w:r>
        <w:rPr>
          <w:rFonts w:ascii="Cambria" w:eastAsiaTheme="minorEastAsia" w:hAnsi="Cambria"/>
        </w:rPr>
        <w:t xml:space="preserve">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Pr>
          <w:rFonts w:ascii="Cambria" w:eastAsiaTheme="minorEastAsia" w:hAnsi="Cambria"/>
        </w:rPr>
        <w:t xml:space="preserve"> </w:t>
      </w:r>
      <w:r w:rsidRPr="004C03CB">
        <w:rPr>
          <w:rFonts w:ascii="Cambria" w:eastAsiaTheme="minorEastAsia" w:hAnsi="Cambria"/>
        </w:rPr>
        <w:t xml:space="preserve">for each </w:t>
      </w:r>
      <w:r>
        <w:rPr>
          <w:rFonts w:ascii="Cambria" w:eastAsiaTheme="minorEastAsia" w:hAnsi="Cambria"/>
        </w:rPr>
        <w:t xml:space="preserve">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using </m:t>
        </m:r>
      </m:oMath>
      <w:r w:rsidRPr="004C03CB">
        <w:rPr>
          <w:rFonts w:ascii="Cambria" w:eastAsiaTheme="minorEastAsia" w:hAnsi="Cambria"/>
        </w:rPr>
        <w:t>RReliefF algorithm (Robnik-Sikonja &amp; Kononenko, 2003) with</w:t>
      </w:r>
      <w:r>
        <w:rPr>
          <w:rFonts w:ascii="Cambria" w:eastAsiaTheme="minorEastAsia" w:hAnsi="Cambria"/>
        </w:rPr>
        <w:t xml:space="preserve"> nearest neighbor</w:t>
      </w:r>
      <w:r w:rsidRPr="004C03CB">
        <w:rPr>
          <w:rFonts w:ascii="Cambria" w:eastAsiaTheme="minorEastAsia" w:hAnsi="Cambria"/>
        </w:rPr>
        <w:t xml:space="preserve"> parameter </w:t>
      </w:r>
      <m:oMath>
        <m:r>
          <m:rPr>
            <m:scr m:val="script"/>
          </m:rPr>
          <w:rPr>
            <w:rFonts w:ascii="Cambria Math" w:eastAsiaTheme="minorEastAsia" w:hAnsi="Cambria Math"/>
          </w:rPr>
          <m:t>K</m:t>
        </m:r>
      </m:oMath>
      <w:r>
        <w:rPr>
          <w:rFonts w:ascii="Cambria" w:eastAsiaTheme="minorEastAsia" w:hAnsi="Cambria"/>
          <w:iCs/>
        </w:rPr>
        <w:t>.</w:t>
      </w:r>
    </w:p>
    <w:p w14:paraId="2C3E2A2A"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Pr>
          <w:rFonts w:ascii="Cambria" w:eastAsiaTheme="minorEastAsia" w:hAnsi="Cambria"/>
        </w:rPr>
        <w:t xml:space="preserve"> which contains the names of the </w:t>
      </w:r>
      <m:oMath>
        <m:r>
          <w:rPr>
            <w:rFonts w:ascii="Cambria Math" w:eastAsiaTheme="minorEastAsia" w:hAnsi="Cambria Math"/>
          </w:rPr>
          <m:t>P</m:t>
        </m:r>
      </m:oMath>
      <w:r>
        <w:rPr>
          <w:rFonts w:ascii="Cambria" w:eastAsiaTheme="minorEastAsia" w:hAnsi="Cambria"/>
        </w:rPr>
        <w:t xml:space="preserve"> </w:t>
      </w:r>
      <w:r w:rsidRPr="004C03CB">
        <w:rPr>
          <w:rFonts w:ascii="Cambria" w:eastAsiaTheme="minorEastAsia" w:hAnsi="Cambria"/>
        </w:rPr>
        <w:t>features with RReliefF weights greater than zero.</w:t>
      </w:r>
    </w:p>
    <w:p w14:paraId="67E4545D" w14:textId="77777777" w:rsidR="002F0067" w:rsidRPr="004C03CB" w:rsidRDefault="002F0067" w:rsidP="002F0067">
      <w:pPr>
        <w:pStyle w:val="ListParagraph"/>
        <w:numPr>
          <w:ilvl w:val="0"/>
          <w:numId w:val="24"/>
        </w:numPr>
        <w:rPr>
          <w:rFonts w:ascii="Cambria" w:eastAsiaTheme="minorEastAsia" w:hAnsi="Cambria"/>
        </w:rPr>
      </w:pPr>
      <w:r>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Pr>
          <w:rFonts w:ascii="Cambria" w:eastAsiaTheme="minorEastAsia" w:hAnsi="Cambria"/>
        </w:rPr>
        <w:t xml:space="preserve"> from </w:t>
      </w:r>
      <m:oMath>
        <m:r>
          <m:rPr>
            <m:scr m:val="script"/>
          </m:rPr>
          <w:rPr>
            <w:rFonts w:ascii="Cambria Math" w:eastAsiaTheme="minorEastAsia" w:hAnsi="Cambria Math"/>
          </w:rPr>
          <m:t>C</m:t>
        </m:r>
      </m:oMath>
      <w:r>
        <w:rPr>
          <w:rFonts w:ascii="Cambria" w:eastAsiaTheme="minorEastAsia" w:hAnsi="Cambria"/>
        </w:rPr>
        <w:t xml:space="preserve"> </w:t>
      </w:r>
      <w:r w:rsidRPr="004C03CB">
        <w:rPr>
          <w:rFonts w:ascii="Cambria" w:eastAsiaTheme="minorEastAsia" w:hAnsi="Cambria"/>
        </w:rPr>
        <w:t xml:space="preserve">such that </w:t>
      </w:r>
      <m:oMath>
        <m:r>
          <m:rPr>
            <m:scr m:val="script"/>
          </m:rPr>
          <w:rPr>
            <w:rFonts w:ascii="Cambria Math" w:eastAsiaTheme="minorEastAsia" w:hAnsi="Cambria Math"/>
          </w:rPr>
          <m:t>C'</m:t>
        </m:r>
      </m:oMath>
      <w:r w:rsidRPr="004C03CB">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r w:rsidRPr="004C03CB">
        <w:rPr>
          <w:rFonts w:ascii="Cambria" w:eastAsiaTheme="minorEastAsia" w:hAnsi="Cambria"/>
        </w:rPr>
        <w:t xml:space="preserve"> for each original and baseline protected time series.</w:t>
      </w:r>
    </w:p>
    <w:p w14:paraId="3D855C16" w14:textId="77777777" w:rsidR="002F0067" w:rsidRDefault="002F0067" w:rsidP="002F0067">
      <w:pPr>
        <w:rPr>
          <w:rFonts w:ascii="Cambria" w:hAnsi="Cambria"/>
          <w:b/>
          <w:bCs/>
          <w:u w:val="single"/>
        </w:rPr>
      </w:pPr>
    </w:p>
    <w:p w14:paraId="402A8BD6" w14:textId="77777777" w:rsidR="002F0067" w:rsidRDefault="002F0067" w:rsidP="002F0067">
      <w:pPr>
        <w:rPr>
          <w:rFonts w:ascii="Cambria" w:hAnsi="Cambria"/>
          <w:i/>
          <w:iCs/>
        </w:rPr>
      </w:pPr>
      <w:r>
        <w:rPr>
          <w:rFonts w:ascii="Cambria" w:hAnsi="Cambria"/>
          <w:i/>
          <w:iCs/>
        </w:rPr>
        <w:t>Second Stage Feature Selection: Random Forest Based RFE</w:t>
      </w:r>
    </w:p>
    <w:p w14:paraId="3B437466" w14:textId="77777777" w:rsidR="002F0067" w:rsidRDefault="002F0067" w:rsidP="002F0067">
      <w:pPr>
        <w:rPr>
          <w:rFonts w:ascii="Cambria" w:hAnsi="Cambria"/>
          <w:i/>
          <w:iCs/>
        </w:rPr>
      </w:pPr>
    </w:p>
    <w:p w14:paraId="25D536DC" w14:textId="77777777" w:rsidR="002F0067" w:rsidRPr="004C03CB" w:rsidRDefault="002F0067" w:rsidP="002F0067">
      <w:pPr>
        <w:pStyle w:val="ListParagraph"/>
        <w:numPr>
          <w:ilvl w:val="0"/>
          <w:numId w:val="25"/>
        </w:numPr>
        <w:rPr>
          <w:rFonts w:ascii="Cambria" w:hAnsi="Cambria"/>
        </w:rPr>
      </w:pPr>
      <w:r w:rsidRPr="00CD407A">
        <w:rPr>
          <w:rFonts w:ascii="Cambria" w:eastAsiaTheme="minorEastAsia" w:hAnsi="Cambria"/>
        </w:rPr>
        <w:t xml:space="preserve">for </w:t>
      </w:r>
      <m:oMath>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CD407A">
        <w:rPr>
          <w:rFonts w:ascii="Cambria" w:eastAsiaTheme="minorEastAsia" w:hAnsi="Cambria"/>
        </w:rPr>
        <w:t>:</w:t>
      </w:r>
    </w:p>
    <w:p w14:paraId="7FA66C89" w14:textId="77777777" w:rsidR="002F0067" w:rsidRPr="00CD407A"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2E9EC313" w14:textId="77777777" w:rsidR="002F0067" w:rsidRPr="004C03CB"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p</m:t>
            </m:r>
          </m:sub>
        </m:sSub>
      </m:oMath>
      <w:r w:rsidRPr="00CD407A">
        <w:rPr>
          <w:rFonts w:ascii="Cambria" w:eastAsiaTheme="minorEastAsia" w:hAnsi="Cambria"/>
        </w:rPr>
        <w:t xml:space="preserve">, the mean-squared error of the random forest out-of-bag forecast error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p</m:t>
        </m:r>
      </m:oMath>
      <w:r w:rsidRPr="004C03CB">
        <w:rPr>
          <w:rFonts w:ascii="Cambria" w:eastAsiaTheme="minorEastAsia" w:hAnsi="Cambria"/>
        </w:rPr>
        <w:t>.</w:t>
      </w:r>
    </w:p>
    <w:p w14:paraId="1BAE7AC2" w14:textId="77777777" w:rsidR="002F0067" w:rsidRPr="004C03CB" w:rsidRDefault="002F0067" w:rsidP="002F0067">
      <w:pPr>
        <w:pStyle w:val="ListParagraph"/>
        <w:numPr>
          <w:ilvl w:val="1"/>
          <w:numId w:val="25"/>
        </w:numPr>
        <w:rPr>
          <w:rFonts w:ascii="Cambria" w:hAnsi="Cambria"/>
        </w:rPr>
      </w:pPr>
      <w:r w:rsidRPr="00CD407A">
        <w:rPr>
          <w:rFonts w:ascii="Cambria" w:eastAsiaTheme="minorEastAsia" w:hAnsi="Cambria"/>
        </w:rPr>
        <w:t xml:space="preserve">Calculate th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forecast error predictions after randomly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0FA82990" w14:textId="77777777" w:rsidR="002F0067" w:rsidRPr="004C03CB" w:rsidRDefault="002F0067" w:rsidP="002F0067">
      <w:pPr>
        <w:pStyle w:val="ListParagraph"/>
        <w:numPr>
          <w:ilvl w:val="1"/>
          <w:numId w:val="25"/>
        </w:numPr>
        <w:rPr>
          <w:rFonts w:ascii="Cambria" w:eastAsiaTheme="minorEastAsia" w:hAnsi="Cambria"/>
        </w:rPr>
      </w:pPr>
      <w:r w:rsidRPr="00CD407A">
        <w:rPr>
          <w:rFonts w:ascii="Cambria" w:eastAsiaTheme="minorEastAsia" w:hAnsi="Cambria"/>
        </w:rPr>
        <w:t xml:space="preserve">for subset size </w:t>
      </w:r>
      <m:oMath>
        <m:r>
          <w:rPr>
            <w:rFonts w:ascii="Cambria Math" w:eastAsiaTheme="minorEastAsia" w:hAnsi="Cambria Math"/>
          </w:rPr>
          <m:t>p</m:t>
        </m:r>
        <m:r>
          <m:rPr>
            <m:sty m:val="p"/>
          </m:rPr>
          <w:rPr>
            <w:rFonts w:ascii="Cambria Math" w:eastAsiaTheme="minorEastAsia" w:hAnsi="Cambria Math"/>
          </w:rPr>
          <m:t xml:space="preserve">,  </m:t>
        </m:r>
        <m:r>
          <w:rPr>
            <w:rFonts w:ascii="Cambria Math" w:eastAsiaTheme="minorEastAsia" w:hAnsi="Cambria Math"/>
          </w:rPr>
          <m:t>p</m:t>
        </m:r>
        <m:r>
          <m:rPr>
            <m:sty m:val="p"/>
          </m:rPr>
          <w:rPr>
            <w:rFonts w:ascii="Cambria Math" w:eastAsiaTheme="minorEastAsia" w:hAnsi="Cambria Math"/>
          </w:rPr>
          <m:t xml:space="preserve">= </m:t>
        </m:r>
        <m:r>
          <w:rPr>
            <w:rFonts w:ascii="Cambria Math" w:eastAsiaTheme="minorEastAsia" w:hAnsi="Cambria Math"/>
          </w:rPr>
          <m:t>P</m:t>
        </m:r>
        <m:r>
          <m:rPr>
            <m:sty m:val="p"/>
          </m:rPr>
          <w:rPr>
            <w:rFonts w:ascii="Cambria Math" w:eastAsiaTheme="minorEastAsia" w:hAnsi="Cambria Math"/>
          </w:rPr>
          <m:t>-1,…,0</m:t>
        </m:r>
      </m:oMath>
      <w:r w:rsidRPr="004C03CB">
        <w:rPr>
          <w:rFonts w:ascii="Cambria" w:eastAsiaTheme="minorEastAsia" w:hAnsi="Cambria"/>
        </w:rPr>
        <w:t xml:space="preserve">: </w:t>
      </w:r>
    </w:p>
    <w:p w14:paraId="414F3EEC" w14:textId="77777777" w:rsidR="002F0067" w:rsidRDefault="002F0067" w:rsidP="002F0067">
      <w:pPr>
        <w:pStyle w:val="ListParagraph"/>
        <w:numPr>
          <w:ilvl w:val="2"/>
          <w:numId w:val="25"/>
        </w:numPr>
        <w:rPr>
          <w:rFonts w:ascii="Cambria" w:eastAsiaTheme="minorEastAsia" w:hAnsi="Cambria"/>
        </w:rPr>
      </w:pPr>
      <w:r w:rsidRPr="00CD407A">
        <w:rPr>
          <w:rFonts w:ascii="Cambria" w:eastAsiaTheme="minorEastAsia" w:hAnsi="Cambria"/>
        </w:rPr>
        <w:lastRenderedPageBreak/>
        <w:t xml:space="preserve">Drop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p</m:t>
        </m:r>
      </m:oMath>
      <w:r>
        <w:rPr>
          <w:rFonts w:ascii="Cambria" w:eastAsiaTheme="minorEastAsia" w:hAnsi="Cambria"/>
        </w:rPr>
        <w:t xml:space="preserve"> features remain</w:t>
      </w:r>
      <w:r w:rsidRPr="004C03CB">
        <w:rPr>
          <w:rFonts w:ascii="Cambria" w:eastAsiaTheme="minorEastAsia" w:hAnsi="Cambria"/>
        </w:rPr>
        <w:t>.</w:t>
      </w:r>
    </w:p>
    <w:p w14:paraId="182DB3C3" w14:textId="77777777" w:rsidR="002F0067" w:rsidRPr="004C03CB" w:rsidRDefault="002F0067" w:rsidP="002F0067">
      <w:pPr>
        <w:pStyle w:val="ListParagraph"/>
        <w:numPr>
          <w:ilvl w:val="2"/>
          <w:numId w:val="25"/>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m:t>
            </m:r>
          </m:sub>
        </m:sSub>
        <m:r>
          <w:rPr>
            <w:rFonts w:ascii="Cambria Math" w:eastAsiaTheme="minorEastAsia" w:hAnsi="Cambria Math"/>
          </w:rPr>
          <m:t xml:space="preserve"> = p+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2C55F304" w14:textId="77777777" w:rsidR="002F0067" w:rsidRPr="004C03CB" w:rsidRDefault="002F0067" w:rsidP="002F0067">
      <w:pPr>
        <w:pStyle w:val="ListParagraph"/>
        <w:numPr>
          <w:ilvl w:val="2"/>
          <w:numId w:val="25"/>
        </w:numPr>
        <w:rPr>
          <w:rFonts w:ascii="Cambria" w:eastAsiaTheme="minorEastAsia" w:hAnsi="Cambria"/>
        </w:rPr>
      </w:pPr>
      <w:r>
        <w:rPr>
          <w:rFonts w:ascii="Cambria" w:eastAsiaTheme="minorEastAsia" w:hAnsi="Cambria"/>
          <w:b/>
          <w:bCs/>
        </w:rPr>
        <w:t xml:space="preserve">if  </w:t>
      </w:r>
      <m:oMath>
        <m:r>
          <m:rPr>
            <m:sty m:val="bi"/>
          </m:rPr>
          <w:rPr>
            <w:rFonts w:ascii="Cambria Math" w:eastAsiaTheme="minorEastAsia" w:hAnsi="Cambria Math"/>
          </w:rPr>
          <m:t>p &gt; 0:</m:t>
        </m:r>
      </m:oMath>
    </w:p>
    <w:p w14:paraId="7858BC9D" w14:textId="77777777" w:rsidR="002F0067" w:rsidRDefault="002F0067" w:rsidP="002F0067">
      <w:pPr>
        <w:pStyle w:val="ListParagraph"/>
        <w:numPr>
          <w:ilvl w:val="3"/>
          <w:numId w:val="25"/>
        </w:numPr>
        <w:rPr>
          <w:rFonts w:ascii="Cambria" w:eastAsiaTheme="minorEastAsia" w:hAnsi="Cambria"/>
        </w:rPr>
      </w:pPr>
      <w:r w:rsidRPr="004C03CB">
        <w:rPr>
          <w:rFonts w:ascii="Cambria" w:eastAsiaTheme="minorEastAsia" w:hAnsi="Cambria"/>
        </w:rPr>
        <w:t xml:space="preserve">Repeat steps </w:t>
      </w:r>
      <w:r>
        <w:rPr>
          <w:rFonts w:ascii="Cambria" w:eastAsiaTheme="minorEastAsia" w:hAnsi="Cambria"/>
        </w:rPr>
        <w:t>b. and c. from above.</w:t>
      </w:r>
    </w:p>
    <w:p w14:paraId="7F48BCE8" w14:textId="77777777" w:rsidR="002F0067" w:rsidRDefault="002F0067" w:rsidP="002F0067">
      <w:pPr>
        <w:pStyle w:val="ListParagraph"/>
        <w:ind w:left="1440"/>
        <w:rPr>
          <w:rFonts w:ascii="Cambria" w:eastAsiaTheme="minorEastAsia" w:hAnsi="Cambria"/>
          <w:b/>
          <w:bCs/>
        </w:rPr>
      </w:pPr>
      <w:r>
        <w:rPr>
          <w:rFonts w:ascii="Cambria" w:eastAsiaTheme="minorEastAsia" w:hAnsi="Cambria"/>
          <w:b/>
          <w:bCs/>
        </w:rPr>
        <w:t>end for</w:t>
      </w:r>
    </w:p>
    <w:p w14:paraId="24840373" w14:textId="77777777" w:rsidR="002F0067" w:rsidRDefault="002F0067" w:rsidP="002F0067">
      <w:pPr>
        <w:rPr>
          <w:rFonts w:ascii="Cambria" w:eastAsiaTheme="minorEastAsia" w:hAnsi="Cambria"/>
          <w:b/>
          <w:bCs/>
        </w:rPr>
      </w:pPr>
      <w:r>
        <w:rPr>
          <w:rFonts w:ascii="Cambria" w:eastAsiaTheme="minorEastAsia" w:hAnsi="Cambria"/>
          <w:b/>
          <w:bCs/>
        </w:rPr>
        <w:tab/>
        <w:t>end for</w:t>
      </w:r>
    </w:p>
    <w:p w14:paraId="77850D4B" w14:textId="77777777" w:rsidR="002F0067" w:rsidRDefault="002F0067" w:rsidP="002F0067">
      <w:pPr>
        <w:pStyle w:val="ListParagraph"/>
        <w:rPr>
          <w:rFonts w:ascii="Cambria" w:eastAsiaTheme="minorEastAsia" w:hAnsi="Cambria"/>
        </w:rPr>
      </w:pPr>
    </w:p>
    <w:p w14:paraId="465BF121"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p, p = P,P-1,…,1:</m:t>
        </m:r>
      </m:oMath>
    </w:p>
    <w:p w14:paraId="503E54A1"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ompute </w:t>
      </w:r>
      <m:oMath>
        <m:acc>
          <m:accPr>
            <m:chr m:val="̅"/>
            <m:ctrlPr>
              <w:rPr>
                <w:rFonts w:ascii="Cambria Math" w:eastAsiaTheme="minorEastAsia" w:hAnsi="Cambria Math"/>
              </w:rPr>
            </m:ctrlPr>
          </m:accPr>
          <m:e>
            <m:sSub>
              <m:sSubPr>
                <m:ctrlPr>
                  <w:rPr>
                    <w:rFonts w:ascii="Cambria Math" w:eastAsiaTheme="minorEastAsia" w:hAnsi="Cambria Math"/>
                    <w:i/>
                  </w:rPr>
                </m:ctrlPr>
              </m:sSubPr>
              <m:e>
                <m:r>
                  <m:rPr>
                    <m:scr m:val="script"/>
                  </m:rPr>
                  <w:rPr>
                    <w:rFonts w:ascii="Cambria Math" w:eastAsiaTheme="minorEastAsia" w:hAnsi="Cambria Math"/>
                  </w:rPr>
                  <m:t>e</m:t>
                </m:r>
                <m:ctrlPr>
                  <w:rPr>
                    <w:rFonts w:ascii="Cambria Math" w:eastAsiaTheme="minorEastAsia" w:hAnsi="Cambria Math"/>
                  </w:rPr>
                </m:ctrlPr>
              </m:e>
              <m:sub>
                <m:r>
                  <w:rPr>
                    <w:rFonts w:ascii="Cambria Math" w:eastAsiaTheme="minorEastAsia" w:hAnsi="Cambria Math"/>
                  </w:rPr>
                  <m:t>p</m:t>
                </m:r>
              </m:sub>
            </m:sSub>
          </m:e>
        </m:acc>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p</m:t>
                </m:r>
              </m:sub>
            </m:sSub>
            <m:ctrlPr>
              <w:rPr>
                <w:rFonts w:ascii="Cambria Math" w:eastAsiaTheme="minorEastAsia" w:hAnsi="Cambria Math"/>
                <w:i/>
              </w:rPr>
            </m:ctrlPr>
          </m:e>
        </m:nary>
      </m:oMath>
      <w:r w:rsidRPr="004C03CB">
        <w:rPr>
          <w:rFonts w:ascii="Cambria" w:eastAsiaTheme="minorEastAsia" w:hAnsi="Cambria"/>
        </w:rPr>
        <w:t xml:space="preserve">, the average mean-squared error of the out-of-bag forecast error predictions for </w:t>
      </w:r>
      <m:oMath>
        <m:r>
          <w:rPr>
            <w:rFonts w:ascii="Cambria Math" w:eastAsiaTheme="minorEastAsia" w:hAnsi="Cambria Math"/>
          </w:rPr>
          <m:t>p</m:t>
        </m:r>
      </m:oMath>
      <w:r w:rsidRPr="004C03CB">
        <w:rPr>
          <w:rFonts w:ascii="Cambria" w:eastAsiaTheme="minorEastAsia" w:hAnsi="Cambria"/>
        </w:rPr>
        <w:t xml:space="preserve"> features</w:t>
      </w:r>
    </w:p>
    <w:p w14:paraId="024195EF" w14:textId="77777777" w:rsidR="002F0067" w:rsidRPr="004C03CB" w:rsidRDefault="002F0067" w:rsidP="002F0067">
      <w:pPr>
        <w:ind w:left="720"/>
        <w:rPr>
          <w:rFonts w:ascii="Cambria" w:eastAsiaTheme="minorEastAsia" w:hAnsi="Cambria"/>
          <w:b/>
          <w:bCs/>
        </w:rPr>
      </w:pPr>
      <w:r>
        <w:rPr>
          <w:rFonts w:ascii="Cambria" w:eastAsiaTheme="minorEastAsia" w:hAnsi="Cambria"/>
          <w:b/>
          <w:bCs/>
        </w:rPr>
        <w:t>end for</w:t>
      </w:r>
    </w:p>
    <w:p w14:paraId="2921A574"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sSub>
          <m:sSubPr>
            <m:ctrlPr>
              <w:rPr>
                <w:rFonts w:ascii="Cambria Math" w:eastAsiaTheme="minorEastAsia" w:hAnsi="Cambria Math"/>
                <w:b/>
                <w:bCs/>
                <w:i/>
              </w:rPr>
            </m:ctrlPr>
          </m:sSubPr>
          <m:e>
            <m:r>
              <m:rPr>
                <m:sty m:val="bi"/>
              </m:rPr>
              <w:rPr>
                <w:rFonts w:ascii="Cambria Math" w:eastAsiaTheme="minorEastAsia" w:hAnsi="Cambria Math"/>
              </w:rPr>
              <m:t>m</m:t>
            </m:r>
          </m:e>
          <m:sub>
            <m:r>
              <m:rPr>
                <m:sty m:val="bi"/>
              </m:rPr>
              <w:rPr>
                <w:rFonts w:ascii="Cambria Math" w:eastAsiaTheme="minorEastAsia" w:hAnsi="Cambria Math"/>
              </w:rPr>
              <m:t>n</m:t>
            </m:r>
          </m:sub>
        </m:sSub>
        <m:r>
          <m:rPr>
            <m:sty m:val="b"/>
          </m:rPr>
          <w:rPr>
            <w:rFonts w:ascii="Cambria Math" w:eastAsiaTheme="minorEastAsia" w:hAnsi="Cambria Math"/>
          </w:rPr>
          <m:t>∈</m:t>
        </m:r>
        <m:sSup>
          <m:sSupPr>
            <m:ctrlPr>
              <w:rPr>
                <w:rFonts w:ascii="Cambria Math" w:eastAsiaTheme="minorEastAsia" w:hAnsi="Cambria Math"/>
                <w:b/>
                <w:bCs/>
                <w:i/>
              </w:rPr>
            </m:ctrlPr>
          </m:sSupPr>
          <m:e>
            <m:r>
              <m:rPr>
                <m:scr m:val="script"/>
                <m:sty m:val="bi"/>
              </m:rPr>
              <w:rPr>
                <w:rFonts w:ascii="Cambria Math" w:eastAsiaTheme="minorEastAsia" w:hAnsi="Cambria Math"/>
              </w:rPr>
              <m:t>M</m:t>
            </m:r>
            <m:ctrlPr>
              <w:rPr>
                <w:rFonts w:ascii="Cambria Math" w:eastAsiaTheme="minorEastAsia" w:hAnsi="Cambria Math"/>
                <w:b/>
                <w:bCs/>
              </w:rPr>
            </m:ctrlPr>
          </m:e>
          <m:sup>
            <m:r>
              <m:rPr>
                <m:sty m:val="bi"/>
              </m:rPr>
              <w:rPr>
                <w:rFonts w:ascii="Cambria Math" w:eastAsiaTheme="minorEastAsia" w:hAnsi="Cambria Math"/>
              </w:rPr>
              <m:t>'</m:t>
            </m:r>
          </m:sup>
        </m:sSup>
        <m:r>
          <m:rPr>
            <m:sty m:val="bi"/>
          </m:rPr>
          <w:rPr>
            <w:rFonts w:ascii="Cambria Math" w:eastAsiaTheme="minorEastAsia" w:hAnsi="Cambria Math"/>
          </w:rPr>
          <m:t>:</m:t>
        </m:r>
      </m:oMath>
    </w:p>
    <w:p w14:paraId="0AD50C64"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ompute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n</m:t>
                </m:r>
              </m:sub>
            </m:sSub>
          </m:e>
        </m:acc>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n</m:t>
                </m:r>
              </m:sub>
            </m:sSub>
            <m:ctrlPr>
              <w:rPr>
                <w:rFonts w:ascii="Cambria Math" w:eastAsiaTheme="minorEastAsia" w:hAnsi="Cambria Math"/>
                <w:i/>
              </w:rPr>
            </m:ctrlPr>
          </m:e>
        </m:nary>
      </m:oMath>
      <w:r w:rsidRPr="004C03CB">
        <w:rPr>
          <w:rFonts w:ascii="Cambria" w:eastAsiaTheme="minorEastAsia" w:hAnsi="Cambria"/>
        </w:rPr>
        <w:t>, the average rank of each feature</w:t>
      </w:r>
    </w:p>
    <w:p w14:paraId="2A491A1E" w14:textId="77777777" w:rsidR="002F0067" w:rsidRPr="004C03CB" w:rsidRDefault="002F0067" w:rsidP="002F0067">
      <w:pPr>
        <w:ind w:left="720"/>
        <w:rPr>
          <w:rFonts w:ascii="Cambria" w:eastAsiaTheme="minorEastAsia" w:hAnsi="Cambria"/>
          <w:b/>
          <w:bCs/>
        </w:rPr>
      </w:pPr>
      <w:r>
        <w:rPr>
          <w:rFonts w:ascii="Cambria" w:eastAsiaTheme="minorEastAsia" w:hAnsi="Cambria"/>
          <w:b/>
          <w:bCs/>
        </w:rPr>
        <w:t>end for</w:t>
      </w:r>
    </w:p>
    <w:p w14:paraId="517BB6CE"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in</m:t>
            </m:r>
          </m:sub>
        </m:sSub>
      </m:oMath>
      <w:r>
        <w:rPr>
          <w:rFonts w:ascii="Cambria" w:eastAsiaTheme="minorEastAsia" w:hAnsi="Cambria"/>
        </w:rPr>
        <w:t xml:space="preserve"> </w:t>
      </w:r>
      <w:r w:rsidRPr="004C03CB">
        <w:rPr>
          <w:rFonts w:ascii="Cambria" w:eastAsiaTheme="minorEastAsia" w:hAnsi="Cambria"/>
        </w:rPr>
        <w:t xml:space="preserve">with the minimum out-of-bag mean-squared error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20E8BC"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p, p = P, P-1,…1:</m:t>
        </m:r>
      </m:oMath>
    </w:p>
    <w:p w14:paraId="138D3D5B" w14:textId="77777777" w:rsidR="002F0067" w:rsidRDefault="002F0067" w:rsidP="002F0067">
      <w:pPr>
        <w:pStyle w:val="ListParagraph"/>
        <w:numPr>
          <w:ilvl w:val="1"/>
          <w:numId w:val="26"/>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rPr>
                </m:ctrlPr>
              </m:accPr>
              <m:e>
                <m:sSub>
                  <m:sSubPr>
                    <m:ctrlPr>
                      <w:rPr>
                        <w:rFonts w:ascii="Cambria Math" w:eastAsiaTheme="minorEastAsia" w:hAnsi="Cambria Math"/>
                        <w:i/>
                      </w:rPr>
                    </m:ctrlPr>
                  </m:sSubPr>
                  <m:e>
                    <m:r>
                      <m:rPr>
                        <m:scr m:val="script"/>
                      </m:rPr>
                      <w:rPr>
                        <w:rFonts w:ascii="Cambria Math" w:eastAsiaTheme="minorEastAsia" w:hAnsi="Cambria Math"/>
                      </w:rPr>
                      <m:t>e</m:t>
                    </m:r>
                    <m:ctrlPr>
                      <w:rPr>
                        <w:rFonts w:ascii="Cambria Math" w:eastAsiaTheme="minorEastAsia" w:hAnsi="Cambria Math"/>
                      </w:rPr>
                    </m:ctrlPr>
                  </m:e>
                  <m:sub>
                    <m:r>
                      <w:rPr>
                        <w:rFonts w:ascii="Cambria Math" w:eastAsiaTheme="minorEastAsia" w:hAnsi="Cambria Math"/>
                      </w:rPr>
                      <m:t>p</m:t>
                    </m:r>
                  </m:sub>
                </m:sSub>
              </m:e>
            </m:acc>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the percentage increase in the average out-of-bag mean squared error from using </w:t>
      </w:r>
      <m:oMath>
        <m:r>
          <w:rPr>
            <w:rFonts w:ascii="Cambria Math" w:eastAsiaTheme="minorEastAsia" w:hAnsi="Cambria Math"/>
          </w:rPr>
          <m:t>p</m:t>
        </m:r>
      </m:oMath>
      <w:r>
        <w:rPr>
          <w:rFonts w:ascii="Cambria" w:eastAsiaTheme="minorEastAsia" w:hAnsi="Cambria"/>
        </w:rPr>
        <w:t xml:space="preserve"> features in the random forest model</w:t>
      </w:r>
    </w:p>
    <w:p w14:paraId="2C77835B" w14:textId="77777777" w:rsidR="002F0067" w:rsidRPr="004C03CB" w:rsidRDefault="002F0067" w:rsidP="002F0067">
      <w:pPr>
        <w:pStyle w:val="ListParagraph"/>
        <w:rPr>
          <w:rFonts w:ascii="Cambria" w:eastAsiaTheme="minorEastAsia" w:hAnsi="Cambria"/>
          <w:b/>
          <w:bCs/>
        </w:rPr>
      </w:pPr>
      <w:r>
        <w:rPr>
          <w:rFonts w:ascii="Cambria" w:eastAsiaTheme="minorEastAsia" w:hAnsi="Cambria"/>
          <w:b/>
          <w:bCs/>
        </w:rPr>
        <w:t>end for</w:t>
      </w:r>
    </w:p>
    <w:p w14:paraId="7FF715D8" w14:textId="77777777" w:rsidR="002F0067" w:rsidRPr="004C03CB" w:rsidRDefault="002F0067" w:rsidP="002F0067">
      <w:pPr>
        <w:pStyle w:val="ListParagraph"/>
        <w:numPr>
          <w:ilvl w:val="0"/>
          <w:numId w:val="26"/>
        </w:numPr>
        <w:rPr>
          <w:rFonts w:ascii="Cambria" w:eastAsiaTheme="minorEastAsia" w:hAnsi="Cambria"/>
        </w:rPr>
      </w:pPr>
      <w:r>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to the smallest value of </w:t>
      </w:r>
      <m:oMath>
        <m:r>
          <w:rPr>
            <w:rFonts w:ascii="Cambria Math" w:eastAsiaTheme="minorEastAsia" w:hAnsi="Cambria Math"/>
          </w:rPr>
          <m:t>p</m:t>
        </m:r>
      </m:oMath>
      <w:r>
        <w:rPr>
          <w:rFonts w:ascii="Cambria" w:eastAsiaTheme="minorEastAsia" w:hAnsi="Cambria"/>
        </w:rPr>
        <w:t xml:space="preserve"> such that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p</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50DECDD" w14:textId="77777777" w:rsidR="002F0067" w:rsidRDefault="002F0067" w:rsidP="002F0067">
      <w:pPr>
        <w:pStyle w:val="ListParagraph"/>
        <w:numPr>
          <w:ilvl w:val="0"/>
          <w:numId w:val="26"/>
        </w:numPr>
        <w:rPr>
          <w:rFonts w:ascii="Cambria" w:eastAsiaTheme="minorEastAsia" w:hAnsi="Cambria"/>
        </w:rPr>
      </w:pPr>
      <w:r>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oMath>
      <w:r>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4244BB9E" w14:textId="77777777" w:rsidR="002F0067" w:rsidRDefault="002F0067" w:rsidP="002F0067">
      <w:pPr>
        <w:rPr>
          <w:rFonts w:ascii="Cambria" w:eastAsiaTheme="minorEastAsia" w:hAnsi="Cambria"/>
        </w:rPr>
      </w:pPr>
    </w:p>
    <w:p w14:paraId="61DE745D" w14:textId="77777777" w:rsidR="002F0067" w:rsidRDefault="002F0067" w:rsidP="002F0067">
      <w:pPr>
        <w:rPr>
          <w:rFonts w:ascii="Cambria" w:eastAsiaTheme="minorEastAsia" w:hAnsi="Cambria"/>
        </w:rPr>
      </w:pPr>
      <w:r>
        <w:rPr>
          <w:rFonts w:ascii="Cambria" w:eastAsiaTheme="minorEastAsia" w:hAnsi="Cambria"/>
          <w:i/>
          <w:iCs/>
        </w:rPr>
        <w:t>k-nTS Swapping</w:t>
      </w:r>
    </w:p>
    <w:p w14:paraId="2E22F711" w14:textId="1331344A" w:rsidR="002F0067" w:rsidRPr="004C03CB" w:rsidRDefault="002F0067" w:rsidP="002F0067">
      <w:pPr>
        <w:pStyle w:val="ListParagraph"/>
        <w:numPr>
          <w:ilvl w:val="0"/>
          <w:numId w:val="27"/>
        </w:numPr>
        <w:rPr>
          <w:rFonts w:ascii="Cambria" w:eastAsiaTheme="minorEastAsia" w:hAnsi="Cambria"/>
        </w:rPr>
      </w:pPr>
      <w:r>
        <w:rPr>
          <w:rFonts w:ascii="Cambria" w:eastAsiaTheme="minorEastAsia" w:hAnsi="Cambria"/>
        </w:rPr>
        <w:t xml:space="preserve">Use the selected features to perform swapping using </w:t>
      </w:r>
      <w:r>
        <w:rPr>
          <w:rFonts w:ascii="Cambria" w:eastAsiaTheme="minorEastAsia" w:hAnsi="Cambria"/>
          <w:b/>
          <w:bCs/>
        </w:rPr>
        <w:t xml:space="preserve">Algorithm 1: </w:t>
      </w:r>
      <w:r>
        <w:rPr>
          <w:rFonts w:ascii="Cambria" w:eastAsiaTheme="minorEastAsia" w:hAnsi="Cambria"/>
        </w:rPr>
        <w:t>The k-nTS Swapping Method</w:t>
      </w:r>
      <w:r w:rsidR="009F0A72">
        <w:rPr>
          <w:rFonts w:ascii="Cambria" w:eastAsiaTheme="minorEastAsia" w:hAnsi="Cambria"/>
        </w:rPr>
        <w:t>.</w:t>
      </w:r>
    </w:p>
    <w:p w14:paraId="0E6D1481" w14:textId="38EA984D" w:rsidR="002F0067" w:rsidRDefault="002F0067" w:rsidP="002F0067">
      <w:pPr>
        <w:pStyle w:val="ListParagraph"/>
        <w:rPr>
          <w:rFonts w:ascii="Cambria" w:hAnsi="Cambria"/>
        </w:rPr>
      </w:pPr>
    </w:p>
    <w:p w14:paraId="1AE197B1" w14:textId="5B853359" w:rsidR="007E223C" w:rsidRDefault="007E223C" w:rsidP="002F0067">
      <w:pPr>
        <w:pStyle w:val="ListParagraph"/>
        <w:rPr>
          <w:rFonts w:ascii="Cambria" w:hAnsi="Cambria"/>
        </w:rPr>
      </w:pPr>
    </w:p>
    <w:p w14:paraId="200FB334" w14:textId="77777777" w:rsidR="007E223C" w:rsidRPr="004C03CB" w:rsidRDefault="007E223C" w:rsidP="002F0067">
      <w:pPr>
        <w:pStyle w:val="ListParagraph"/>
        <w:rPr>
          <w:rFonts w:ascii="Cambr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7ADC5468"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similar to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f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each protected time series to </w:t>
      </w:r>
      <w:r w:rsidR="00822264">
        <w:rPr>
          <w:rFonts w:ascii="Cambria" w:hAnsi="Cambria"/>
        </w:rPr>
        <w:t>its</w:t>
      </w:r>
      <w:r w:rsidR="007A02E9">
        <w:rPr>
          <w:rFonts w:ascii="Cambria" w:hAnsi="Cambria"/>
        </w:rPr>
        <w:t xml:space="preserve"> original time series.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5C810E67" w14:textId="4B5D19C6" w:rsidR="00FF4FFF" w:rsidRDefault="002F717E" w:rsidP="0053699F">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nTS+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 xml:space="preserve">Of the 474 </w:t>
      </w:r>
      <w:r w:rsidR="0049174A" w:rsidRPr="00D76DF4">
        <w:rPr>
          <w:rFonts w:ascii="Cambria" w:hAnsi="Cambria"/>
        </w:rPr>
        <w:lastRenderedPageBreak/>
        <w:t>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p>
    <w:p w14:paraId="4DBE7DBA" w14:textId="1FEA384A" w:rsidR="006A4838" w:rsidRDefault="006A4838" w:rsidP="0053699F">
      <w:pPr>
        <w:tabs>
          <w:tab w:val="left" w:pos="1152"/>
        </w:tabs>
        <w:rPr>
          <w:rFonts w:ascii="Cambria" w:hAnsi="Cambria"/>
        </w:rPr>
      </w:pPr>
    </w:p>
    <w:p w14:paraId="72A79E89" w14:textId="7C331BBC" w:rsidR="00D3456B" w:rsidRDefault="006E74D3" w:rsidP="00FF033F">
      <w:pPr>
        <w:rPr>
          <w:rFonts w:ascii="Cambria" w:hAnsi="Cambria"/>
        </w:rPr>
      </w:pPr>
      <w:r>
        <w:rPr>
          <w:rFonts w:ascii="Cambria" w:hAnsi="Cambria"/>
        </w:rPr>
        <w:t xml:space="preserve">All data privacy methods </w:t>
      </w:r>
      <w:r w:rsidR="006E159C">
        <w:rPr>
          <w:rFonts w:ascii="Cambria" w:hAnsi="Cambria"/>
        </w:rPr>
        <w:t xml:space="preserve">are </w:t>
      </w:r>
      <w:r w:rsidR="009105A4">
        <w:rPr>
          <w:rFonts w:ascii="Cambria" w:hAnsi="Cambria"/>
        </w:rPr>
        <w:t>run</w:t>
      </w:r>
      <w:r w:rsidR="006E159C">
        <w:rPr>
          <w:rFonts w:ascii="Cambria" w:hAnsi="Cambria"/>
        </w:rPr>
        <w:t xml:space="preserve"> by the data owner who </w:t>
      </w:r>
      <w:r w:rsidRPr="006A4838">
        <w:rPr>
          <w:rFonts w:ascii="Cambria" w:hAnsi="Cambria"/>
        </w:rPr>
        <w:t>protect</w:t>
      </w:r>
      <w:r w:rsidR="006E159C">
        <w:rPr>
          <w:rFonts w:ascii="Cambria" w:hAnsi="Cambria"/>
        </w:rPr>
        <w:t>s</w:t>
      </w:r>
      <w:r w:rsidRPr="006A4838">
        <w:rPr>
          <w:rFonts w:ascii="Cambria" w:hAnsi="Cambria"/>
        </w:rPr>
        <w:t xml:space="preserve"> every single </w:t>
      </w:r>
      <w:r w:rsidR="006E159C">
        <w:rPr>
          <w:rFonts w:ascii="Cambria" w:hAnsi="Cambria"/>
        </w:rPr>
        <w:t>time series value</w:t>
      </w:r>
      <w:r w:rsidRPr="006A4838">
        <w:rPr>
          <w:rFonts w:ascii="Cambria" w:hAnsi="Cambria"/>
        </w:rPr>
        <w:t xml:space="preserve"> from</w:t>
      </w:r>
      <w:r w:rsidR="006E159C">
        <w:rPr>
          <w:rFonts w:ascii="Cambria" w:hAnsi="Cambria"/>
        </w:rPr>
        <w:t xml:space="preserve"> time period</w:t>
      </w:r>
      <w:r w:rsidRPr="006A4838">
        <w:rPr>
          <w:rFonts w:ascii="Cambria" w:hAnsi="Cambria"/>
        </w:rPr>
        <w:t xml:space="preserve"> 1 to T. </w:t>
      </w:r>
      <w:r>
        <w:rPr>
          <w:rFonts w:ascii="Cambria" w:hAnsi="Cambria"/>
        </w:rPr>
        <w:t xml:space="preserve"> The protected </w:t>
      </w:r>
      <w:r w:rsidR="00F54CF2">
        <w:rPr>
          <w:rFonts w:ascii="Cambria" w:hAnsi="Cambria"/>
        </w:rPr>
        <w:t>time series</w:t>
      </w:r>
      <w:r>
        <w:rPr>
          <w:rFonts w:ascii="Cambria" w:hAnsi="Cambria"/>
        </w:rPr>
        <w:t xml:space="preserve"> </w:t>
      </w:r>
      <w:r w:rsidRPr="006A4838">
        <w:rPr>
          <w:rFonts w:ascii="Cambria" w:hAnsi="Cambria"/>
        </w:rPr>
        <w:t>are given to the forecaster</w:t>
      </w:r>
      <w:r w:rsidR="00FF033F">
        <w:rPr>
          <w:rFonts w:ascii="Cambria" w:hAnsi="Cambria"/>
        </w:rPr>
        <w:t xml:space="preserve"> to</w:t>
      </w:r>
      <w:r w:rsidRPr="006A4838">
        <w:rPr>
          <w:rFonts w:ascii="Cambria" w:hAnsi="Cambria"/>
        </w:rPr>
        <w:t xml:space="preserve"> </w:t>
      </w:r>
      <w:r w:rsidR="00FF033F">
        <w:rPr>
          <w:rFonts w:ascii="Cambria" w:hAnsi="Cambria"/>
        </w:rPr>
        <w:t xml:space="preserve">produce one-step ahead forecasts </w:t>
      </w:r>
      <w:r w:rsidRPr="006A4838">
        <w:rPr>
          <w:rFonts w:ascii="Cambria" w:hAnsi="Cambria"/>
        </w:rPr>
        <w:t>for time T + 1</w:t>
      </w:r>
      <w:r w:rsidR="00FF033F">
        <w:rPr>
          <w:rFonts w:ascii="Cambria" w:hAnsi="Cambria"/>
        </w:rPr>
        <w:t>.</w:t>
      </w:r>
      <w:r w:rsidRPr="006A4838">
        <w:rPr>
          <w:rFonts w:ascii="Cambria" w:hAnsi="Cambria"/>
        </w:rPr>
        <w:t xml:space="preserve"> </w:t>
      </w:r>
      <w:r w:rsidR="00FF033F">
        <w:rPr>
          <w:rFonts w:ascii="Cambria" w:hAnsi="Cambria"/>
        </w:rPr>
        <w:t xml:space="preserve"> The data owner</w:t>
      </w:r>
      <w:r w:rsidRPr="006A4838">
        <w:rPr>
          <w:rFonts w:ascii="Cambria" w:hAnsi="Cambria"/>
        </w:rPr>
        <w:t xml:space="preserve"> </w:t>
      </w:r>
      <w:r w:rsidR="002321C0">
        <w:rPr>
          <w:rFonts w:ascii="Cambria" w:hAnsi="Cambria"/>
        </w:rPr>
        <w:t xml:space="preserve">then </w:t>
      </w:r>
      <w:r w:rsidRPr="006A4838">
        <w:rPr>
          <w:rFonts w:ascii="Cambria" w:hAnsi="Cambria"/>
        </w:rPr>
        <w:t>measure</w:t>
      </w:r>
      <w:r w:rsidR="00FF033F">
        <w:rPr>
          <w:rFonts w:ascii="Cambria" w:hAnsi="Cambria"/>
        </w:rPr>
        <w:t>s</w:t>
      </w:r>
      <w:r w:rsidRPr="006A4838">
        <w:rPr>
          <w:rFonts w:ascii="Cambria" w:hAnsi="Cambria"/>
        </w:rPr>
        <w:t xml:space="preserve"> the accuracy of those forecasts </w:t>
      </w:r>
      <w:r w:rsidR="00C12364">
        <w:rPr>
          <w:rFonts w:ascii="Cambria" w:hAnsi="Cambria"/>
        </w:rPr>
        <w:t>(</w:t>
      </w:r>
      <w:r w:rsidR="00FF033F">
        <w:rPr>
          <w:rFonts w:ascii="Cambria" w:hAnsi="Cambria"/>
        </w:rPr>
        <w:t>and the forecasts using the original data</w:t>
      </w:r>
      <w:r w:rsidR="00C12364">
        <w:rPr>
          <w:rFonts w:ascii="Cambria" w:hAnsi="Cambria"/>
        </w:rPr>
        <w:t>)</w:t>
      </w:r>
      <w:r w:rsidR="00FF033F">
        <w:rPr>
          <w:rFonts w:ascii="Cambria" w:hAnsi="Cambria"/>
        </w:rPr>
        <w:t xml:space="preserve"> </w:t>
      </w:r>
      <w:r w:rsidRPr="006A4838">
        <w:rPr>
          <w:rFonts w:ascii="Cambria" w:hAnsi="Cambria"/>
        </w:rPr>
        <w:t xml:space="preserve">against the </w:t>
      </w:r>
      <w:r>
        <w:rPr>
          <w:rFonts w:ascii="Cambria" w:hAnsi="Cambria"/>
        </w:rPr>
        <w:t>actual</w:t>
      </w:r>
      <w:r w:rsidRPr="006A4838">
        <w:rPr>
          <w:rFonts w:ascii="Cambria" w:hAnsi="Cambria"/>
        </w:rPr>
        <w:t xml:space="preserve"> </w:t>
      </w:r>
      <w:r>
        <w:rPr>
          <w:rFonts w:ascii="Cambria" w:hAnsi="Cambria"/>
        </w:rPr>
        <w:t>values</w:t>
      </w:r>
      <w:r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79F40BEF" w:rsidR="006A4838" w:rsidRDefault="00371F4C" w:rsidP="006A4838">
      <w:pPr>
        <w:rPr>
          <w:rFonts w:ascii="Cambria" w:hAnsi="Cambria"/>
        </w:rPr>
      </w:pPr>
      <w:r>
        <w:rPr>
          <w:rFonts w:ascii="Cambria" w:hAnsi="Cambria"/>
        </w:rPr>
        <w:t xml:space="preserve">We assume that the forecaster may also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possesses time series of equal lengths to each protected series.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of 18, 259, and 197 time series.  If an adversary were to attempt to match an original time series to a protected time series, r</w:t>
      </w:r>
      <w:r w:rsidR="006A4838">
        <w:rPr>
          <w:rFonts w:ascii="Cambria" w:hAnsi="Cambria"/>
        </w:rPr>
        <w:t xml:space="preserve">andom guessing becomes </w:t>
      </w:r>
      <m:oMath>
        <m:f>
          <m:fPr>
            <m:ctrlPr>
              <w:rPr>
                <w:rFonts w:ascii="Cambria Math" w:hAnsi="Cambria Math"/>
                <w:i/>
              </w:rPr>
            </m:ctrlPr>
          </m:fPr>
          <m:num>
            <m:r>
              <w:rPr>
                <w:rFonts w:ascii="Cambria Math" w:hAnsi="Cambria Math"/>
              </w:rPr>
              <m:t>1</m:t>
            </m:r>
          </m:num>
          <m:den>
            <m:r>
              <w:rPr>
                <w:rFonts w:ascii="Cambria Math" w:hAnsi="Cambria Math"/>
              </w:rPr>
              <m:t>18</m:t>
            </m:r>
          </m:den>
        </m:f>
      </m:oMath>
      <w:r w:rsidR="006A4838">
        <w:rPr>
          <w:rFonts w:ascii="Cambria" w:eastAsiaTheme="minorEastAsia" w:hAnsi="Cambria"/>
        </w:rPr>
        <w:t xml:space="preserve"> for the 1</w:t>
      </w:r>
      <w:r w:rsidR="006A4838" w:rsidRPr="00D76DF4">
        <w:rPr>
          <w:rFonts w:ascii="Cambria" w:hAnsi="Cambria"/>
        </w:rPr>
        <w:t xml:space="preserve">8 </w:t>
      </w:r>
      <w:r w:rsidR="006A4838">
        <w:rPr>
          <w:rFonts w:ascii="Cambria" w:hAnsi="Cambria"/>
        </w:rPr>
        <w:t>series</w:t>
      </w:r>
      <w:r w:rsidR="006A483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6A4838">
        <w:rPr>
          <w:rFonts w:ascii="Cambria" w:eastAsiaTheme="minorEastAsia" w:hAnsi="Cambria"/>
        </w:rPr>
        <w:t xml:space="preserve"> for the </w:t>
      </w:r>
      <w:r w:rsidR="006A4838" w:rsidRPr="00D76DF4">
        <w:rPr>
          <w:rFonts w:ascii="Cambria" w:hAnsi="Cambria"/>
        </w:rPr>
        <w:t xml:space="preserve">259 </w:t>
      </w:r>
      <w:r w:rsidR="006A4838">
        <w:rPr>
          <w:rFonts w:ascii="Cambria" w:hAnsi="Cambria"/>
        </w:rPr>
        <w:t>series</w:t>
      </w:r>
      <w:r w:rsidR="006A4838" w:rsidRPr="00D76DF4">
        <w:rPr>
          <w:rFonts w:ascii="Cambria" w:hAnsi="Cambria"/>
        </w:rPr>
        <w:t>, and</w:t>
      </w:r>
      <w:r w:rsidR="006A483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6A4838" w:rsidRPr="00D76DF4">
        <w:rPr>
          <w:rFonts w:ascii="Cambria" w:hAnsi="Cambria"/>
        </w:rPr>
        <w:t xml:space="preserve"> </w:t>
      </w:r>
      <w:r w:rsidR="006A4838">
        <w:rPr>
          <w:rFonts w:ascii="Cambria" w:hAnsi="Cambria"/>
        </w:rPr>
        <w:t>for the</w:t>
      </w:r>
      <w:r w:rsidR="00D3456B">
        <w:rPr>
          <w:rFonts w:ascii="Cambria" w:hAnsi="Cambria"/>
        </w:rPr>
        <w:t xml:space="preserve"> </w:t>
      </w:r>
      <w:r w:rsidR="006A4838" w:rsidRPr="00D76DF4">
        <w:rPr>
          <w:rFonts w:ascii="Cambria" w:hAnsi="Cambria"/>
        </w:rPr>
        <w:t xml:space="preserve">197 </w:t>
      </w:r>
      <w:r w:rsidR="006A4838">
        <w:rPr>
          <w:rFonts w:ascii="Cambria" w:hAnsi="Cambria"/>
        </w:rPr>
        <w:t xml:space="preserve">series. </w:t>
      </w:r>
      <w:r w:rsidR="00207C5C">
        <w:rPr>
          <w:rFonts w:ascii="Cambria" w:hAnsi="Cambria"/>
        </w:rPr>
        <w:t>R</w:t>
      </w:r>
      <w:r w:rsidR="006A4838">
        <w:rPr>
          <w:rFonts w:ascii="Cambria" w:hAnsi="Cambria"/>
        </w:rPr>
        <w:t xml:space="preserve">andom guessing for identification disclosure risk </w:t>
      </w:r>
      <w:r w:rsidR="00F54CF2">
        <w:rPr>
          <w:rFonts w:ascii="Cambria" w:hAnsi="Cambria"/>
        </w:rPr>
        <w:t>becomes</w:t>
      </w:r>
      <w:r w:rsidR="006A4838">
        <w:rPr>
          <w:rFonts w:ascii="Cambria" w:hAnsi="Cambria"/>
        </w:rPr>
        <w:t xml:space="preserve"> approximately 0.6% instead of</w:t>
      </w:r>
      <w:r w:rsidR="00207C5C">
        <w:rPr>
          <w:rFonts w:ascii="Cambria" w:hAnsi="Cambria"/>
        </w:rPr>
        <w:t xml:space="preserve"> </w:t>
      </w:r>
      <m:oMath>
        <m:r>
          <w:rPr>
            <w:rFonts w:ascii="Cambria Math" w:hAnsi="Cambria Math"/>
          </w:rPr>
          <m:t>0.2%=</m:t>
        </m:r>
        <m:f>
          <m:fPr>
            <m:ctrlPr>
              <w:rPr>
                <w:rFonts w:ascii="Cambria Math" w:hAnsi="Cambria Math"/>
                <w:i/>
              </w:rPr>
            </m:ctrlPr>
          </m:fPr>
          <m:num>
            <m:r>
              <w:rPr>
                <w:rFonts w:ascii="Cambria Math" w:hAnsi="Cambria Math"/>
              </w:rPr>
              <m:t>1</m:t>
            </m:r>
          </m:num>
          <m:den>
            <m:r>
              <w:rPr>
                <w:rFonts w:ascii="Cambria Math" w:hAnsi="Cambria Math"/>
              </w:rPr>
              <m:t>474</m:t>
            </m:r>
          </m:den>
        </m:f>
      </m:oMath>
      <w:r w:rsidR="006A4838">
        <w:rPr>
          <w:rFonts w:ascii="Cambria" w:eastAsiaTheme="minorEastAsia" w:hAnsi="Cambria"/>
        </w:rPr>
        <w:t xml:space="preserve"> when all time series lengths are equal</w:t>
      </w:r>
      <w:r w:rsidR="006A4838">
        <w:rPr>
          <w:rFonts w:ascii="Cambria" w:hAnsi="Cambria"/>
        </w:rPr>
        <w:t>.</w:t>
      </w:r>
    </w:p>
    <w:p w14:paraId="71FCBCF9" w14:textId="07EA9026" w:rsidR="00F54CF2" w:rsidRDefault="00F54CF2" w:rsidP="006A4838">
      <w:pPr>
        <w:rPr>
          <w:rFonts w:ascii="Cambria" w:hAnsi="Cambria"/>
        </w:rPr>
      </w:pPr>
    </w:p>
    <w:p w14:paraId="4CA8C6AA" w14:textId="1D6DF4A9" w:rsidR="00F54CF2" w:rsidRDefault="00F54CF2" w:rsidP="006A4838">
      <w:pPr>
        <w:rPr>
          <w:rFonts w:ascii="Cambria" w:eastAsiaTheme="minorEastAsia" w:hAnsi="Cambria"/>
        </w:rPr>
      </w:pPr>
      <w:r>
        <w:rPr>
          <w:rFonts w:ascii="Cambria" w:hAnsi="Cambria"/>
        </w:rPr>
        <w:t>The rest of the empirical application is outlined as follows. Subsection 4.2 defines the time series features used for the k-nTS+ swapping method, subsection 4.3 describes the privacy methods and defines the identification disclosure results, subsection 4.4 presents the privacy and forecast accuracy results, and subsection 4.5 analyses how the time series features change after privacy protection and</w:t>
      </w:r>
      <w:r w:rsidR="007E03B4">
        <w:rPr>
          <w:rFonts w:ascii="Cambria" w:hAnsi="Cambria"/>
        </w:rPr>
        <w:t xml:space="preserve"> whether the magnitude, direction, or volatility of privacy adjustments were helpful in maintaining forecast accuracy.</w:t>
      </w:r>
    </w:p>
    <w:p w14:paraId="09B2C228" w14:textId="29CF2950" w:rsidR="006A4838" w:rsidRDefault="006A4838" w:rsidP="0053699F">
      <w:pPr>
        <w:tabs>
          <w:tab w:val="left" w:pos="1152"/>
        </w:tabs>
        <w:rPr>
          <w:rFonts w:ascii="Cambria" w:hAnsi="Cambria"/>
        </w:rPr>
      </w:pPr>
    </w:p>
    <w:p w14:paraId="70407A6B" w14:textId="4DB8D81D" w:rsidR="00B569FE" w:rsidRDefault="00B569FE" w:rsidP="0053699F">
      <w:pPr>
        <w:tabs>
          <w:tab w:val="left" w:pos="1152"/>
        </w:tabs>
        <w:rPr>
          <w:rFonts w:ascii="Cambr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7518040C" w:rsidR="008B21C2" w:rsidRDefault="008B21C2" w:rsidP="008B21C2">
      <w:pPr>
        <w:tabs>
          <w:tab w:val="left" w:pos="1152"/>
        </w:tabs>
        <w:rPr>
          <w:rFonts w:ascii="Cambria" w:hAnsi="Cambria"/>
          <w:i/>
          <w:iCs/>
        </w:rPr>
      </w:pPr>
    </w:p>
    <w:tbl>
      <w:tblPr>
        <w:tblStyle w:val="TableGrid"/>
        <w:tblW w:w="0" w:type="auto"/>
        <w:tblLook w:val="04A0" w:firstRow="1" w:lastRow="0" w:firstColumn="1" w:lastColumn="0" w:noHBand="0" w:noVBand="1"/>
      </w:tblPr>
      <w:tblGrid>
        <w:gridCol w:w="3116"/>
        <w:gridCol w:w="3117"/>
        <w:gridCol w:w="3117"/>
      </w:tblGrid>
      <w:tr w:rsidR="008B21C2" w14:paraId="45F66C55" w14:textId="77777777" w:rsidTr="008B21C2">
        <w:tc>
          <w:tcPr>
            <w:tcW w:w="3116" w:type="dxa"/>
          </w:tcPr>
          <w:p w14:paraId="0CA12BDD" w14:textId="66F08F25" w:rsidR="008B21C2" w:rsidRPr="008B21C2" w:rsidRDefault="008B21C2" w:rsidP="008B21C2">
            <w:pPr>
              <w:tabs>
                <w:tab w:val="left" w:pos="1152"/>
              </w:tabs>
              <w:rPr>
                <w:rFonts w:ascii="Cambria" w:hAnsi="Cambria"/>
                <w:b/>
                <w:bCs/>
              </w:rPr>
            </w:pPr>
            <w:r>
              <w:rPr>
                <w:rFonts w:ascii="Cambria" w:hAnsi="Cambria"/>
                <w:b/>
                <w:bCs/>
              </w:rPr>
              <w:t>Feature</w:t>
            </w:r>
          </w:p>
        </w:tc>
        <w:tc>
          <w:tcPr>
            <w:tcW w:w="3117" w:type="dxa"/>
          </w:tcPr>
          <w:p w14:paraId="1E1C8465" w14:textId="78B3A60B" w:rsidR="008B21C2" w:rsidRPr="008B21C2" w:rsidRDefault="008B21C2" w:rsidP="008B21C2">
            <w:pPr>
              <w:tabs>
                <w:tab w:val="left" w:pos="1152"/>
              </w:tabs>
              <w:rPr>
                <w:rFonts w:ascii="Cambria" w:hAnsi="Cambria"/>
                <w:b/>
                <w:bCs/>
              </w:rPr>
            </w:pPr>
            <w:r>
              <w:rPr>
                <w:rFonts w:ascii="Cambria" w:hAnsi="Cambria"/>
                <w:b/>
                <w:bCs/>
              </w:rPr>
              <w:t>Description</w:t>
            </w:r>
          </w:p>
        </w:tc>
        <w:tc>
          <w:tcPr>
            <w:tcW w:w="3117" w:type="dxa"/>
          </w:tcPr>
          <w:p w14:paraId="470FD8A1" w14:textId="41291DBF" w:rsidR="008B21C2" w:rsidRPr="008B21C2" w:rsidRDefault="008B21C2" w:rsidP="008B21C2">
            <w:pPr>
              <w:tabs>
                <w:tab w:val="left" w:pos="1152"/>
              </w:tabs>
              <w:rPr>
                <w:rFonts w:ascii="Cambria" w:hAnsi="Cambria"/>
                <w:b/>
                <w:bCs/>
              </w:rPr>
            </w:pPr>
            <w:r>
              <w:rPr>
                <w:rFonts w:ascii="Cambria" w:hAnsi="Cambria"/>
                <w:b/>
                <w:bCs/>
              </w:rPr>
              <w:t>Value Range</w:t>
            </w:r>
          </w:p>
        </w:tc>
      </w:tr>
      <w:tr w:rsidR="008B21C2" w14:paraId="28C423C2" w14:textId="77777777" w:rsidTr="008B21C2">
        <w:tc>
          <w:tcPr>
            <w:tcW w:w="3116" w:type="dxa"/>
          </w:tcPr>
          <w:p w14:paraId="19A6DC89" w14:textId="5D3BA491" w:rsidR="008B21C2" w:rsidRPr="00D176B8" w:rsidRDefault="00D176B8" w:rsidP="008B21C2">
            <w:pPr>
              <w:tabs>
                <w:tab w:val="left" w:pos="1152"/>
              </w:tabs>
              <w:rPr>
                <w:rFonts w:ascii="Cambria" w:hAnsi="Cambria"/>
                <w:i/>
                <w:iCs/>
              </w:rPr>
            </w:pPr>
            <w:r>
              <w:rPr>
                <w:rFonts w:ascii="Cambria" w:hAnsi="Cambria"/>
                <w:i/>
                <w:iCs/>
              </w:rPr>
              <w:t>Spectral Entropy</w:t>
            </w:r>
          </w:p>
        </w:tc>
        <w:tc>
          <w:tcPr>
            <w:tcW w:w="3117" w:type="dxa"/>
          </w:tcPr>
          <w:p w14:paraId="31673D93" w14:textId="77777777" w:rsidR="008B21C2" w:rsidRDefault="008B21C2" w:rsidP="008B21C2">
            <w:pPr>
              <w:tabs>
                <w:tab w:val="left" w:pos="1152"/>
              </w:tabs>
              <w:rPr>
                <w:rFonts w:ascii="Cambria" w:hAnsi="Cambria"/>
              </w:rPr>
            </w:pPr>
          </w:p>
        </w:tc>
        <w:tc>
          <w:tcPr>
            <w:tcW w:w="3117" w:type="dxa"/>
          </w:tcPr>
          <w:p w14:paraId="60B20705" w14:textId="00602748" w:rsidR="008B21C2" w:rsidRDefault="00D176B8" w:rsidP="00800EC6">
            <w:pPr>
              <w:tabs>
                <w:tab w:val="left" w:pos="1152"/>
              </w:tabs>
              <w:rPr>
                <w:rFonts w:ascii="Cambria" w:hAnsi="Cambria"/>
              </w:rPr>
            </w:pPr>
            <w:r>
              <w:rPr>
                <w:rFonts w:ascii="Cambria" w:hAnsi="Cambria"/>
              </w:rPr>
              <w:t>[0, 1]</w:t>
            </w:r>
          </w:p>
        </w:tc>
      </w:tr>
      <w:tr w:rsidR="008B21C2" w14:paraId="2CABBB6D" w14:textId="77777777" w:rsidTr="008B21C2">
        <w:tc>
          <w:tcPr>
            <w:tcW w:w="3116" w:type="dxa"/>
          </w:tcPr>
          <w:p w14:paraId="079C9442" w14:textId="6E276A84" w:rsidR="008B21C2" w:rsidRPr="00D176B8" w:rsidRDefault="00D176B8" w:rsidP="008B21C2">
            <w:pPr>
              <w:tabs>
                <w:tab w:val="left" w:pos="1152"/>
              </w:tabs>
              <w:rPr>
                <w:rFonts w:ascii="Cambria" w:hAnsi="Cambria"/>
                <w:i/>
                <w:iCs/>
              </w:rPr>
            </w:pPr>
            <w:r>
              <w:rPr>
                <w:rFonts w:ascii="Cambria" w:hAnsi="Cambria"/>
                <w:i/>
                <w:iCs/>
              </w:rPr>
              <w:t>Hurst</w:t>
            </w:r>
          </w:p>
        </w:tc>
        <w:tc>
          <w:tcPr>
            <w:tcW w:w="3117" w:type="dxa"/>
          </w:tcPr>
          <w:p w14:paraId="1CF06618" w14:textId="77777777" w:rsidR="008B21C2" w:rsidRDefault="008B21C2" w:rsidP="008B21C2">
            <w:pPr>
              <w:tabs>
                <w:tab w:val="left" w:pos="1152"/>
              </w:tabs>
              <w:rPr>
                <w:rFonts w:ascii="Cambria" w:hAnsi="Cambria"/>
              </w:rPr>
            </w:pPr>
          </w:p>
        </w:tc>
        <w:tc>
          <w:tcPr>
            <w:tcW w:w="3117" w:type="dxa"/>
          </w:tcPr>
          <w:p w14:paraId="4D897073" w14:textId="70FA84CE" w:rsidR="008B21C2" w:rsidRDefault="00D176B8" w:rsidP="00800EC6">
            <w:pPr>
              <w:tabs>
                <w:tab w:val="left" w:pos="1152"/>
              </w:tabs>
              <w:rPr>
                <w:rFonts w:ascii="Cambria" w:hAnsi="Cambria"/>
              </w:rPr>
            </w:pPr>
            <w:r>
              <w:rPr>
                <w:rFonts w:ascii="Cambria" w:hAnsi="Cambria"/>
              </w:rPr>
              <w:t>[0</w:t>
            </w:r>
            <w:r w:rsidR="00800EC6">
              <w:rPr>
                <w:rFonts w:ascii="Cambria" w:hAnsi="Cambria"/>
              </w:rPr>
              <w:t>,</w:t>
            </w:r>
            <w:r>
              <w:rPr>
                <w:rFonts w:ascii="Cambria" w:hAnsi="Cambria"/>
              </w:rPr>
              <w:t xml:space="preserve"> 1]</w:t>
            </w:r>
          </w:p>
        </w:tc>
      </w:tr>
      <w:tr w:rsidR="008B21C2" w14:paraId="0260CC83" w14:textId="77777777" w:rsidTr="008B21C2">
        <w:tc>
          <w:tcPr>
            <w:tcW w:w="3116" w:type="dxa"/>
          </w:tcPr>
          <w:p w14:paraId="534221A8" w14:textId="4EE7068B" w:rsidR="008B21C2" w:rsidRPr="00D176B8" w:rsidRDefault="00D176B8" w:rsidP="008B21C2">
            <w:pPr>
              <w:tabs>
                <w:tab w:val="left" w:pos="1152"/>
              </w:tabs>
              <w:rPr>
                <w:rFonts w:ascii="Cambria" w:hAnsi="Cambria"/>
                <w:i/>
                <w:iCs/>
              </w:rPr>
            </w:pPr>
            <w:r>
              <w:rPr>
                <w:rFonts w:ascii="Cambria" w:hAnsi="Cambria"/>
                <w:i/>
                <w:iCs/>
              </w:rPr>
              <w:t>Skewness</w:t>
            </w:r>
          </w:p>
        </w:tc>
        <w:tc>
          <w:tcPr>
            <w:tcW w:w="3117" w:type="dxa"/>
          </w:tcPr>
          <w:p w14:paraId="2B121ACD" w14:textId="77777777" w:rsidR="008B21C2" w:rsidRDefault="008B21C2" w:rsidP="008B21C2">
            <w:pPr>
              <w:tabs>
                <w:tab w:val="left" w:pos="1152"/>
              </w:tabs>
              <w:rPr>
                <w:rFonts w:ascii="Cambria" w:hAnsi="Cambria"/>
              </w:rPr>
            </w:pPr>
          </w:p>
        </w:tc>
        <w:tc>
          <w:tcPr>
            <w:tcW w:w="3117" w:type="dxa"/>
          </w:tcPr>
          <w:p w14:paraId="709AEC1B" w14:textId="6986E460" w:rsidR="00800EC6" w:rsidRPr="0074150C" w:rsidRDefault="0074150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r>
                  <w:rPr>
                    <w:rFonts w:ascii="Cambria Math" w:eastAsiaTheme="minorEastAsia" w:hAnsi="Cambria Math"/>
                  </w:rPr>
                  <m:t>)</m:t>
                </m:r>
              </m:oMath>
            </m:oMathPara>
          </w:p>
        </w:tc>
      </w:tr>
      <w:tr w:rsidR="008B21C2" w14:paraId="602210C9" w14:textId="77777777" w:rsidTr="008B21C2">
        <w:tc>
          <w:tcPr>
            <w:tcW w:w="3116" w:type="dxa"/>
          </w:tcPr>
          <w:p w14:paraId="56926513" w14:textId="1EFC807B" w:rsidR="008B21C2" w:rsidRPr="00D176B8" w:rsidRDefault="00D176B8" w:rsidP="008B21C2">
            <w:pPr>
              <w:tabs>
                <w:tab w:val="left" w:pos="1152"/>
              </w:tabs>
              <w:rPr>
                <w:rFonts w:ascii="Cambria" w:hAnsi="Cambria"/>
                <w:i/>
                <w:iCs/>
              </w:rPr>
            </w:pPr>
            <w:r>
              <w:rPr>
                <w:rFonts w:ascii="Cambria" w:hAnsi="Cambria"/>
                <w:i/>
                <w:iCs/>
              </w:rPr>
              <w:t>Kurtosis</w:t>
            </w:r>
          </w:p>
        </w:tc>
        <w:tc>
          <w:tcPr>
            <w:tcW w:w="3117" w:type="dxa"/>
          </w:tcPr>
          <w:p w14:paraId="493C7F8B" w14:textId="77777777" w:rsidR="008B21C2" w:rsidRDefault="008B21C2" w:rsidP="008B21C2">
            <w:pPr>
              <w:tabs>
                <w:tab w:val="left" w:pos="1152"/>
              </w:tabs>
              <w:rPr>
                <w:rFonts w:ascii="Cambria" w:hAnsi="Cambria"/>
              </w:rPr>
            </w:pPr>
          </w:p>
        </w:tc>
        <w:tc>
          <w:tcPr>
            <w:tcW w:w="3117" w:type="dxa"/>
          </w:tcPr>
          <w:p w14:paraId="30F5C8B8" w14:textId="3D6A5970" w:rsidR="0074150C" w:rsidRPr="0074150C" w:rsidRDefault="0074150C"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r>
      <w:tr w:rsidR="008B21C2" w14:paraId="4F2DDB61" w14:textId="77777777" w:rsidTr="008B21C2">
        <w:tc>
          <w:tcPr>
            <w:tcW w:w="3116" w:type="dxa"/>
          </w:tcPr>
          <w:p w14:paraId="15EAD5F9" w14:textId="6D2E4A5F" w:rsidR="008B21C2" w:rsidRPr="00D176B8" w:rsidRDefault="00D176B8" w:rsidP="008B21C2">
            <w:pPr>
              <w:tabs>
                <w:tab w:val="left" w:pos="1152"/>
              </w:tabs>
              <w:rPr>
                <w:rFonts w:ascii="Cambria" w:hAnsi="Cambria"/>
                <w:i/>
                <w:iCs/>
              </w:rPr>
            </w:pPr>
            <w:r>
              <w:rPr>
                <w:rFonts w:ascii="Cambria" w:hAnsi="Cambria"/>
                <w:i/>
                <w:iCs/>
              </w:rPr>
              <w:t>Error ACF</w:t>
            </w:r>
          </w:p>
        </w:tc>
        <w:tc>
          <w:tcPr>
            <w:tcW w:w="3117" w:type="dxa"/>
          </w:tcPr>
          <w:p w14:paraId="6D1F7AF6" w14:textId="77777777" w:rsidR="008B21C2" w:rsidRDefault="008B21C2" w:rsidP="008B21C2">
            <w:pPr>
              <w:tabs>
                <w:tab w:val="left" w:pos="1152"/>
              </w:tabs>
              <w:rPr>
                <w:rFonts w:ascii="Cambria" w:hAnsi="Cambria"/>
              </w:rPr>
            </w:pPr>
          </w:p>
        </w:tc>
        <w:tc>
          <w:tcPr>
            <w:tcW w:w="3117" w:type="dxa"/>
          </w:tcPr>
          <w:p w14:paraId="6BBD1079" w14:textId="53D02F61" w:rsidR="008B21C2" w:rsidRDefault="00800EC6" w:rsidP="00800EC6">
            <w:pPr>
              <w:tabs>
                <w:tab w:val="left" w:pos="1152"/>
              </w:tabs>
              <w:rPr>
                <w:rFonts w:ascii="Cambria" w:hAnsi="Cambria"/>
              </w:rPr>
            </w:pPr>
            <w:r>
              <w:rPr>
                <w:rFonts w:ascii="Cambria" w:hAnsi="Cambria"/>
              </w:rPr>
              <w:t>[-1, 1]</w:t>
            </w:r>
          </w:p>
        </w:tc>
      </w:tr>
      <w:tr w:rsidR="008B21C2" w14:paraId="17321147" w14:textId="77777777" w:rsidTr="008B21C2">
        <w:tc>
          <w:tcPr>
            <w:tcW w:w="3116" w:type="dxa"/>
          </w:tcPr>
          <w:p w14:paraId="2D4607F5" w14:textId="500998F9" w:rsidR="008B21C2" w:rsidRPr="00D176B8" w:rsidRDefault="00D176B8" w:rsidP="008B21C2">
            <w:pPr>
              <w:tabs>
                <w:tab w:val="left" w:pos="1152"/>
              </w:tabs>
              <w:rPr>
                <w:rFonts w:ascii="Cambria" w:hAnsi="Cambria"/>
                <w:i/>
                <w:iCs/>
              </w:rPr>
            </w:pPr>
            <w:r>
              <w:rPr>
                <w:rFonts w:ascii="Cambria" w:hAnsi="Cambria"/>
                <w:i/>
                <w:iCs/>
              </w:rPr>
              <w:t>Trend</w:t>
            </w:r>
          </w:p>
        </w:tc>
        <w:tc>
          <w:tcPr>
            <w:tcW w:w="3117" w:type="dxa"/>
          </w:tcPr>
          <w:p w14:paraId="72AC152C" w14:textId="77777777" w:rsidR="008B21C2" w:rsidRDefault="008B21C2" w:rsidP="008B21C2">
            <w:pPr>
              <w:tabs>
                <w:tab w:val="left" w:pos="1152"/>
              </w:tabs>
              <w:rPr>
                <w:rFonts w:ascii="Cambria" w:hAnsi="Cambria"/>
              </w:rPr>
            </w:pPr>
          </w:p>
        </w:tc>
        <w:tc>
          <w:tcPr>
            <w:tcW w:w="3117" w:type="dxa"/>
          </w:tcPr>
          <w:p w14:paraId="4EB52AA6" w14:textId="621EF08F" w:rsidR="008B21C2" w:rsidRDefault="00800EC6" w:rsidP="00800EC6">
            <w:pPr>
              <w:tabs>
                <w:tab w:val="left" w:pos="1152"/>
              </w:tabs>
              <w:rPr>
                <w:rFonts w:ascii="Cambria" w:hAnsi="Cambria"/>
              </w:rPr>
            </w:pPr>
            <w:r>
              <w:rPr>
                <w:rFonts w:ascii="Cambria" w:hAnsi="Cambria"/>
              </w:rPr>
              <w:t>[0, 1]</w:t>
            </w:r>
          </w:p>
        </w:tc>
      </w:tr>
      <w:tr w:rsidR="008B21C2" w14:paraId="08E629D6" w14:textId="77777777" w:rsidTr="008B21C2">
        <w:tc>
          <w:tcPr>
            <w:tcW w:w="3116" w:type="dxa"/>
          </w:tcPr>
          <w:p w14:paraId="76CD84A4" w14:textId="3BAA6601" w:rsidR="008B21C2" w:rsidRPr="00D176B8" w:rsidRDefault="00D176B8" w:rsidP="008B21C2">
            <w:pPr>
              <w:tabs>
                <w:tab w:val="left" w:pos="1152"/>
              </w:tabs>
              <w:rPr>
                <w:rFonts w:ascii="Cambria" w:hAnsi="Cambria"/>
                <w:i/>
                <w:iCs/>
              </w:rPr>
            </w:pPr>
            <w:r>
              <w:rPr>
                <w:rFonts w:ascii="Cambria" w:hAnsi="Cambria"/>
                <w:i/>
                <w:iCs/>
              </w:rPr>
              <w:t>Seasonality</w:t>
            </w:r>
          </w:p>
        </w:tc>
        <w:tc>
          <w:tcPr>
            <w:tcW w:w="3117" w:type="dxa"/>
          </w:tcPr>
          <w:p w14:paraId="45667C17" w14:textId="77777777" w:rsidR="008B21C2" w:rsidRDefault="008B21C2" w:rsidP="008B21C2">
            <w:pPr>
              <w:tabs>
                <w:tab w:val="left" w:pos="1152"/>
              </w:tabs>
              <w:rPr>
                <w:rFonts w:ascii="Cambria" w:hAnsi="Cambria"/>
              </w:rPr>
            </w:pPr>
          </w:p>
        </w:tc>
        <w:tc>
          <w:tcPr>
            <w:tcW w:w="3117" w:type="dxa"/>
          </w:tcPr>
          <w:p w14:paraId="07B36995" w14:textId="6AF64182" w:rsidR="008B21C2" w:rsidRDefault="00800EC6" w:rsidP="00800EC6">
            <w:pPr>
              <w:tabs>
                <w:tab w:val="left" w:pos="1152"/>
              </w:tabs>
              <w:rPr>
                <w:rFonts w:ascii="Cambria" w:hAnsi="Cambria"/>
              </w:rPr>
            </w:pPr>
            <w:r>
              <w:rPr>
                <w:rFonts w:ascii="Cambria" w:hAnsi="Cambria"/>
              </w:rPr>
              <w:t>[0, 1]</w:t>
            </w:r>
          </w:p>
        </w:tc>
      </w:tr>
      <w:tr w:rsidR="00D176B8" w14:paraId="3DBB9477" w14:textId="77777777" w:rsidTr="008B21C2">
        <w:tc>
          <w:tcPr>
            <w:tcW w:w="3116" w:type="dxa"/>
          </w:tcPr>
          <w:p w14:paraId="3D7BC49B" w14:textId="28AE4FE3" w:rsidR="00D176B8" w:rsidRDefault="00D176B8" w:rsidP="008B21C2">
            <w:pPr>
              <w:tabs>
                <w:tab w:val="left" w:pos="1152"/>
              </w:tabs>
              <w:rPr>
                <w:rFonts w:ascii="Cambria" w:hAnsi="Cambria"/>
                <w:i/>
                <w:iCs/>
              </w:rPr>
            </w:pPr>
            <w:r>
              <w:rPr>
                <w:rFonts w:ascii="Cambria" w:hAnsi="Cambria"/>
                <w:i/>
                <w:iCs/>
              </w:rPr>
              <w:t>Mean</w:t>
            </w:r>
          </w:p>
        </w:tc>
        <w:tc>
          <w:tcPr>
            <w:tcW w:w="3117" w:type="dxa"/>
          </w:tcPr>
          <w:p w14:paraId="5032508A" w14:textId="77777777" w:rsidR="00D176B8" w:rsidRDefault="00D176B8" w:rsidP="008B21C2">
            <w:pPr>
              <w:tabs>
                <w:tab w:val="left" w:pos="1152"/>
              </w:tabs>
              <w:rPr>
                <w:rFonts w:ascii="Cambria" w:hAnsi="Cambria"/>
              </w:rPr>
            </w:pPr>
          </w:p>
        </w:tc>
        <w:tc>
          <w:tcPr>
            <w:tcW w:w="3117" w:type="dxa"/>
          </w:tcPr>
          <w:p w14:paraId="35489CFE" w14:textId="6F4209D4" w:rsidR="0074150C" w:rsidRPr="0074150C" w:rsidRDefault="0074150C"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r>
      <w:tr w:rsidR="00D176B8" w14:paraId="2B61FD03" w14:textId="77777777" w:rsidTr="008B21C2">
        <w:tc>
          <w:tcPr>
            <w:tcW w:w="3116" w:type="dxa"/>
          </w:tcPr>
          <w:p w14:paraId="181A36EF" w14:textId="2D81C399" w:rsidR="00D176B8" w:rsidRDefault="00D176B8" w:rsidP="008B21C2">
            <w:pPr>
              <w:tabs>
                <w:tab w:val="left" w:pos="1152"/>
              </w:tabs>
              <w:rPr>
                <w:rFonts w:ascii="Cambria" w:hAnsi="Cambria"/>
                <w:i/>
                <w:iCs/>
              </w:rPr>
            </w:pPr>
            <w:r>
              <w:rPr>
                <w:rFonts w:ascii="Cambria" w:hAnsi="Cambria"/>
                <w:i/>
                <w:iCs/>
              </w:rPr>
              <w:t>Variance</w:t>
            </w:r>
          </w:p>
        </w:tc>
        <w:tc>
          <w:tcPr>
            <w:tcW w:w="3117" w:type="dxa"/>
          </w:tcPr>
          <w:p w14:paraId="40BA30E9" w14:textId="77777777" w:rsidR="00D176B8" w:rsidRDefault="00D176B8" w:rsidP="008B21C2">
            <w:pPr>
              <w:tabs>
                <w:tab w:val="left" w:pos="1152"/>
              </w:tabs>
              <w:rPr>
                <w:rFonts w:ascii="Cambria" w:hAnsi="Cambria"/>
              </w:rPr>
            </w:pPr>
          </w:p>
        </w:tc>
        <w:tc>
          <w:tcPr>
            <w:tcW w:w="3117" w:type="dxa"/>
          </w:tcPr>
          <w:p w14:paraId="41F33C6D" w14:textId="4AD2DAB1" w:rsidR="0074150C" w:rsidRPr="0074150C" w:rsidRDefault="0074150C"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r>
      <w:tr w:rsidR="00D176B8" w14:paraId="0DCD948E" w14:textId="77777777" w:rsidTr="008B21C2">
        <w:tc>
          <w:tcPr>
            <w:tcW w:w="3116" w:type="dxa"/>
          </w:tcPr>
          <w:p w14:paraId="782D0541" w14:textId="0FD1F07E" w:rsidR="00D176B8" w:rsidRDefault="00D176B8" w:rsidP="008B21C2">
            <w:pPr>
              <w:tabs>
                <w:tab w:val="left" w:pos="1152"/>
              </w:tabs>
              <w:rPr>
                <w:rFonts w:ascii="Cambria" w:hAnsi="Cambria"/>
                <w:i/>
                <w:iCs/>
              </w:rPr>
            </w:pPr>
            <w:r>
              <w:rPr>
                <w:rFonts w:ascii="Cambria" w:hAnsi="Cambria"/>
                <w:i/>
                <w:iCs/>
              </w:rPr>
              <w:t>Spike</w:t>
            </w:r>
          </w:p>
        </w:tc>
        <w:tc>
          <w:tcPr>
            <w:tcW w:w="3117" w:type="dxa"/>
          </w:tcPr>
          <w:p w14:paraId="722F79E8" w14:textId="77777777" w:rsidR="00D176B8" w:rsidRDefault="00D176B8" w:rsidP="008B21C2">
            <w:pPr>
              <w:tabs>
                <w:tab w:val="left" w:pos="1152"/>
              </w:tabs>
              <w:rPr>
                <w:rFonts w:ascii="Cambria" w:hAnsi="Cambria"/>
              </w:rPr>
            </w:pPr>
          </w:p>
        </w:tc>
        <w:tc>
          <w:tcPr>
            <w:tcW w:w="3117" w:type="dxa"/>
          </w:tcPr>
          <w:p w14:paraId="2264BDAF" w14:textId="154AD202" w:rsidR="001A7ACE" w:rsidRPr="001A7ACE" w:rsidRDefault="001A7ACE"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r>
      <w:tr w:rsidR="00D176B8" w14:paraId="7308C0AE" w14:textId="77777777" w:rsidTr="008B21C2">
        <w:tc>
          <w:tcPr>
            <w:tcW w:w="3116" w:type="dxa"/>
          </w:tcPr>
          <w:p w14:paraId="093C27A9" w14:textId="0F0B9854" w:rsidR="00D176B8" w:rsidRDefault="00D176B8" w:rsidP="008B21C2">
            <w:pPr>
              <w:tabs>
                <w:tab w:val="left" w:pos="1152"/>
              </w:tabs>
              <w:rPr>
                <w:rFonts w:ascii="Cambria" w:hAnsi="Cambria"/>
                <w:i/>
                <w:iCs/>
              </w:rPr>
            </w:pPr>
            <w:r>
              <w:rPr>
                <w:rFonts w:ascii="Cambria" w:hAnsi="Cambria"/>
                <w:i/>
                <w:iCs/>
              </w:rPr>
              <w:t>Max Variance Shift</w:t>
            </w:r>
          </w:p>
        </w:tc>
        <w:tc>
          <w:tcPr>
            <w:tcW w:w="3117" w:type="dxa"/>
          </w:tcPr>
          <w:p w14:paraId="63CA341E" w14:textId="77777777" w:rsidR="00D176B8" w:rsidRDefault="00D176B8" w:rsidP="008B21C2">
            <w:pPr>
              <w:tabs>
                <w:tab w:val="left" w:pos="1152"/>
              </w:tabs>
              <w:rPr>
                <w:rFonts w:ascii="Cambria" w:hAnsi="Cambria"/>
              </w:rPr>
            </w:pPr>
          </w:p>
        </w:tc>
        <w:tc>
          <w:tcPr>
            <w:tcW w:w="3117" w:type="dxa"/>
          </w:tcPr>
          <w:p w14:paraId="5F3E45CD" w14:textId="4A32173D" w:rsidR="001A7ACE" w:rsidRPr="001A7ACE" w:rsidRDefault="001A7ACE"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r>
      <w:tr w:rsidR="00D176B8" w14:paraId="6CD892A3" w14:textId="77777777" w:rsidTr="008B21C2">
        <w:tc>
          <w:tcPr>
            <w:tcW w:w="3116" w:type="dxa"/>
          </w:tcPr>
          <w:p w14:paraId="18ED6F71" w14:textId="21C65B6C" w:rsidR="00D176B8" w:rsidRDefault="00D176B8" w:rsidP="008B21C2">
            <w:pPr>
              <w:tabs>
                <w:tab w:val="left" w:pos="1152"/>
              </w:tabs>
              <w:rPr>
                <w:rFonts w:ascii="Cambria" w:hAnsi="Cambria"/>
                <w:i/>
                <w:iCs/>
              </w:rPr>
            </w:pPr>
            <w:r>
              <w:rPr>
                <w:rFonts w:ascii="Cambria" w:hAnsi="Cambria"/>
                <w:i/>
                <w:iCs/>
              </w:rPr>
              <w:t>Max Level Shift</w:t>
            </w:r>
          </w:p>
        </w:tc>
        <w:tc>
          <w:tcPr>
            <w:tcW w:w="3117" w:type="dxa"/>
          </w:tcPr>
          <w:p w14:paraId="67D8F9CC" w14:textId="77777777" w:rsidR="00D176B8" w:rsidRDefault="00D176B8" w:rsidP="008B21C2">
            <w:pPr>
              <w:tabs>
                <w:tab w:val="left" w:pos="1152"/>
              </w:tabs>
              <w:rPr>
                <w:rFonts w:ascii="Cambria" w:hAnsi="Cambria"/>
              </w:rPr>
            </w:pPr>
          </w:p>
        </w:tc>
        <w:tc>
          <w:tcPr>
            <w:tcW w:w="3117" w:type="dxa"/>
          </w:tcPr>
          <w:p w14:paraId="09F3E659" w14:textId="26AA594D" w:rsidR="001A7ACE" w:rsidRPr="001A7ACE" w:rsidRDefault="001A7ACE"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r>
    </w:tbl>
    <w:p w14:paraId="35603B05" w14:textId="47C4EFA1" w:rsidR="008B21C2" w:rsidRPr="008B21C2" w:rsidRDefault="008B21C2" w:rsidP="008B21C2">
      <w:pPr>
        <w:tabs>
          <w:tab w:val="left" w:pos="1152"/>
        </w:tabs>
        <w:rPr>
          <w:rFonts w:ascii="Cambria" w:hAnsi="Cambria"/>
        </w:rPr>
      </w:pPr>
    </w:p>
    <w:p w14:paraId="6929D1E5" w14:textId="0466394D" w:rsidR="008B21C2" w:rsidRDefault="008B21C2" w:rsidP="008B21C2">
      <w:pPr>
        <w:tabs>
          <w:tab w:val="left" w:pos="1152"/>
        </w:tabs>
        <w:rPr>
          <w:rFonts w:ascii="Cambria" w:hAnsi="Cambria"/>
          <w:i/>
          <w:iCs/>
        </w:rPr>
      </w:pPr>
    </w:p>
    <w:p w14:paraId="60B10328" w14:textId="01D2FA9D" w:rsidR="008B21C2" w:rsidRDefault="008B21C2" w:rsidP="008B21C2">
      <w:pPr>
        <w:tabs>
          <w:tab w:val="left" w:pos="1152"/>
        </w:tabs>
        <w:rPr>
          <w:rFonts w:ascii="Cambria" w:hAnsi="Cambria"/>
          <w:i/>
          <w:iCs/>
        </w:rPr>
      </w:pPr>
    </w:p>
    <w:p w14:paraId="15E50DCA" w14:textId="0F4EAD12" w:rsidR="008B21C2" w:rsidRDefault="008B21C2" w:rsidP="008B21C2">
      <w:pPr>
        <w:tabs>
          <w:tab w:val="left" w:pos="1152"/>
        </w:tabs>
        <w:rPr>
          <w:rFonts w:ascii="Cambria" w:hAnsi="Cambria"/>
          <w:i/>
          <w:iCs/>
        </w:rPr>
      </w:pPr>
    </w:p>
    <w:p w14:paraId="585235DF" w14:textId="64E99DE7" w:rsidR="008B21C2" w:rsidRDefault="008B21C2" w:rsidP="008B21C2">
      <w:pPr>
        <w:tabs>
          <w:tab w:val="left" w:pos="1152"/>
        </w:tabs>
        <w:rPr>
          <w:rFonts w:ascii="Cambria" w:hAnsi="Cambria"/>
          <w:i/>
          <w:iCs/>
        </w:rPr>
      </w:pPr>
    </w:p>
    <w:p w14:paraId="715B845A" w14:textId="5EF15DF0" w:rsidR="008B21C2" w:rsidRDefault="008B21C2" w:rsidP="008B21C2">
      <w:pPr>
        <w:tabs>
          <w:tab w:val="left" w:pos="1152"/>
        </w:tabs>
        <w:rPr>
          <w:rFonts w:ascii="Cambria" w:hAnsi="Cambria"/>
          <w:i/>
          <w:iCs/>
        </w:rPr>
      </w:pPr>
    </w:p>
    <w:p w14:paraId="4B53ADCE" w14:textId="7A1A41FC" w:rsidR="005C1A42" w:rsidRPr="00C546A7" w:rsidRDefault="0024753A" w:rsidP="005C1A42">
      <w:pPr>
        <w:rPr>
          <w:rFonts w:ascii="Cambria" w:hAnsi="Cambria"/>
        </w:rPr>
      </w:pPr>
      <w:r>
        <w:rPr>
          <w:rFonts w:ascii="Cambria" w:hAnsi="Cambria"/>
        </w:rPr>
        <w:lastRenderedPageBreak/>
        <w:t>Based on the literature review in</w:t>
      </w:r>
      <w:r w:rsidR="005C1A42" w:rsidRPr="007A02E9">
        <w:rPr>
          <w:rFonts w:ascii="Cambria" w:hAnsi="Cambria"/>
        </w:rPr>
        <w:t xml:space="preserve"> </w:t>
      </w:r>
      <w:r>
        <w:rPr>
          <w:rFonts w:ascii="Cambria" w:hAnsi="Cambria"/>
        </w:rPr>
        <w:t>S</w:t>
      </w:r>
      <w:r w:rsidR="005C1A42" w:rsidRPr="007A02E9">
        <w:rPr>
          <w:rFonts w:ascii="Cambria" w:hAnsi="Cambria"/>
        </w:rPr>
        <w:t>ection 2.3, we define the</w:t>
      </w:r>
      <w:r>
        <w:rPr>
          <w:rFonts w:ascii="Cambria" w:hAnsi="Cambria"/>
        </w:rPr>
        <w:t xml:space="preserve"> time series</w:t>
      </w:r>
      <w:r w:rsidR="005C1A42" w:rsidRPr="007A02E9">
        <w:rPr>
          <w:rFonts w:ascii="Cambria" w:hAnsi="Cambria"/>
        </w:rPr>
        <w:t xml:space="preserve"> features </w:t>
      </w:r>
      <w:r>
        <w:rPr>
          <w:rFonts w:ascii="Cambria" w:hAnsi="Cambria"/>
        </w:rPr>
        <w:t>that had a relationship with forecast accuracy</w:t>
      </w:r>
      <w:r w:rsidR="008F6094">
        <w:rPr>
          <w:rFonts w:ascii="Cambria" w:hAnsi="Cambria"/>
        </w:rPr>
        <w:t xml:space="preserve"> and </w:t>
      </w:r>
      <w:r>
        <w:rPr>
          <w:rFonts w:ascii="Cambria" w:hAnsi="Cambria"/>
        </w:rPr>
        <w:t>add</w:t>
      </w:r>
      <w:r w:rsidR="005C1A42" w:rsidRPr="00C546A7">
        <w:rPr>
          <w:rFonts w:ascii="Cambria" w:hAnsi="Cambria"/>
        </w:rPr>
        <w:t xml:space="preserve"> additional features</w:t>
      </w:r>
      <w:r>
        <w:rPr>
          <w:rFonts w:ascii="Cambria" w:hAnsi="Cambria"/>
        </w:rPr>
        <w:t xml:space="preserve"> i</w:t>
      </w:r>
      <w:r w:rsidR="005C1A42" w:rsidRPr="00C546A7">
        <w:rPr>
          <w:rFonts w:ascii="Cambria" w:hAnsi="Cambria"/>
        </w:rPr>
        <w:t>nclud</w:t>
      </w:r>
      <w:r>
        <w:rPr>
          <w:rFonts w:ascii="Cambria" w:hAnsi="Cambria"/>
        </w:rPr>
        <w:t>ing</w:t>
      </w:r>
      <w:r w:rsidR="005C1A42" w:rsidRPr="00C546A7">
        <w:rPr>
          <w:rFonts w:ascii="Cambria" w:hAnsi="Cambria"/>
        </w:rPr>
        <w:t xml:space="preserve"> skewness, kurtosis, linearity, and strength of trend and seasonality. We omit stability and non-linearity since these features had little to no effect on accuracy</w:t>
      </w:r>
      <w:r w:rsidR="004E4C7C">
        <w:rPr>
          <w:rFonts w:ascii="Cambria" w:hAnsi="Cambria"/>
        </w:rPr>
        <w:t>. We also omit</w:t>
      </w:r>
      <w:r w:rsidR="005C1A42" w:rsidRPr="00C546A7">
        <w:rPr>
          <w:rFonts w:ascii="Cambria" w:hAnsi="Cambria"/>
        </w:rPr>
        <w:t xml:space="preserve"> frequency</w:t>
      </w:r>
      <w:r w:rsidR="004E4C7C">
        <w:rPr>
          <w:rFonts w:ascii="Cambria" w:hAnsi="Cambria"/>
        </w:rPr>
        <w:t xml:space="preserve"> because</w:t>
      </w:r>
      <w:r w:rsidR="005C1A42" w:rsidRPr="00C546A7">
        <w:rPr>
          <w:rFonts w:ascii="Cambria" w:hAnsi="Cambria"/>
        </w:rPr>
        <w:t xml:space="preserve"> none of the privacy methods we consider </w:t>
      </w:r>
      <w:r w:rsidR="003B658F">
        <w:rPr>
          <w:rFonts w:ascii="Cambria" w:hAnsi="Cambria"/>
        </w:rPr>
        <w:t>decrease</w:t>
      </w:r>
      <w:r w:rsidR="004E4C7C">
        <w:rPr>
          <w:rFonts w:ascii="Cambria" w:hAnsi="Cambria"/>
        </w:rPr>
        <w:t xml:space="preserve"> the frequency of the data</w:t>
      </w:r>
      <w:r w:rsidR="005C1A42" w:rsidRPr="00C546A7">
        <w:rPr>
          <w:rFonts w:ascii="Cambria" w:hAnsi="Cambria"/>
        </w:rPr>
        <w:t xml:space="preserve">. </w:t>
      </w:r>
      <w:r w:rsidR="0018296F">
        <w:rPr>
          <w:rFonts w:ascii="Cambria" w:hAnsi="Cambria"/>
        </w:rPr>
        <w:t>However, w</w:t>
      </w:r>
      <w:r w:rsidR="005C1A42" w:rsidRPr="00C546A7">
        <w:rPr>
          <w:rFonts w:ascii="Cambria" w:hAnsi="Cambria"/>
        </w:rPr>
        <w:t xml:space="preserve">e note that </w:t>
      </w:r>
      <w:commentRangeStart w:id="35"/>
      <w:commentRangeStart w:id="36"/>
      <w:commentRangeStart w:id="37"/>
      <w:r w:rsidR="005C1A42" w:rsidRPr="00C546A7">
        <w:rPr>
          <w:rFonts w:ascii="Cambria" w:hAnsi="Cambria"/>
        </w:rPr>
        <w:t xml:space="preserve">higher frequencies </w:t>
      </w:r>
      <w:commentRangeEnd w:id="35"/>
      <w:r w:rsidR="003B658F">
        <w:rPr>
          <w:rStyle w:val="CommentReference"/>
        </w:rPr>
        <w:commentReference w:id="35"/>
      </w:r>
      <w:commentRangeEnd w:id="36"/>
      <w:r w:rsidR="00183E11">
        <w:rPr>
          <w:rStyle w:val="CommentReference"/>
        </w:rPr>
        <w:commentReference w:id="36"/>
      </w:r>
      <w:commentRangeEnd w:id="37"/>
      <w:r w:rsidR="008C6BC3">
        <w:rPr>
          <w:rStyle w:val="CommentReference"/>
        </w:rPr>
        <w:commentReference w:id="37"/>
      </w:r>
      <w:r w:rsidR="005C1A42" w:rsidRPr="00C546A7">
        <w:rPr>
          <w:rFonts w:ascii="Cambria" w:hAnsi="Cambria"/>
        </w:rPr>
        <w:t>are associated with improved forecast accuracy</w:t>
      </w:r>
      <w:r w:rsidR="004E4C7C">
        <w:rPr>
          <w:rFonts w:ascii="Cambria" w:hAnsi="Cambria"/>
        </w:rPr>
        <w:t xml:space="preserve"> </w:t>
      </w:r>
      <w:r w:rsidR="00612586">
        <w:rPr>
          <w:rFonts w:ascii="Cambria" w:hAnsi="Cambria"/>
        </w:rPr>
        <w:t>(Spiliotis et al., 2020)</w:t>
      </w:r>
      <w:r w:rsidR="005C1A42" w:rsidRPr="00C546A7">
        <w:rPr>
          <w:rFonts w:ascii="Cambria" w:hAnsi="Cambria"/>
        </w:rPr>
        <w:t>.</w:t>
      </w:r>
    </w:p>
    <w:p w14:paraId="4BC0AB8A" w14:textId="77777777" w:rsidR="005C1A42" w:rsidRPr="007A02E9" w:rsidRDefault="005C1A42" w:rsidP="007A02E9">
      <w:pPr>
        <w:tabs>
          <w:tab w:val="left" w:pos="1152"/>
        </w:tabs>
        <w:rPr>
          <w:rFonts w:ascii="Cambria" w:hAnsi="Cambria"/>
          <w:i/>
          <w:iCs/>
        </w:rPr>
      </w:pPr>
    </w:p>
    <w:p w14:paraId="4B2B0EF9" w14:textId="5F988F3F" w:rsidR="005C1A42" w:rsidRDefault="005C1A42" w:rsidP="005C1A42">
      <w:pPr>
        <w:pStyle w:val="ListParagraph"/>
        <w:numPr>
          <w:ilvl w:val="2"/>
          <w:numId w:val="1"/>
        </w:numPr>
        <w:tabs>
          <w:tab w:val="left" w:pos="1152"/>
        </w:tabs>
        <w:rPr>
          <w:rFonts w:ascii="Cambria" w:hAnsi="Cambria"/>
          <w:i/>
          <w:iCs/>
        </w:rPr>
      </w:pPr>
      <w:r>
        <w:rPr>
          <w:rFonts w:ascii="Cambria" w:hAnsi="Cambria"/>
          <w:i/>
          <w:iCs/>
        </w:rPr>
        <w:t>Spectral Entropy</w:t>
      </w:r>
    </w:p>
    <w:p w14:paraId="1A5D894C" w14:textId="683A00D3" w:rsidR="005C1A42" w:rsidRPr="007A02E9" w:rsidRDefault="005C1A42" w:rsidP="007A02E9">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168E168" w14:textId="77777777" w:rsidR="005C1A42" w:rsidRPr="005C1A42" w:rsidRDefault="005C1A42" w:rsidP="007A02E9">
      <w:pPr>
        <w:pStyle w:val="ListParagraph"/>
        <w:ind w:left="360"/>
        <w:rPr>
          <w:rFonts w:ascii="Cambria" w:hAnsi="Cambria"/>
        </w:rPr>
      </w:pPr>
    </w:p>
    <w:p w14:paraId="7F9C207A" w14:textId="320FFAE3" w:rsidR="005C1A42" w:rsidRPr="005C1A42" w:rsidRDefault="005C1A42" w:rsidP="007A02E9">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m:t>
        </m:r>
      </m:oMath>
      <w:r w:rsidRPr="005C1A42">
        <w:rPr>
          <w:rFonts w:ascii="Cambria" w:hAnsi="Cambria"/>
        </w:rPr>
        <w:t>,</w:t>
      </w:r>
    </w:p>
    <w:p w14:paraId="2396F663" w14:textId="77777777" w:rsidR="005C1A42" w:rsidRPr="005C1A42" w:rsidRDefault="005C1A42" w:rsidP="007A02E9">
      <w:pPr>
        <w:pStyle w:val="ListParagraph"/>
        <w:ind w:left="360"/>
        <w:rPr>
          <w:rFonts w:ascii="Cambria" w:hAnsi="Cambria"/>
        </w:rPr>
      </w:pPr>
    </w:p>
    <w:p w14:paraId="7176F66C" w14:textId="77777777" w:rsidR="005C1A42" w:rsidRPr="005C1A42" w:rsidRDefault="005C1A42" w:rsidP="007A02E9">
      <w:pPr>
        <w:pStyle w:val="ListParagraph"/>
        <w:ind w:left="360"/>
        <w:rPr>
          <w:rFonts w:ascii="Cambria" w:hAnsi="Cambria"/>
        </w:rPr>
      </w:pPr>
    </w:p>
    <w:p w14:paraId="7BD891DB" w14:textId="61BC79AE" w:rsidR="005C1A42" w:rsidRPr="007A02E9" w:rsidRDefault="005C1A42" w:rsidP="007A02E9">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sidR="00466B2C">
        <w:rPr>
          <w:rFonts w:ascii="Cambria" w:eastAsiaTheme="minorEastAsia" w:hAnsi="Cambria"/>
        </w:rPr>
        <w:t>,</w:t>
      </w:r>
      <w:r w:rsidRPr="007A02E9">
        <w:rPr>
          <w:rFonts w:ascii="Cambria" w:hAnsi="Cambria"/>
        </w:rPr>
        <w:t xml:space="preserve"> where high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7A02E9">
        <w:rPr>
          <w:rFonts w:ascii="Cambria" w:hAnsi="Cambria"/>
        </w:rPr>
        <w:t xml:space="preserve">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7ABC4BCF" w14:textId="77777777" w:rsidR="005C1A42" w:rsidRPr="007A02E9" w:rsidRDefault="005C1A42" w:rsidP="007A02E9">
      <w:pPr>
        <w:tabs>
          <w:tab w:val="left" w:pos="1152"/>
        </w:tabs>
        <w:rPr>
          <w:rFonts w:ascii="Cambria" w:hAnsi="Cambria"/>
          <w:i/>
          <w:iCs/>
        </w:rPr>
      </w:pPr>
    </w:p>
    <w:p w14:paraId="6E22B44F" w14:textId="77777777" w:rsidR="005C1A42" w:rsidRPr="007A02E9" w:rsidRDefault="005C1A42" w:rsidP="007A02E9">
      <w:pPr>
        <w:tabs>
          <w:tab w:val="left" w:pos="1152"/>
        </w:tabs>
        <w:rPr>
          <w:rFonts w:ascii="Cambria" w:hAnsi="Cambria"/>
        </w:rPr>
      </w:pPr>
    </w:p>
    <w:p w14:paraId="58B4E40D" w14:textId="4E80FED9" w:rsidR="005C1A42" w:rsidRDefault="005C1A42" w:rsidP="005C1A42">
      <w:pPr>
        <w:pStyle w:val="ListParagraph"/>
        <w:numPr>
          <w:ilvl w:val="2"/>
          <w:numId w:val="1"/>
        </w:numPr>
        <w:tabs>
          <w:tab w:val="left" w:pos="1152"/>
        </w:tabs>
        <w:rPr>
          <w:rFonts w:ascii="Cambria" w:hAnsi="Cambria"/>
          <w:i/>
          <w:iCs/>
        </w:rPr>
      </w:pPr>
      <w:r>
        <w:rPr>
          <w:rFonts w:ascii="Cambria" w:hAnsi="Cambria"/>
          <w:i/>
          <w:iCs/>
        </w:rPr>
        <w:t>Hurst</w:t>
      </w:r>
    </w:p>
    <w:p w14:paraId="1E398AFD" w14:textId="62823A90" w:rsidR="005C1A42" w:rsidRDefault="005C1A42" w:rsidP="005C1A42">
      <w:pPr>
        <w:tabs>
          <w:tab w:val="left" w:pos="1152"/>
        </w:tabs>
        <w:rPr>
          <w:rFonts w:ascii="Cambria" w:hAnsi="Cambria"/>
          <w:i/>
          <w:iCs/>
        </w:rPr>
      </w:pPr>
    </w:p>
    <w:p w14:paraId="1627E203" w14:textId="6112D7E2" w:rsidR="005C1A42" w:rsidRPr="00C546A7" w:rsidRDefault="005C1A42" w:rsidP="005C1A42">
      <w:pPr>
        <w:rPr>
          <w:rFonts w:ascii="Cambria" w:hAnsi="Cambria"/>
        </w:rPr>
      </w:pPr>
      <w:r w:rsidRPr="00C546A7">
        <w:rPr>
          <w:rFonts w:ascii="Cambria" w:hAnsi="Cambria"/>
        </w:rPr>
        <w:t xml:space="preserve">Next, we consider </w:t>
      </w:r>
      <w:r w:rsidR="00673FC9">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00CA0769" w:rsidRPr="00CA0769">
        <w:rPr>
          <w:rFonts w:ascii="Cambria" w:hAnsi="Cambria"/>
        </w:rPr>
        <w:t>Spiliotis et al. (2020) found this feature had the largest effect on forecast accuracy.</w:t>
      </w:r>
      <w:r w:rsidRPr="00C546A7">
        <w:rPr>
          <w:rFonts w:ascii="Cambria" w:hAnsi="Cambria"/>
        </w:rPr>
        <w:t xml:space="preserve"> We use the </w:t>
      </w:r>
      <w:commentRangeStart w:id="38"/>
      <w:r w:rsidRPr="00C546A7">
        <w:rPr>
          <w:rFonts w:ascii="Cambria" w:hAnsi="Cambria"/>
        </w:rPr>
        <w:t>definition</w:t>
      </w:r>
      <w:commentRangeEnd w:id="38"/>
      <w:r w:rsidR="00B4338E">
        <w:rPr>
          <w:rStyle w:val="CommentReference"/>
        </w:rPr>
        <w:commentReference w:id="38"/>
      </w:r>
      <w:r w:rsidRPr="00C546A7">
        <w:rPr>
          <w:rFonts w:ascii="Cambria" w:hAnsi="Cambria"/>
        </w:rPr>
        <w:t xml:space="preserve">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where</w:t>
      </w:r>
    </w:p>
    <w:p w14:paraId="1316564C" w14:textId="77777777" w:rsidR="005C1A42" w:rsidRPr="00C546A7" w:rsidRDefault="005C1A42" w:rsidP="005C1A42">
      <w:pPr>
        <w:rPr>
          <w:rFonts w:ascii="Cambria" w:hAnsi="Cambria"/>
        </w:rPr>
      </w:pPr>
    </w:p>
    <w:p w14:paraId="5AF966D8" w14:textId="77777777" w:rsidR="005C1A42" w:rsidRPr="00C546A7" w:rsidRDefault="00000000" w:rsidP="005C1A42">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2CEB4004" w14:textId="77777777" w:rsidR="005C1A42" w:rsidRPr="00C546A7" w:rsidRDefault="005C1A42" w:rsidP="005C1A42">
      <w:pPr>
        <w:rPr>
          <w:rFonts w:ascii="Cambria" w:hAnsi="Cambria"/>
        </w:rPr>
      </w:pPr>
    </w:p>
    <w:p w14:paraId="5803A13C" w14:textId="77777777" w:rsidR="005C1A42" w:rsidRPr="00C546A7" w:rsidRDefault="005C1A42" w:rsidP="005C1A42">
      <w:pPr>
        <w:rPr>
          <w:rFonts w:ascii="Cambria" w:hAnsi="Cambria"/>
        </w:rPr>
      </w:pPr>
    </w:p>
    <w:p w14:paraId="1E4D5516" w14:textId="77777777" w:rsidR="005C1A42" w:rsidRPr="00C546A7" w:rsidRDefault="005C1A42" w:rsidP="005C1A42">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then </w:t>
      </w:r>
    </w:p>
    <w:p w14:paraId="17C6021D" w14:textId="77777777" w:rsidR="005C1A42" w:rsidRPr="00C546A7" w:rsidRDefault="005C1A42" w:rsidP="005C1A42">
      <w:pPr>
        <w:rPr>
          <w:rFonts w:ascii="Cambria" w:hAnsi="Cambria"/>
        </w:rPr>
      </w:pPr>
    </w:p>
    <w:p w14:paraId="224BD333" w14:textId="77777777" w:rsidR="005C1A42" w:rsidRPr="00C546A7" w:rsidRDefault="00000000" w:rsidP="005C1A42">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51F21C00" w14:textId="77777777" w:rsidR="005C1A42" w:rsidRPr="00C546A7" w:rsidRDefault="005C1A42" w:rsidP="005C1A42">
      <w:pPr>
        <w:rPr>
          <w:rFonts w:ascii="Cambria" w:hAnsi="Cambria"/>
        </w:rPr>
      </w:pPr>
    </w:p>
    <w:p w14:paraId="502908FC" w14:textId="6F3296AD" w:rsidR="005C1A42" w:rsidRPr="00C546A7" w:rsidRDefault="005C1A42" w:rsidP="005C1A42">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sidR="006B3475">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514A9558" w14:textId="77777777" w:rsidR="005C1A42" w:rsidRPr="00C546A7" w:rsidRDefault="005C1A42" w:rsidP="005C1A42">
      <w:pPr>
        <w:rPr>
          <w:rFonts w:ascii="Cambria" w:hAnsi="Cambria"/>
        </w:rPr>
      </w:pPr>
    </w:p>
    <w:p w14:paraId="35503D17" w14:textId="77777777" w:rsidR="005C1A42" w:rsidRPr="00C546A7" w:rsidRDefault="005C1A42" w:rsidP="00987F81">
      <w:pPr>
        <w:jc w:val="center"/>
        <w:rPr>
          <w:rFonts w:ascii="Cambria" w:hAnsi="Cambria"/>
        </w:rPr>
      </w:pPr>
      <m:oMath>
        <m:r>
          <w:rPr>
            <w:rFonts w:ascii="Cambria Math" w:hAnsi="Cambria Math"/>
          </w:rPr>
          <m:t>Hurst =H=d+0.</m:t>
        </m:r>
      </m:oMath>
      <w:r w:rsidRPr="00C546A7">
        <w:rPr>
          <w:rFonts w:ascii="Cambria" w:hAnsi="Cambria"/>
        </w:rPr>
        <w:t>5.</w:t>
      </w:r>
    </w:p>
    <w:p w14:paraId="62447950" w14:textId="77777777" w:rsidR="005C1A42" w:rsidRPr="00C546A7" w:rsidRDefault="005C1A42" w:rsidP="005C1A42">
      <w:pPr>
        <w:rPr>
          <w:rFonts w:ascii="Cambria" w:hAnsi="Cambria"/>
        </w:rPr>
      </w:pPr>
    </w:p>
    <w:p w14:paraId="77EEE9B8" w14:textId="6AFDB690" w:rsidR="005C1A42" w:rsidRPr="00C546A7" w:rsidRDefault="005C1A42" w:rsidP="005C1A42">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sidR="006B3475">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390D7E81" w14:textId="77777777" w:rsidR="005C1A42" w:rsidRPr="007A02E9" w:rsidRDefault="005C1A42" w:rsidP="007A02E9">
      <w:pPr>
        <w:tabs>
          <w:tab w:val="left" w:pos="1152"/>
        </w:tabs>
        <w:rPr>
          <w:rFonts w:ascii="Cambria" w:hAnsi="Cambria"/>
          <w:i/>
          <w:iCs/>
        </w:rPr>
      </w:pPr>
    </w:p>
    <w:p w14:paraId="0C608D70" w14:textId="272CFE76" w:rsidR="005C1A42" w:rsidRDefault="005C1A42" w:rsidP="005C1A42">
      <w:pPr>
        <w:pStyle w:val="ListParagraph"/>
        <w:numPr>
          <w:ilvl w:val="2"/>
          <w:numId w:val="1"/>
        </w:numPr>
        <w:tabs>
          <w:tab w:val="left" w:pos="1152"/>
        </w:tabs>
        <w:rPr>
          <w:rFonts w:ascii="Cambria" w:hAnsi="Cambria"/>
          <w:i/>
          <w:iCs/>
        </w:rPr>
      </w:pPr>
      <w:r>
        <w:rPr>
          <w:rFonts w:ascii="Cambria" w:hAnsi="Cambria"/>
          <w:i/>
          <w:iCs/>
        </w:rPr>
        <w:t>S</w:t>
      </w:r>
      <w:r w:rsidR="008F6094">
        <w:rPr>
          <w:rFonts w:ascii="Cambria" w:hAnsi="Cambria"/>
          <w:i/>
          <w:iCs/>
        </w:rPr>
        <w:t>kewness</w:t>
      </w:r>
      <w:r w:rsidR="00901227">
        <w:rPr>
          <w:rFonts w:ascii="Cambria" w:hAnsi="Cambria"/>
          <w:i/>
          <w:iCs/>
        </w:rPr>
        <w:br/>
      </w:r>
    </w:p>
    <w:p w14:paraId="3FBC7E33" w14:textId="41AC44AF" w:rsidR="008F6094" w:rsidRPr="007A02E9" w:rsidRDefault="0076720D" w:rsidP="007A02E9">
      <w:pPr>
        <w:rPr>
          <w:rFonts w:ascii="Cambria" w:hAnsi="Cambria"/>
        </w:rPr>
      </w:pPr>
      <w:r>
        <w:rPr>
          <w:rFonts w:ascii="Cambria" w:hAnsi="Cambria"/>
          <w:i/>
          <w:iCs/>
        </w:rPr>
        <w:t xml:space="preserve">Skewness </w:t>
      </w:r>
      <w:r w:rsidR="008F6094"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8F6094" w:rsidRPr="007A02E9">
        <w:rPr>
          <w:rFonts w:ascii="Cambria" w:hAnsi="Cambria"/>
        </w:rPr>
        <w:t xml:space="preserve"> </w:t>
      </w:r>
      <w:r w:rsidR="008F6094" w:rsidRPr="007A02E9">
        <w:rPr>
          <w:rFonts w:ascii="Cambria" w:hAnsi="Cambria"/>
        </w:rPr>
        <w:fldChar w:fldCharType="begin"/>
      </w:r>
      <w:r w:rsidR="008F6094"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008F6094" w:rsidRPr="007A02E9">
        <w:rPr>
          <w:rFonts w:ascii="Cambria" w:hAnsi="Cambria"/>
        </w:rPr>
        <w:fldChar w:fldCharType="separate"/>
      </w:r>
      <w:r w:rsidR="008F6094" w:rsidRPr="007A02E9">
        <w:rPr>
          <w:rFonts w:ascii="Cambria" w:hAnsi="Cambria"/>
        </w:rPr>
        <w:t>(Wang et al., 2006)</w:t>
      </w:r>
      <w:r w:rsidR="008F6094" w:rsidRPr="007A02E9">
        <w:rPr>
          <w:rFonts w:ascii="Cambria" w:hAnsi="Cambria"/>
        </w:rPr>
        <w:fldChar w:fldCharType="end"/>
      </w:r>
      <w:r w:rsidR="008F6094" w:rsidRPr="007A02E9">
        <w:rPr>
          <w:rFonts w:ascii="Cambria" w:hAnsi="Cambria"/>
        </w:rPr>
        <w:t>, where positive (</w:t>
      </w:r>
      <w:r w:rsidR="00183E11">
        <w:rPr>
          <w:rFonts w:ascii="Cambria" w:hAnsi="Cambria"/>
        </w:rPr>
        <w:t xml:space="preserve">or </w:t>
      </w:r>
      <w:r w:rsidR="008F6094" w:rsidRPr="007A02E9">
        <w:rPr>
          <w:rFonts w:ascii="Cambria" w:hAnsi="Cambria"/>
        </w:rPr>
        <w:t>negative) values are associated with a right- (</w:t>
      </w:r>
      <w:r w:rsidR="00183E11">
        <w:rPr>
          <w:rFonts w:ascii="Cambria" w:hAnsi="Cambria"/>
        </w:rPr>
        <w:t xml:space="preserve">or </w:t>
      </w:r>
      <w:r w:rsidR="008F6094" w:rsidRPr="007A02E9">
        <w:rPr>
          <w:rFonts w:ascii="Cambria" w:hAnsi="Cambria"/>
        </w:rPr>
        <w:t>left-) skewed data distribution</w:t>
      </w:r>
      <w:r w:rsidR="00065352">
        <w:rPr>
          <w:rFonts w:ascii="Cambria" w:hAnsi="Cambria"/>
        </w:rPr>
        <w:t>,</w:t>
      </w:r>
    </w:p>
    <w:p w14:paraId="3D423FCC" w14:textId="77777777" w:rsidR="008F6094" w:rsidRPr="008F6094" w:rsidRDefault="008F6094" w:rsidP="007A02E9">
      <w:pPr>
        <w:pStyle w:val="ListParagraph"/>
        <w:ind w:left="360"/>
        <w:rPr>
          <w:rFonts w:ascii="Cambria" w:hAnsi="Cambria"/>
        </w:rPr>
      </w:pPr>
    </w:p>
    <w:p w14:paraId="319643B6" w14:textId="77777777" w:rsidR="008F6094" w:rsidRPr="008F6094" w:rsidRDefault="008F6094" w:rsidP="007A02E9">
      <w:pPr>
        <w:pStyle w:val="ListParagraph"/>
        <w:ind w:left="360"/>
        <w:rPr>
          <w:rFonts w:ascii="Cambria" w:hAnsi="Cambria"/>
        </w:rPr>
      </w:pPr>
    </w:p>
    <w:p w14:paraId="6CB06558" w14:textId="3DD87F3F" w:rsidR="008F6094" w:rsidRPr="008F6094" w:rsidRDefault="008F6094" w:rsidP="007A02E9">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103D91EC" w14:textId="77777777" w:rsidR="008F6094" w:rsidRPr="007A02E9" w:rsidRDefault="008F6094" w:rsidP="007A02E9">
      <w:pPr>
        <w:tabs>
          <w:tab w:val="left" w:pos="1152"/>
        </w:tabs>
        <w:rPr>
          <w:rFonts w:ascii="Cambria" w:hAnsi="Cambria"/>
          <w:i/>
          <w:iCs/>
        </w:rPr>
      </w:pPr>
    </w:p>
    <w:p w14:paraId="168C1AD8" w14:textId="6E111700" w:rsidR="005C1A42" w:rsidRDefault="008F6094" w:rsidP="005C1A42">
      <w:pPr>
        <w:pStyle w:val="ListParagraph"/>
        <w:numPr>
          <w:ilvl w:val="2"/>
          <w:numId w:val="1"/>
        </w:numPr>
        <w:tabs>
          <w:tab w:val="left" w:pos="1152"/>
        </w:tabs>
        <w:rPr>
          <w:rFonts w:ascii="Cambria" w:hAnsi="Cambria"/>
          <w:i/>
          <w:iCs/>
        </w:rPr>
      </w:pPr>
      <w:r>
        <w:rPr>
          <w:rFonts w:ascii="Cambria" w:hAnsi="Cambria"/>
          <w:i/>
          <w:iCs/>
        </w:rPr>
        <w:t>Kurtosis</w:t>
      </w:r>
      <w:r w:rsidR="00901227">
        <w:rPr>
          <w:rFonts w:ascii="Cambria" w:hAnsi="Cambria"/>
          <w:i/>
          <w:iCs/>
        </w:rPr>
        <w:br/>
      </w:r>
    </w:p>
    <w:p w14:paraId="04D29048" w14:textId="5674C606" w:rsidR="008F6094" w:rsidRPr="00065352" w:rsidRDefault="008F6094" w:rsidP="00065352">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sidR="00073255">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sidR="00811EB6">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1CF5BFC6" w14:textId="77777777" w:rsidR="008F6094" w:rsidRPr="008F6094" w:rsidRDefault="008F6094" w:rsidP="007A02E9">
      <w:pPr>
        <w:pStyle w:val="ListParagraph"/>
        <w:ind w:left="360"/>
        <w:rPr>
          <w:rFonts w:ascii="Cambria" w:hAnsi="Cambria"/>
        </w:rPr>
      </w:pPr>
    </w:p>
    <w:p w14:paraId="1ACAC974" w14:textId="77777777" w:rsidR="008F6094" w:rsidRPr="008F6094" w:rsidRDefault="008F6094" w:rsidP="007A02E9">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09F154B" w14:textId="77777777" w:rsidR="008F6094" w:rsidRPr="008F6094" w:rsidRDefault="008F6094" w:rsidP="007A02E9">
      <w:pPr>
        <w:pStyle w:val="ListParagraph"/>
        <w:ind w:left="360"/>
        <w:rPr>
          <w:rFonts w:ascii="Cambria" w:hAnsi="Cambria"/>
        </w:rPr>
      </w:pPr>
    </w:p>
    <w:p w14:paraId="2200DA41" w14:textId="77777777" w:rsidR="008F6094" w:rsidRPr="008F6094" w:rsidRDefault="008F6094" w:rsidP="007A02E9">
      <w:pPr>
        <w:pStyle w:val="ListParagraph"/>
        <w:ind w:left="360"/>
        <w:rPr>
          <w:rFonts w:ascii="Cambria" w:hAnsi="Cambria"/>
        </w:rPr>
      </w:pPr>
    </w:p>
    <w:p w14:paraId="15C1BAC5" w14:textId="4E7A842F" w:rsidR="008F6094" w:rsidRPr="00065352" w:rsidRDefault="008F6094" w:rsidP="00065352">
      <w:pPr>
        <w:rPr>
          <w:rFonts w:ascii="Cambria" w:hAnsi="Cambria"/>
        </w:rPr>
      </w:pPr>
      <w:r w:rsidRPr="00065352">
        <w:rPr>
          <w:rFonts w:ascii="Cambria" w:hAnsi="Cambria"/>
        </w:rPr>
        <w:t xml:space="preserve">where 3 is the </w:t>
      </w:r>
      <w:r w:rsidR="00811EB6">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4677C2EC" w14:textId="749C2CED" w:rsidR="008F6094" w:rsidRDefault="008F6094" w:rsidP="008F6094">
      <w:pPr>
        <w:tabs>
          <w:tab w:val="left" w:pos="1152"/>
        </w:tabs>
        <w:rPr>
          <w:rFonts w:ascii="Cambria" w:hAnsi="Cambria"/>
          <w:i/>
          <w:iCs/>
        </w:rPr>
      </w:pPr>
    </w:p>
    <w:p w14:paraId="26746FE4" w14:textId="77777777" w:rsidR="008F6094" w:rsidRPr="007A02E9" w:rsidRDefault="008F6094" w:rsidP="007A02E9">
      <w:pPr>
        <w:tabs>
          <w:tab w:val="left" w:pos="1152"/>
        </w:tabs>
        <w:rPr>
          <w:rFonts w:ascii="Cambria" w:hAnsi="Cambria"/>
          <w:i/>
          <w:iCs/>
        </w:rPr>
      </w:pPr>
    </w:p>
    <w:p w14:paraId="2FE682A3" w14:textId="195AED35" w:rsidR="005C1A42" w:rsidRDefault="008F6094" w:rsidP="005C1A42">
      <w:pPr>
        <w:pStyle w:val="ListParagraph"/>
        <w:numPr>
          <w:ilvl w:val="2"/>
          <w:numId w:val="1"/>
        </w:numPr>
        <w:tabs>
          <w:tab w:val="left" w:pos="1152"/>
        </w:tabs>
        <w:rPr>
          <w:rFonts w:ascii="Cambria" w:hAnsi="Cambria"/>
          <w:i/>
          <w:iCs/>
        </w:rPr>
      </w:pPr>
      <w:commentRangeStart w:id="39"/>
      <w:commentRangeStart w:id="40"/>
      <w:r>
        <w:rPr>
          <w:rFonts w:ascii="Cambria" w:hAnsi="Cambria"/>
          <w:i/>
          <w:iCs/>
        </w:rPr>
        <w:t>E</w:t>
      </w:r>
      <w:r w:rsidR="00183E11">
        <w:rPr>
          <w:rFonts w:ascii="Cambria" w:hAnsi="Cambria"/>
          <w:i/>
          <w:iCs/>
        </w:rPr>
        <w:t>rror</w:t>
      </w:r>
      <w:r>
        <w:rPr>
          <w:rFonts w:ascii="Cambria" w:hAnsi="Cambria"/>
          <w:i/>
          <w:iCs/>
        </w:rPr>
        <w:t xml:space="preserve"> Autocorrelation Function (E_acf)</w:t>
      </w:r>
      <w:commentRangeEnd w:id="39"/>
      <w:r w:rsidR="00C07A76">
        <w:rPr>
          <w:rStyle w:val="CommentReference"/>
        </w:rPr>
        <w:commentReference w:id="39"/>
      </w:r>
      <w:commentRangeEnd w:id="40"/>
      <w:r w:rsidR="00346BDC">
        <w:rPr>
          <w:rStyle w:val="CommentReference"/>
        </w:rPr>
        <w:commentReference w:id="40"/>
      </w:r>
    </w:p>
    <w:p w14:paraId="6895B070" w14:textId="77777777" w:rsidR="008F6094" w:rsidRPr="008F6094" w:rsidRDefault="008F6094" w:rsidP="007A02E9">
      <w:pPr>
        <w:pStyle w:val="ListParagraph"/>
        <w:ind w:left="360"/>
        <w:rPr>
          <w:rFonts w:ascii="Cambria" w:hAnsi="Cambria"/>
        </w:rPr>
      </w:pPr>
    </w:p>
    <w:p w14:paraId="519EB884" w14:textId="77777777" w:rsidR="008F6094" w:rsidRPr="007A02E9" w:rsidRDefault="008F6094" w:rsidP="007A02E9">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We use the approach of Hyndman et al. (2019) to obtain</w:t>
      </w:r>
    </w:p>
    <w:p w14:paraId="51197525" w14:textId="77777777" w:rsidR="008F6094" w:rsidRPr="008F6094" w:rsidRDefault="008F6094" w:rsidP="007A02E9">
      <w:pPr>
        <w:pStyle w:val="ListParagraph"/>
        <w:ind w:left="360"/>
        <w:rPr>
          <w:rFonts w:ascii="Cambria" w:hAnsi="Cambria"/>
        </w:rPr>
      </w:pPr>
    </w:p>
    <w:p w14:paraId="58AFFA6F" w14:textId="62BFC1AB" w:rsidR="008F6094" w:rsidRPr="00811EB6" w:rsidRDefault="00000000" w:rsidP="00811EB6">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8F6094" w:rsidRPr="008F6094">
        <w:rPr>
          <w:rFonts w:ascii="Cambria" w:hAnsi="Cambria"/>
        </w:rPr>
        <w:t>,</w:t>
      </w:r>
    </w:p>
    <w:p w14:paraId="72276709" w14:textId="77777777" w:rsidR="008F6094" w:rsidRPr="008F6094" w:rsidRDefault="008F6094" w:rsidP="007A02E9">
      <w:pPr>
        <w:pStyle w:val="ListParagraph"/>
        <w:ind w:left="360"/>
        <w:rPr>
          <w:rFonts w:ascii="Cambria" w:hAnsi="Cambria"/>
        </w:rPr>
      </w:pPr>
    </w:p>
    <w:p w14:paraId="6CA8C7FE" w14:textId="0D03732E" w:rsidR="008F6094" w:rsidRPr="007A02E9" w:rsidRDefault="008F6094" w:rsidP="007A02E9">
      <w:pPr>
        <w:rPr>
          <w:rFonts w:ascii="Cambria" w:hAnsi="Cambria"/>
          <w:iCs/>
        </w:rPr>
      </w:pPr>
      <w:r w:rsidRPr="007A02E9">
        <w:rPr>
          <w:rFonts w:ascii="Cambria" w:hAnsi="Cambria"/>
        </w:rPr>
        <w:t xml:space="preserve">where </w:t>
      </w:r>
      <w:commentRangeStart w:id="41"/>
      <w:commentRangeStart w:id="42"/>
      <m:oMath>
        <m:sSub>
          <m:sSubPr>
            <m:ctrlPr>
              <w:rPr>
                <w:rFonts w:ascii="Cambria Math" w:hAnsi="Cambria Math"/>
                <w:i/>
              </w:rPr>
            </m:ctrlPr>
          </m:sSubPr>
          <m:e>
            <m:r>
              <w:rPr>
                <w:rFonts w:ascii="Cambria Math" w:hAnsi="Cambria Math"/>
              </w:rPr>
              <m:t>b</m:t>
            </m:r>
          </m:e>
          <m:sub>
            <m:r>
              <w:rPr>
                <w:rFonts w:ascii="Cambria Math" w:hAnsi="Cambria Math"/>
              </w:rPr>
              <m:t>j</m:t>
            </m:r>
          </m:sub>
        </m:sSub>
        <w:commentRangeEnd w:id="41"/>
        <m:r>
          <m:rPr>
            <m:sty m:val="p"/>
          </m:rPr>
          <w:rPr>
            <w:rFonts w:ascii="Cambria Math" w:hAnsi="Cambria Math"/>
          </w:rPr>
          <w:commentReference w:id="41"/>
        </m:r>
        <w:commentRangeEnd w:id="42"/>
        <m:r>
          <m:rPr>
            <m:sty m:val="p"/>
          </m:rPr>
          <w:rPr>
            <w:rStyle w:val="CommentReference"/>
          </w:rPr>
          <w:commentReference w:id="42"/>
        </m:r>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220D41B4" w14:textId="77777777" w:rsidR="008F6094" w:rsidRPr="008F6094" w:rsidRDefault="008F6094" w:rsidP="007A02E9">
      <w:pPr>
        <w:pStyle w:val="ListParagraph"/>
        <w:ind w:left="360"/>
        <w:rPr>
          <w:rFonts w:ascii="Cambria" w:hAnsi="Cambria"/>
        </w:rPr>
      </w:pPr>
    </w:p>
    <w:p w14:paraId="719E558D" w14:textId="33957DBF" w:rsidR="008F6094" w:rsidRPr="007A02E9" w:rsidRDefault="008F6094" w:rsidP="007A02E9">
      <w:pPr>
        <w:rPr>
          <w:rFonts w:ascii="Cambria" w:hAnsi="Cambria"/>
        </w:rPr>
      </w:pPr>
      <w:r w:rsidRPr="007A02E9">
        <w:rPr>
          <w:rFonts w:ascii="Cambria" w:hAnsi="Cambria"/>
        </w:rPr>
        <w:t xml:space="preserve">We extract the first-order autocorrelation coefficient of the detrended and deseasonalized series, referred to as 'linearity' by Spiliotis et al. </w:t>
      </w:r>
      <w:r w:rsidR="007D011F">
        <w:rPr>
          <w:rFonts w:ascii="Cambria" w:hAnsi="Cambria"/>
        </w:rPr>
        <w:t>(</w:t>
      </w:r>
      <w:r w:rsidRPr="007A02E9">
        <w:rPr>
          <w:rFonts w:ascii="Cambria" w:hAnsi="Cambria"/>
        </w:rPr>
        <w:t>2018):</w:t>
      </w:r>
    </w:p>
    <w:p w14:paraId="62450725" w14:textId="77777777" w:rsidR="008F6094" w:rsidRPr="008F6094" w:rsidRDefault="008F6094" w:rsidP="007A02E9">
      <w:pPr>
        <w:pStyle w:val="ListParagraph"/>
        <w:ind w:left="360"/>
        <w:rPr>
          <w:rFonts w:ascii="Cambria" w:hAnsi="Cambria"/>
        </w:rPr>
      </w:pPr>
    </w:p>
    <w:p w14:paraId="0D2FF946" w14:textId="75888F1F" w:rsidR="008F6094" w:rsidRPr="008F6094" w:rsidRDefault="00DC58C9" w:rsidP="007A02E9">
      <w:pPr>
        <w:jc w:val="center"/>
        <w:rPr>
          <w:rFonts w:ascii="Cambria" w:hAnsi="Cambria"/>
          <w:iCs/>
        </w:rPr>
      </w:pPr>
      <w:r>
        <w:rPr>
          <w:rFonts w:ascii="Cambria" w:hAnsi="Cambria"/>
          <w:i/>
          <w:iCs/>
        </w:rPr>
        <w:t>Error ACF</w:t>
      </w:r>
      <w:r w:rsidR="008F6094"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008F6094" w:rsidRPr="008F6094">
        <w:rPr>
          <w:rFonts w:ascii="Cambria" w:hAnsi="Cambria"/>
          <w:iCs/>
        </w:rPr>
        <w:t>.</w:t>
      </w:r>
    </w:p>
    <w:p w14:paraId="5A87A4CF" w14:textId="62DD81E3" w:rsidR="008F6094" w:rsidRPr="00C546A7" w:rsidRDefault="00DC58C9" w:rsidP="008F6094">
      <w:pPr>
        <w:rPr>
          <w:rFonts w:ascii="Cambria" w:hAnsi="Cambria"/>
        </w:rPr>
      </w:pPr>
      <w:r>
        <w:rPr>
          <w:rFonts w:ascii="Cambria" w:hAnsi="Cambria"/>
          <w:i/>
          <w:iCs/>
        </w:rPr>
        <w:t xml:space="preserve">Error ACF </w:t>
      </w:r>
      <w:r w:rsidR="0080481D" w:rsidRPr="0080481D">
        <w:rPr>
          <w:rFonts w:ascii="Cambria" w:hAnsi="Cambria"/>
        </w:rPr>
        <w:t>is a measure of the predictability of a time series after the trend and seasonality have been accounted for (Kang et al. 2017).</w:t>
      </w:r>
    </w:p>
    <w:p w14:paraId="09BB403D" w14:textId="77777777" w:rsidR="008F6094" w:rsidRPr="008F6094" w:rsidRDefault="008F6094" w:rsidP="007A02E9">
      <w:pPr>
        <w:pStyle w:val="ListParagraph"/>
        <w:ind w:left="360"/>
        <w:rPr>
          <w:rFonts w:ascii="Cambria" w:hAnsi="Cambria"/>
          <w:iCs/>
        </w:rPr>
      </w:pPr>
    </w:p>
    <w:p w14:paraId="2AB815E0" w14:textId="77777777" w:rsidR="008F6094" w:rsidRPr="007A02E9" w:rsidRDefault="008F6094" w:rsidP="007A02E9">
      <w:pPr>
        <w:tabs>
          <w:tab w:val="left" w:pos="1152"/>
        </w:tabs>
        <w:rPr>
          <w:rFonts w:ascii="Cambria" w:hAnsi="Cambria"/>
          <w:i/>
          <w:iCs/>
        </w:rPr>
      </w:pPr>
    </w:p>
    <w:p w14:paraId="397BEA6E" w14:textId="00D06F60" w:rsidR="005C1A42" w:rsidRDefault="008F6094" w:rsidP="005C1A42">
      <w:pPr>
        <w:pStyle w:val="ListParagraph"/>
        <w:numPr>
          <w:ilvl w:val="2"/>
          <w:numId w:val="1"/>
        </w:numPr>
        <w:tabs>
          <w:tab w:val="left" w:pos="1152"/>
        </w:tabs>
        <w:rPr>
          <w:rFonts w:ascii="Cambria" w:hAnsi="Cambria"/>
          <w:i/>
          <w:iCs/>
        </w:rPr>
      </w:pPr>
      <w:r>
        <w:rPr>
          <w:rFonts w:ascii="Cambria" w:hAnsi="Cambria"/>
          <w:i/>
          <w:iCs/>
        </w:rPr>
        <w:t>Trend and Seasonality</w:t>
      </w:r>
    </w:p>
    <w:p w14:paraId="574D7976" w14:textId="3620E4C9" w:rsidR="008F6094" w:rsidRDefault="008F6094" w:rsidP="008F6094">
      <w:pPr>
        <w:tabs>
          <w:tab w:val="left" w:pos="1152"/>
        </w:tabs>
        <w:rPr>
          <w:rFonts w:ascii="Cambria" w:hAnsi="Cambria"/>
          <w:i/>
          <w:iCs/>
        </w:rPr>
      </w:pPr>
    </w:p>
    <w:p w14:paraId="5766606E" w14:textId="24EF2CCC" w:rsidR="008F6094" w:rsidRPr="005F6BB2" w:rsidRDefault="008F6094" w:rsidP="008F6094">
      <w:pPr>
        <w:rPr>
          <w:rFonts w:ascii="Cambria" w:eastAsiaTheme="minorEastAsia" w:hAnsi="Cambria"/>
        </w:rPr>
      </w:pPr>
      <w:r w:rsidRPr="00C546A7">
        <w:rPr>
          <w:rFonts w:ascii="Cambria" w:hAnsi="Cambria"/>
        </w:rPr>
        <w:t>We also compute the strength of trend</w:t>
      </w:r>
      <w:r w:rsidR="005F6BB2">
        <w:rPr>
          <w:rFonts w:ascii="Cambria" w:hAnsi="Cambria"/>
        </w:rPr>
        <w:t xml:space="preserve"> (</w:t>
      </w:r>
      <w:r w:rsidR="005F6BB2" w:rsidRPr="005F6BB2">
        <w:rPr>
          <w:rFonts w:ascii="Cambria" w:hAnsi="Cambria"/>
          <w:i/>
          <w:iCs/>
        </w:rPr>
        <w:t>Trend</w:t>
      </w:r>
      <w:r w:rsidR="005F6BB2">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sidR="005F6BB2">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005F6BB2">
        <w:rPr>
          <w:rFonts w:ascii="Cambria" w:hAnsi="Cambria"/>
        </w:rPr>
        <w:t>)</w:t>
      </w:r>
      <w:r w:rsidRPr="00C546A7">
        <w:rPr>
          <w:rFonts w:ascii="Cambria" w:hAnsi="Cambria"/>
        </w:rPr>
        <w:t xml:space="preserve"> as follows,</w:t>
      </w:r>
    </w:p>
    <w:p w14:paraId="0D8E2FBC" w14:textId="77777777" w:rsidR="008F6094" w:rsidRPr="00C546A7" w:rsidRDefault="008F6094" w:rsidP="008F6094">
      <w:pPr>
        <w:rPr>
          <w:rFonts w:ascii="Cambria" w:hAnsi="Cambria"/>
        </w:rPr>
      </w:pPr>
    </w:p>
    <w:p w14:paraId="22C9F59F" w14:textId="00EE9A2D" w:rsidR="008F6094" w:rsidRDefault="008F6094" w:rsidP="00C833F9">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0FB43B9" w14:textId="1037DFE6" w:rsidR="00C833F9" w:rsidRPr="00C546A7" w:rsidRDefault="00C833F9" w:rsidP="00C833F9">
      <w:pPr>
        <w:rPr>
          <w:rFonts w:ascii="Cambria" w:hAnsi="Cambria"/>
        </w:rPr>
      </w:pPr>
      <w:r>
        <w:rPr>
          <w:rFonts w:ascii="Cambria" w:hAnsi="Cambria"/>
        </w:rPr>
        <w:t>and</w:t>
      </w:r>
    </w:p>
    <w:p w14:paraId="1CCE102F" w14:textId="77777777" w:rsidR="008F6094" w:rsidRPr="00C546A7" w:rsidRDefault="008F6094" w:rsidP="008F6094">
      <w:pPr>
        <w:rPr>
          <w:rFonts w:ascii="Cambria" w:hAnsi="Cambria"/>
        </w:rPr>
      </w:pPr>
    </w:p>
    <w:p w14:paraId="284F912D" w14:textId="77777777" w:rsidR="008F6094" w:rsidRPr="00C546A7" w:rsidRDefault="008F6094" w:rsidP="007A02E9">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0F81245F" w14:textId="77777777" w:rsidR="008F6094" w:rsidRPr="00C546A7" w:rsidRDefault="008F6094" w:rsidP="008F6094">
      <w:pPr>
        <w:rPr>
          <w:rFonts w:ascii="Cambria" w:hAnsi="Cambria"/>
        </w:rPr>
      </w:pPr>
    </w:p>
    <w:p w14:paraId="685D0CC0" w14:textId="30BBE309" w:rsidR="008F6094" w:rsidRPr="00C546A7" w:rsidRDefault="008F6094" w:rsidP="008F6094">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sidR="00C833F9">
        <w:rPr>
          <w:rFonts w:ascii="Cambria" w:hAnsi="Cambria"/>
        </w:rPr>
        <w:t xml:space="preserve">range from 0 to 1 </w:t>
      </w:r>
      <w:r w:rsidRPr="00C546A7">
        <w:rPr>
          <w:rFonts w:ascii="Cambria" w:hAnsi="Cambria"/>
        </w:rPr>
        <w:t>(Hyndman 2022).</w:t>
      </w:r>
    </w:p>
    <w:p w14:paraId="26F5BACD" w14:textId="77777777" w:rsidR="008F6094" w:rsidRPr="007A02E9" w:rsidRDefault="008F6094" w:rsidP="007A02E9">
      <w:pPr>
        <w:tabs>
          <w:tab w:val="left" w:pos="1152"/>
        </w:tabs>
        <w:rPr>
          <w:rFonts w:ascii="Cambria" w:hAnsi="Cambria"/>
          <w:i/>
          <w:iCs/>
        </w:rPr>
      </w:pPr>
    </w:p>
    <w:p w14:paraId="31E772E9" w14:textId="165D0F90" w:rsidR="005C1A42" w:rsidRDefault="008F6094" w:rsidP="005C1A42">
      <w:pPr>
        <w:pStyle w:val="ListParagraph"/>
        <w:numPr>
          <w:ilvl w:val="2"/>
          <w:numId w:val="1"/>
        </w:numPr>
        <w:tabs>
          <w:tab w:val="left" w:pos="1152"/>
        </w:tabs>
        <w:rPr>
          <w:rFonts w:ascii="Cambria" w:hAnsi="Cambria"/>
          <w:i/>
          <w:iCs/>
        </w:rPr>
      </w:pPr>
      <w:r>
        <w:rPr>
          <w:rFonts w:ascii="Cambria" w:hAnsi="Cambria"/>
          <w:i/>
          <w:iCs/>
        </w:rPr>
        <w:t>Mean and Variance</w:t>
      </w:r>
      <w:r>
        <w:rPr>
          <w:rFonts w:ascii="Cambria" w:hAnsi="Cambria"/>
          <w:i/>
          <w:iCs/>
        </w:rPr>
        <w:br/>
      </w:r>
    </w:p>
    <w:p w14:paraId="20C4562F" w14:textId="1AADA62E" w:rsidR="008F6094" w:rsidRPr="007A02E9" w:rsidRDefault="008F6094" w:rsidP="007A02E9">
      <w:pPr>
        <w:rPr>
          <w:rFonts w:ascii="Cambria" w:hAnsi="Cambria"/>
        </w:rPr>
      </w:pPr>
      <w:r w:rsidRPr="007A02E9">
        <w:rPr>
          <w:rFonts w:ascii="Cambria" w:hAnsi="Cambria"/>
        </w:rPr>
        <w:t xml:space="preserve">The </w:t>
      </w:r>
      <w:r w:rsidR="00065352">
        <w:rPr>
          <w:rFonts w:ascii="Cambria" w:hAnsi="Cambria"/>
        </w:rPr>
        <w:t>next</w:t>
      </w:r>
      <w:r w:rsidRPr="007A02E9">
        <w:rPr>
          <w:rFonts w:ascii="Cambria" w:hAnsi="Cambria"/>
        </w:rPr>
        <w:t xml:space="preserve"> two features are the </w:t>
      </w:r>
      <w:r w:rsidR="00FC47CD">
        <w:rPr>
          <w:rFonts w:ascii="Cambria" w:hAnsi="Cambria"/>
          <w:i/>
          <w:iCs/>
        </w:rPr>
        <w:t>M</w:t>
      </w:r>
      <w:r w:rsidRPr="00FC47CD">
        <w:rPr>
          <w:rFonts w:ascii="Cambria" w:hAnsi="Cambria"/>
          <w:i/>
          <w:iCs/>
        </w:rPr>
        <w:t xml:space="preserve">ean </w:t>
      </w:r>
      <w:r w:rsidRPr="007A02E9">
        <w:rPr>
          <w:rFonts w:ascii="Cambria" w:hAnsi="Cambria"/>
        </w:rPr>
        <w:t xml:space="preserve">and </w:t>
      </w:r>
      <w:r w:rsidR="00FC47CD">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sidR="00FC47CD">
        <w:rPr>
          <w:rFonts w:ascii="Cambria" w:hAnsi="Cambria"/>
        </w:rPr>
        <w:t xml:space="preserve">, which are written </w:t>
      </w:r>
      <w:r w:rsidRPr="007A02E9">
        <w:rPr>
          <w:rFonts w:ascii="Cambria" w:hAnsi="Cambria"/>
        </w:rPr>
        <w:t>as follows,</w:t>
      </w:r>
    </w:p>
    <w:p w14:paraId="272B185A" w14:textId="77777777" w:rsidR="008F6094" w:rsidRPr="008F6094" w:rsidRDefault="008F6094" w:rsidP="007A02E9">
      <w:pPr>
        <w:pStyle w:val="ListParagraph"/>
        <w:ind w:left="360"/>
        <w:rPr>
          <w:rFonts w:ascii="Cambria" w:hAnsi="Cambria"/>
        </w:rPr>
      </w:pPr>
    </w:p>
    <w:p w14:paraId="3B51EEEA" w14:textId="3D3A2E4B" w:rsidR="008F6094" w:rsidRPr="008F6094" w:rsidRDefault="00065352" w:rsidP="007A02E9">
      <w:pPr>
        <w:pStyle w:val="ListParagraph"/>
        <w:ind w:left="360"/>
        <w:rPr>
          <w:rFonts w:ascii="Cambria" w:hAnsi="Cambria"/>
        </w:rPr>
      </w:pPr>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51476604" w14:textId="77777777" w:rsidR="008F6094" w:rsidRPr="008F6094" w:rsidRDefault="008F6094" w:rsidP="007A02E9">
      <w:pPr>
        <w:pStyle w:val="ListParagraph"/>
        <w:ind w:left="360"/>
        <w:rPr>
          <w:rFonts w:ascii="Cambria" w:hAnsi="Cambria"/>
        </w:rPr>
      </w:pPr>
    </w:p>
    <w:p w14:paraId="3B218D95" w14:textId="77777777" w:rsidR="008F6094" w:rsidRPr="008F6094" w:rsidRDefault="008F6094" w:rsidP="007A02E9">
      <w:pPr>
        <w:pStyle w:val="ListParagraph"/>
        <w:ind w:left="360"/>
        <w:rPr>
          <w:rFonts w:ascii="Cambria" w:hAnsi="Cambria"/>
        </w:rPr>
      </w:pPr>
    </w:p>
    <w:p w14:paraId="114156B6" w14:textId="32DD8E2F" w:rsidR="008F6094" w:rsidRPr="008F6094" w:rsidRDefault="008F6094" w:rsidP="007A02E9">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5AF1FA7C" w14:textId="77777777" w:rsidR="008F6094" w:rsidRPr="007A02E9" w:rsidRDefault="008F6094" w:rsidP="007A02E9">
      <w:pPr>
        <w:tabs>
          <w:tab w:val="left" w:pos="1152"/>
        </w:tabs>
        <w:rPr>
          <w:rFonts w:ascii="Cambria" w:hAnsi="Cambria"/>
          <w:i/>
          <w:iCs/>
        </w:rPr>
      </w:pPr>
    </w:p>
    <w:p w14:paraId="610FCE39" w14:textId="602DF786" w:rsidR="005C1A42" w:rsidRDefault="00065352" w:rsidP="005C1A42">
      <w:pPr>
        <w:pStyle w:val="ListParagraph"/>
        <w:numPr>
          <w:ilvl w:val="2"/>
          <w:numId w:val="1"/>
        </w:numPr>
        <w:tabs>
          <w:tab w:val="left" w:pos="1152"/>
        </w:tabs>
        <w:rPr>
          <w:rFonts w:ascii="Cambria" w:hAnsi="Cambria"/>
          <w:i/>
          <w:iCs/>
        </w:rPr>
      </w:pPr>
      <w:r>
        <w:rPr>
          <w:rFonts w:ascii="Cambria" w:hAnsi="Cambria"/>
          <w:i/>
          <w:iCs/>
        </w:rPr>
        <w:t>Spike, Maximum Variance Shift, Maximum Level Shift, and O</w:t>
      </w:r>
      <w:r w:rsidR="00642B92">
        <w:rPr>
          <w:rFonts w:ascii="Cambria" w:hAnsi="Cambria"/>
          <w:i/>
          <w:iCs/>
        </w:rPr>
        <w:t>ther</w:t>
      </w:r>
      <w:r w:rsidR="00544B59">
        <w:rPr>
          <w:rFonts w:ascii="Cambria" w:hAnsi="Cambria"/>
          <w:i/>
          <w:iCs/>
        </w:rPr>
        <w:t xml:space="preserve"> Features</w:t>
      </w:r>
    </w:p>
    <w:p w14:paraId="23E09E07" w14:textId="77777777" w:rsidR="00065352" w:rsidRDefault="00065352" w:rsidP="00065352">
      <w:pPr>
        <w:tabs>
          <w:tab w:val="left" w:pos="1152"/>
        </w:tabs>
        <w:rPr>
          <w:rFonts w:ascii="Cambria" w:hAnsi="Cambria"/>
          <w:i/>
          <w:iCs/>
        </w:rPr>
      </w:pPr>
    </w:p>
    <w:p w14:paraId="5674328E" w14:textId="0BC8103F" w:rsidR="00065352" w:rsidRPr="00065352" w:rsidRDefault="00065352" w:rsidP="00065352">
      <w:pPr>
        <w:tabs>
          <w:tab w:val="left" w:pos="1152"/>
        </w:tabs>
        <w:rPr>
          <w:rFonts w:ascii="Cambria" w:hAnsi="Cambria"/>
        </w:rPr>
      </w:pPr>
      <w:r w:rsidRPr="00065352">
        <w:rPr>
          <w:rFonts w:ascii="Cambria" w:hAnsi="Cambria"/>
        </w:rPr>
        <w:t xml:space="preserve">Finally, </w:t>
      </w:r>
      <w:r>
        <w:rPr>
          <w:rFonts w:ascii="Cambria" w:hAnsi="Cambria"/>
        </w:rPr>
        <w:t xml:space="preserve">we include many features from the </w:t>
      </w:r>
      <w:r w:rsidRPr="00B26DE2">
        <w:rPr>
          <w:rFonts w:ascii="Cambria" w:hAnsi="Cambria"/>
          <w:i/>
          <w:iCs/>
        </w:rPr>
        <w:t>tsfeatu</w:t>
      </w:r>
      <w:r w:rsidR="00052877" w:rsidRPr="00B26DE2">
        <w:rPr>
          <w:rFonts w:ascii="Cambria" w:hAnsi="Cambria"/>
          <w:i/>
          <w:iCs/>
        </w:rPr>
        <w:t>r</w:t>
      </w:r>
      <w:r w:rsidRPr="00B26DE2">
        <w:rPr>
          <w:rFonts w:ascii="Cambria" w:hAnsi="Cambria"/>
          <w:i/>
          <w:iCs/>
        </w:rPr>
        <w:t>es</w:t>
      </w:r>
      <w:r>
        <w:rPr>
          <w:rFonts w:ascii="Cambria" w:hAnsi="Cambria"/>
        </w:rPr>
        <w:t xml:space="preserve"> package in R including </w:t>
      </w:r>
      <w:r>
        <w:rPr>
          <w:rFonts w:ascii="Cambria" w:hAnsi="Cambria"/>
          <w:i/>
          <w:iCs/>
        </w:rPr>
        <w:t>Spike</w:t>
      </w:r>
      <w:r w:rsidR="001B625C">
        <w:rPr>
          <w:rFonts w:ascii="Cambria" w:hAnsi="Cambria"/>
          <w:i/>
          <w:iCs/>
        </w:rPr>
        <w:t xml:space="preserve"> </w:t>
      </w:r>
      <w:r>
        <w:rPr>
          <w:rFonts w:ascii="Cambria" w:hAnsi="Cambria"/>
        </w:rPr>
        <w:t>(</w:t>
      </w:r>
      <w:r>
        <w:rPr>
          <w:rFonts w:ascii="Cambria" w:eastAsiaTheme="minorEastAsia" w:hAnsi="Cambria"/>
        </w:rPr>
        <w:t>variance of the leave-one-out variances of the remainder component of the decomposed series)</w:t>
      </w:r>
      <w:r>
        <w:rPr>
          <w:rFonts w:ascii="Cambria" w:hAnsi="Cambria"/>
        </w:rPr>
        <w:t xml:space="preserve">, </w:t>
      </w:r>
      <w:r>
        <w:rPr>
          <w:rFonts w:ascii="Cambria" w:hAnsi="Cambria"/>
          <w:i/>
          <w:iCs/>
        </w:rPr>
        <w:t>Ma</w:t>
      </w:r>
      <w:r w:rsidR="00C07A76">
        <w:rPr>
          <w:rFonts w:ascii="Cambria" w:hAnsi="Cambria"/>
          <w:i/>
          <w:iCs/>
        </w:rPr>
        <w:t>x</w:t>
      </w:r>
      <w:r>
        <w:rPr>
          <w:rFonts w:ascii="Cambria" w:hAnsi="Cambria"/>
          <w:i/>
          <w:iCs/>
        </w:rPr>
        <w:t xml:space="preserve"> Variance Shift</w:t>
      </w:r>
      <w:r>
        <w:rPr>
          <w:rFonts w:ascii="Cambria" w:hAnsi="Cambria"/>
        </w:rPr>
        <w:t xml:space="preserve"> (</w:t>
      </w:r>
      <w:r>
        <w:rPr>
          <w:rFonts w:ascii="Cambria" w:eastAsiaTheme="minorEastAsia" w:hAnsi="Cambria"/>
        </w:rPr>
        <w:t>largest variance shift between two consecutive sliding windows)</w:t>
      </w:r>
      <w:r>
        <w:rPr>
          <w:rFonts w:ascii="Cambria" w:hAnsi="Cambria"/>
        </w:rPr>
        <w:t xml:space="preserve">, and </w:t>
      </w:r>
      <w:r>
        <w:rPr>
          <w:rFonts w:ascii="Cambria" w:hAnsi="Cambria"/>
          <w:i/>
          <w:iCs/>
        </w:rPr>
        <w:t>Max Level Shift</w:t>
      </w:r>
      <w:r>
        <w:rPr>
          <w:rFonts w:ascii="Cambria" w:hAnsi="Cambria"/>
        </w:rPr>
        <w:t xml:space="preserve"> (</w:t>
      </w:r>
      <w:r>
        <w:rPr>
          <w:rFonts w:ascii="Cambria" w:eastAsiaTheme="minorEastAsia" w:hAnsi="Cambria"/>
        </w:rPr>
        <w:t>largest mean shift between two consecutive sliding windows)</w:t>
      </w:r>
      <w:r>
        <w:rPr>
          <w:rFonts w:ascii="Cambria" w:hAnsi="Cambria"/>
        </w:rPr>
        <w:t xml:space="preserve">.  </w:t>
      </w:r>
      <w:r w:rsidR="0080481D">
        <w:rPr>
          <w:rFonts w:ascii="Cambria" w:hAnsi="Cambria"/>
        </w:rPr>
        <w:t>We refer the reader to (Hyndman et al., 2022) for a detailed explanation of these features.</w:t>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77777777" w:rsidR="0019115D" w:rsidRPr="00E817B5" w:rsidRDefault="0019115D" w:rsidP="0019115D">
      <w:pPr>
        <w:rPr>
          <w:rFonts w:ascii="Cambria" w:eastAsiaTheme="minorEastAsia" w:hAnsi="Cambria"/>
        </w:rPr>
      </w:pPr>
      <w:r>
        <w:rPr>
          <w:rFonts w:ascii="Cambria" w:hAnsi="Cambria"/>
        </w:rPr>
        <w:t xml:space="preserve">A </w:t>
      </w:r>
      <w:r w:rsidRPr="001726A5">
        <w:rPr>
          <w:rFonts w:ascii="Cambria" w:hAnsi="Cambria"/>
        </w:rPr>
        <w:t>mechanism</w:t>
      </w:r>
      <w:r>
        <w:rPr>
          <w:rFonts w:ascii="Cambria" w:hAnsi="Cambria"/>
        </w:rPr>
        <w:t xml:space="preserve"> </w:t>
      </w:r>
      <m:oMath>
        <m:r>
          <w:rPr>
            <w:rFonts w:ascii="Cambria Math" w:hAnsi="Cambria Math"/>
          </w:rPr>
          <m:t>M</m:t>
        </m:r>
      </m:oMath>
      <w:r>
        <w:rPr>
          <w:rFonts w:ascii="Cambria" w:eastAsiaTheme="minorEastAsia" w:hAnsi="Cambria"/>
        </w:rPr>
        <w:t xml:space="preserve"> </w:t>
      </w:r>
      <w:r w:rsidRPr="001726A5">
        <w:rPr>
          <w:rFonts w:ascii="Cambria" w:hAnsi="Cambria"/>
        </w:rPr>
        <w:t xml:space="preserve">satisfies </w:t>
      </w:r>
      <m:oMath>
        <m:r>
          <m:rPr>
            <m:sty m:val="p"/>
          </m:rPr>
          <w:rPr>
            <w:rFonts w:ascii="Cambria Math" w:hAnsi="Cambria Math"/>
          </w:rPr>
          <m:t>ϵ</m:t>
        </m:r>
      </m:oMath>
      <w:r w:rsidRPr="001726A5">
        <w:rPr>
          <w:rFonts w:ascii="Cambria" w:hAnsi="Cambria"/>
        </w:rPr>
        <w:t>-differential privacy by guaranteeing that, for every output</w:t>
      </w:r>
      <w:r>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w:t>
      </w:r>
      <w:r w:rsidRPr="001726A5">
        <w:rPr>
          <w:rFonts w:ascii="Cambria" w:hAnsi="Cambria"/>
        </w:rPr>
        <w:t xml:space="preserve">of </w:t>
      </w:r>
      <m:oMath>
        <m:r>
          <w:rPr>
            <w:rFonts w:ascii="Cambria Math" w:hAnsi="Cambria Math"/>
          </w:rPr>
          <m:t>M</m:t>
        </m:r>
      </m:oMath>
      <w:r>
        <w:rPr>
          <w:rFonts w:ascii="Cambria" w:eastAsiaTheme="minorEastAsia" w:hAnsi="Cambria"/>
        </w:rPr>
        <w:t xml:space="preserve"> </w:t>
      </w:r>
      <w:r w:rsidRPr="001726A5">
        <w:rPr>
          <w:rFonts w:ascii="Cambria" w:hAnsi="Cambria"/>
        </w:rPr>
        <w:t xml:space="preserve">and every </w:t>
      </w:r>
      <w:commentRangeStart w:id="43"/>
      <w:commentRangeStart w:id="44"/>
      <w:r w:rsidRPr="001726A5">
        <w:rPr>
          <w:rFonts w:ascii="Cambria" w:hAnsi="Cambria"/>
        </w:rPr>
        <w:t>pair of serie</w:t>
      </w:r>
      <w:r>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Pr="001726A5">
        <w:rPr>
          <w:rFonts w:ascii="Cambria" w:hAnsi="Cambria"/>
        </w:rPr>
        <w:t>,</w:t>
      </w:r>
      <w:commentRangeEnd w:id="43"/>
      <w:r w:rsidR="00B03AC9">
        <w:rPr>
          <w:rStyle w:val="CommentReference"/>
        </w:rPr>
        <w:commentReference w:id="43"/>
      </w:r>
      <w:commentRangeEnd w:id="44"/>
      <w:r w:rsidR="00556D25">
        <w:rPr>
          <w:rStyle w:val="CommentReference"/>
        </w:rPr>
        <w:commentReference w:id="44"/>
      </w:r>
    </w:p>
    <w:p w14:paraId="6974CC0D" w14:textId="77777777" w:rsidR="0019115D" w:rsidRDefault="0019115D" w:rsidP="0019115D">
      <w:pPr>
        <w:rPr>
          <w:rFonts w:ascii="Cambria" w:hAnsi="Cambria"/>
        </w:rPr>
      </w:pPr>
    </w:p>
    <w:p w14:paraId="40C4ECE8" w14:textId="77777777" w:rsidR="0019115D" w:rsidRPr="00E817B5" w:rsidRDefault="0019115D" w:rsidP="0019115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j</m:t>
                    </m:r>
                  </m:sub>
                </m:sSub>
              </m:e>
            </m:d>
            <m:r>
              <w:rPr>
                <w:rFonts w:ascii="Cambria Math" w:eastAsiaTheme="minorEastAsia" w:hAnsi="Cambria Math"/>
              </w:rPr>
              <m:t>=</m:t>
            </m:r>
            <m:r>
              <m:rPr>
                <m:sty m:val="bi"/>
              </m:rP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m:t>
            </m:r>
            <m:r>
              <m:rPr>
                <m:sty m:val="bi"/>
              </m:rPr>
              <w:rPr>
                <w:rFonts w:ascii="Cambria Math" w:eastAsiaTheme="minorEastAsia" w:hAnsi="Cambria Math"/>
              </w:rPr>
              <m:t>x'</m:t>
            </m:r>
          </m:e>
        </m:d>
      </m:oMath>
      <w:r>
        <w:rPr>
          <w:rFonts w:ascii="Cambria" w:eastAsiaTheme="minorEastAsia" w:hAnsi="Cambria"/>
        </w:rPr>
        <w:t>.</w:t>
      </w:r>
    </w:p>
    <w:p w14:paraId="5DC1667B" w14:textId="77777777" w:rsidR="0019115D" w:rsidRDefault="0019115D" w:rsidP="0019115D">
      <w:pPr>
        <w:rPr>
          <w:rFonts w:ascii="Cambria" w:hAnsi="Cambria"/>
        </w:rPr>
      </w:pPr>
    </w:p>
    <w:p w14:paraId="5F857398" w14:textId="61EDF749" w:rsidR="0019115D" w:rsidRPr="004C03CB" w:rsidRDefault="0019115D" w:rsidP="0019115D">
      <w:pPr>
        <w:rPr>
          <w:rFonts w:ascii="Cambria" w:eastAsiaTheme="minorEastAsia" w:hAnsi="Cambria"/>
          <w:b/>
        </w:rPr>
      </w:pPr>
      <w:r>
        <w:rPr>
          <w:rFonts w:ascii="Cambria" w:hAnsi="Cambria"/>
        </w:rPr>
        <w:t>A</w:t>
      </w:r>
      <w:r w:rsidRPr="001726A5">
        <w:rPr>
          <w:rFonts w:ascii="Cambria" w:hAnsi="Cambria"/>
        </w:rPr>
        <w:t xml:space="preserve"> differentially private time series can be created using a randomized mechanism</w:t>
      </w:r>
      <w:r>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m:rPr>
            <m:sty m:val="b"/>
          </m:rPr>
          <w:rPr>
            <w:rFonts w:ascii="Cambria Math" w:hAnsi="Cambria Math"/>
          </w:rPr>
          <m:t>=</m:t>
        </m:r>
        <m:sSub>
          <m:sSubPr>
            <m:ctrlPr>
              <w:rPr>
                <w:rFonts w:ascii="Cambria Math" w:hAnsi="Cambria Math"/>
                <w:b/>
              </w:rPr>
            </m:ctrlPr>
          </m:sSubPr>
          <m:e>
            <m:r>
              <m:rPr>
                <m:sty m:val="p"/>
              </m:rPr>
              <w:rPr>
                <w:rFonts w:ascii="Cambria Math" w:hAnsi="Cambria Math"/>
              </w:rPr>
              <m:t>x</m:t>
            </m:r>
          </m:e>
          <m:sub>
            <m:r>
              <m:rPr>
                <m:sty m:val="bi"/>
              </m:rPr>
              <w:rPr>
                <w:rFonts w:ascii="Cambria Math" w:hAnsi="Cambria Math"/>
              </w:rPr>
              <m:t>j</m:t>
            </m:r>
          </m:sub>
        </m:sSub>
        <m:r>
          <m:rPr>
            <m:sty m:val="b"/>
          </m:rPr>
          <w:rPr>
            <w:rFonts w:ascii="Cambria Math" w:hAnsi="Cambria Math"/>
          </w:rPr>
          <m:t>+</m:t>
        </m:r>
        <m:r>
          <w:rPr>
            <w:rFonts w:ascii="Cambria Math" w:eastAsiaTheme="minorEastAsia" w:hAnsi="Cambria Math"/>
          </w:rPr>
          <m:t>n</m:t>
        </m:r>
      </m:oMath>
    </w:p>
    <w:p w14:paraId="1E4FD4D3" w14:textId="7031B51F" w:rsidR="00F66B56" w:rsidRPr="006554BD" w:rsidRDefault="0019115D" w:rsidP="0019115D">
      <w:pPr>
        <w:rPr>
          <w:rFonts w:ascii="Cambria" w:eastAsiaTheme="minorEastAsia" w:hAnsi="Cambria"/>
        </w:rPr>
      </w:pP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d>
          </m:e>
          <m:sub>
            <m:r>
              <w:rPr>
                <w:rFonts w:ascii="Cambria Math" w:hAnsi="Cambria Math"/>
              </w:rPr>
              <m:t>1</m:t>
            </m:r>
          </m:sub>
        </m:sSub>
      </m:oMath>
      <w:r>
        <w:rPr>
          <w:rFonts w:ascii="Cambria" w:eastAsiaTheme="minorEastAsia" w:hAnsi="Cambria"/>
        </w:rPr>
        <w:t xml:space="preserve">.  We follow </w:t>
      </w:r>
      <w:r w:rsidRPr="00DB3320">
        <w:rPr>
          <w:rFonts w:ascii="Cambria" w:hAnsi="Cambria"/>
        </w:rPr>
        <w:t>Gonçalves</w:t>
      </w:r>
      <w:r>
        <w:rPr>
          <w:rFonts w:ascii="Cambria" w:eastAsiaTheme="minorEastAsia" w:hAnsi="Cambria"/>
        </w:rPr>
        <w:t xml:space="preserve"> et al. (2021a) for our implementation and </w:t>
      </w:r>
      <w:r w:rsidR="00D07036">
        <w:rPr>
          <w:rFonts w:ascii="Cambria" w:eastAsiaTheme="minorEastAsia" w:hAnsi="Cambria"/>
        </w:rPr>
        <w:t xml:space="preserve">set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490A514B" w:rsidR="00436C56" w:rsidRPr="00CA565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rad>
          <m:radPr>
            <m:degHide m:val="1"/>
            <m:ctrlPr>
              <w:rPr>
                <w:rFonts w:ascii="Cambria Math" w:eastAsiaTheme="minorEastAsia" w:hAnsi="Cambria Math"/>
              </w:rPr>
            </m:ctrlPr>
          </m:radPr>
          <m:deg>
            <m:ctrlPr>
              <w:rPr>
                <w:rFonts w:ascii="Cambria Math" w:eastAsiaTheme="minorEastAsia" w:hAnsi="Cambria Math"/>
                <w:i/>
              </w:rPr>
            </m:ctrlPr>
          </m:deg>
          <m:e>
            <m:d>
              <m:dPr>
                <m:ctrlPr>
                  <w:rPr>
                    <w:rFonts w:ascii="Cambria Math" w:eastAsiaTheme="minorEastAsia" w:hAnsi="Cambria Math"/>
                    <w:i/>
                  </w:rPr>
                </m:ctrlPr>
              </m:dPr>
              <m:e>
                <m:r>
                  <w:rPr>
                    <w:rFonts w:ascii="Cambria Math" w:eastAsiaTheme="minorEastAsia" w:hAnsi="Cambria Math"/>
                  </w:rPr>
                  <m:t>E</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e>
                        </m:d>
                      </m:e>
                      <m:sup>
                        <m:r>
                          <w:rPr>
                            <w:rFonts w:ascii="Cambria Math" w:eastAsiaTheme="minorEastAsia" w:hAnsi="Cambria Math"/>
                          </w:rPr>
                          <m:t>2</m:t>
                        </m:r>
                      </m:sup>
                    </m:sSup>
                  </m:e>
                </m:d>
              </m:e>
            </m:d>
          </m:e>
        </m:rad>
      </m:oMath>
      <w:commentRangeStart w:id="45"/>
      <w:r>
        <w:rPr>
          <w:rFonts w:ascii="Cambria" w:eastAsiaTheme="minorEastAsia" w:hAnsi="Cambria"/>
        </w:rPr>
        <w:t xml:space="preserve">. The protection </w:t>
      </w:r>
      <w:commentRangeEnd w:id="45"/>
      <w:r w:rsidR="006953BF">
        <w:rPr>
          <w:rStyle w:val="CommentReference"/>
        </w:rPr>
        <w:commentReference w:id="45"/>
      </w:r>
      <w:r>
        <w:rPr>
          <w:rFonts w:ascii="Cambria" w:eastAsiaTheme="minorEastAsia" w:hAnsi="Cambria"/>
        </w:rPr>
        <w:t xml:space="preserve">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that define the standard deviation of the sampling distribution of </w:t>
      </w:r>
      <m:oMath>
        <m:r>
          <w:rPr>
            <w:rFonts w:ascii="Cambria Math" w:eastAsiaTheme="minorEastAsia" w:hAnsi="Cambria Math"/>
          </w:rPr>
          <m:t>r</m:t>
        </m:r>
      </m:oMath>
      <w:r>
        <w:rPr>
          <w:rFonts w:ascii="Cambria" w:eastAsiaTheme="minorEastAsia" w:hAnsi="Cambria"/>
        </w:rPr>
        <w:t>.</w:t>
      </w:r>
      <w:r w:rsidR="00D07036">
        <w:rPr>
          <w:rFonts w:ascii="Cambria" w:eastAsiaTheme="minorEastAsia" w:hAnsi="Cambria"/>
        </w:rPr>
        <w:t xml:space="preserve"> W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0A1005A5" w14:textId="56AD8C12"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 xml:space="preserve">for k-nTS and k-nTS+ swapping </w:t>
      </w:r>
      <w:r w:rsidR="002321C0" w:rsidRPr="006A4838">
        <w:rPr>
          <w:rFonts w:ascii="Cambria" w:hAnsi="Cambria"/>
        </w:rPr>
        <w:t>ar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as well as others available in R package </w:t>
      </w:r>
      <w:r w:rsidR="00723E66" w:rsidRPr="00A4033C">
        <w:rPr>
          <w:rFonts w:ascii="Cambria" w:eastAsiaTheme="minorEastAsia" w:hAnsi="Cambria"/>
          <w:i/>
          <w:iCs/>
        </w:rPr>
        <w:t>tsfeatures</w:t>
      </w:r>
      <w:r w:rsidR="00723E66">
        <w:rPr>
          <w:rFonts w:ascii="Cambria" w:eastAsiaTheme="minorEastAsia" w:hAnsi="Cambria"/>
        </w:rPr>
        <w:t xml:space="preserve">. </w:t>
      </w:r>
    </w:p>
    <w:p w14:paraId="7D110A8E" w14:textId="77777777" w:rsidR="00723E66" w:rsidRDefault="00723E66" w:rsidP="008950C0">
      <w:pPr>
        <w:tabs>
          <w:tab w:val="left" w:pos="1027"/>
        </w:tabs>
        <w:rPr>
          <w:rFonts w:ascii="Cambria" w:eastAsiaTheme="minorEastAsia" w:hAnsi="Cambria"/>
        </w:rPr>
      </w:pPr>
    </w:p>
    <w:p w14:paraId="0A41850E" w14:textId="0B279FBF"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 xml:space="preserve">-nTS+,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r w:rsidR="009D1F53">
        <w:rPr>
          <w:rFonts w:ascii="Cambria" w:eastAsiaTheme="minorEastAsia" w:hAnsi="Cambria"/>
        </w:rPr>
        <w:t>s</w:t>
      </w:r>
      <w:r w:rsidRPr="007A02E9">
        <w:rPr>
          <w:rFonts w:ascii="Cambria" w:eastAsiaTheme="minorEastAsia" w:hAnsi="Cambria"/>
        </w:rPr>
        <w:t xml:space="preserve"> the absolute error of each forecast for each series. </w:t>
      </w:r>
      <w:r w:rsidR="008E07B7">
        <w:rPr>
          <w:rFonts w:ascii="Cambria" w:eastAsiaTheme="minorEastAsia" w:hAnsi="Cambria"/>
        </w:rPr>
        <w:t>The k-nTS+ swapping method is applied to each forecasting model separately i</w:t>
      </w:r>
      <w:r w:rsidRPr="007A02E9">
        <w:rPr>
          <w:rFonts w:ascii="Cambria" w:eastAsiaTheme="minorEastAsia" w:hAnsi="Cambria"/>
        </w:rPr>
        <w:t>n order to detect the variation in forecast accuracy due to changes in time series features and not the forecasting</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4BD65373"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 </w:t>
      </w:r>
      <w:r w:rsidR="002D250D">
        <w:rPr>
          <w:rFonts w:ascii="Cambria" w:eastAsiaTheme="minorEastAsia" w:hAnsi="Cambria"/>
        </w:rPr>
        <w:t>For the k-nTS+ protected data, we use the</w:t>
      </w:r>
      <w:r>
        <w:rPr>
          <w:rFonts w:ascii="Cambria" w:eastAsiaTheme="minorEastAsia" w:hAnsi="Cambria"/>
        </w:rPr>
        <w:t xml:space="preserve"> six features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52465DB4" w14:textId="77777777" w:rsidR="008950C0" w:rsidRPr="007A02E9" w:rsidRDefault="008950C0" w:rsidP="007A02E9">
      <w:pPr>
        <w:tabs>
          <w:tab w:val="left" w:pos="1027"/>
        </w:tabs>
        <w:rPr>
          <w:rFonts w:ascii="Cambria" w:eastAsiaTheme="minorEastAsia" w:hAnsi="Cambria"/>
          <w:i/>
          <w:iCs/>
        </w:rPr>
      </w:pP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4E7BF45D"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did not ha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 xml:space="preserve">Each protected data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xml:space="preserve">) correctly predicted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77777777"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values from each</w:t>
      </w:r>
      <w:r>
        <w:rPr>
          <w:rFonts w:ascii="Cambria" w:eastAsiaTheme="minorEastAsia" w:hAnsi="Cambria"/>
        </w:rPr>
        <w:t xml:space="preserve"> original time series and treat these as </w:t>
      </w:r>
      <w:r w:rsidR="00C549F9">
        <w:rPr>
          <w:rFonts w:ascii="Cambria" w:eastAsiaTheme="minorEastAsia" w:hAnsi="Cambria"/>
        </w:rPr>
        <w:t>external information</w:t>
      </w:r>
      <w:r>
        <w:rPr>
          <w:rFonts w:ascii="Cambria" w:eastAsiaTheme="minorEastAsia" w:hAnsi="Cambria"/>
        </w:rPr>
        <w:t xml:space="preserve"> available to the adversary. The </w:t>
      </w:r>
      <w:r>
        <w:rPr>
          <w:rFonts w:ascii="Cambria" w:eastAsiaTheme="minorEastAsia" w:hAnsi="Cambria"/>
        </w:rPr>
        <w:lastRenderedPageBreak/>
        <w:t xml:space="preserve">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01E0DAB8" w:rsidR="00B75085" w:rsidRPr="00134519"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w:t>
      </w:r>
      <w:commentRangeStart w:id="46"/>
      <w:commentRangeStart w:id="47"/>
      <w:commentRangeStart w:id="48"/>
      <w:r>
        <w:rPr>
          <w:rFonts w:ascii="Cambria" w:eastAsiaTheme="minorEastAsia" w:hAnsi="Cambria"/>
        </w:rPr>
        <w:t>privacy attacks</w:t>
      </w:r>
      <w:commentRangeEnd w:id="46"/>
      <w:r>
        <w:rPr>
          <w:rStyle w:val="CommentReference"/>
        </w:rPr>
        <w:commentReference w:id="46"/>
      </w:r>
      <w:commentRangeEnd w:id="47"/>
      <w:r w:rsidR="009738FD">
        <w:rPr>
          <w:rStyle w:val="CommentReference"/>
        </w:rPr>
        <w:commentReference w:id="47"/>
      </w:r>
      <w:commentRangeEnd w:id="48"/>
      <w:r w:rsidR="009738FD">
        <w:rPr>
          <w:rStyle w:val="CommentReference"/>
        </w:rPr>
        <w:commentReference w:id="48"/>
      </w:r>
      <w:r w:rsidR="00C549F9">
        <w:rPr>
          <w:rFonts w:ascii="Cambria" w:eastAsiaTheme="minorEastAsia" w:hAnsi="Cambria"/>
        </w:rPr>
        <w:t>,</w:t>
      </w:r>
    </w:p>
    <w:p w14:paraId="1AE1AFB6" w14:textId="77777777" w:rsidR="008950C0" w:rsidRPr="00422E64" w:rsidRDefault="008950C0" w:rsidP="008950C0">
      <w:pPr>
        <w:rPr>
          <w:rFonts w:ascii="Cambria" w:eastAsiaTheme="minorEastAsia" w:hAnsi="Cambria"/>
        </w:rPr>
      </w:pPr>
    </w:p>
    <w:p w14:paraId="5F1E9090" w14:textId="77777777" w:rsidR="008950C0" w:rsidRDefault="008950C0" w:rsidP="008950C0">
      <w:pPr>
        <w:rPr>
          <w:rFonts w:ascii="Cambria" w:eastAsiaTheme="minorEastAsia" w:hAnsi="Cambria"/>
        </w:rPr>
      </w:pPr>
    </w:p>
    <w:p w14:paraId="329CCE0A" w14:textId="77777777" w:rsidR="008950C0" w:rsidRPr="00F41378" w:rsidRDefault="00000000" w:rsidP="008950C0">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4499146C" w14:textId="77777777" w:rsidR="008950C0" w:rsidRPr="00A8178D" w:rsidRDefault="008950C0" w:rsidP="008950C0">
      <w:pPr>
        <w:rPr>
          <w:rFonts w:ascii="Cambria" w:eastAsiaTheme="minorEastAsia" w:hAnsi="Cambria"/>
        </w:rPr>
      </w:pPr>
    </w:p>
    <w:p w14:paraId="3FB15551" w14:textId="6DB88163" w:rsidR="008950C0" w:rsidRDefault="008950C0" w:rsidP="008950C0">
      <w:pPr>
        <w:rPr>
          <w:rFonts w:ascii="Cambria" w:eastAsiaTheme="minorEastAsia" w:hAnsi="Cambria"/>
        </w:rPr>
      </w:pPr>
      <w:r>
        <w:rPr>
          <w:rFonts w:ascii="Cambria" w:eastAsiaTheme="minorEastAsia" w:hAnsi="Cambria"/>
        </w:rPr>
        <w:t xml:space="preserve">where </w:t>
      </w:r>
      <m:oMath>
        <m:acc>
          <m:accPr>
            <m:ctrlPr>
              <w:rPr>
                <w:rFonts w:ascii="Cambria Math" w:eastAsiaTheme="minorEastAsia" w:hAnsi="Cambria Math"/>
              </w:rPr>
            </m:ctrlPr>
          </m:accPr>
          <m:e>
            <m:sSubSup>
              <m:sSubSupPr>
                <m:ctrlPr>
                  <w:rPr>
                    <w:rFonts w:ascii="Cambria Math" w:eastAsiaTheme="minorEastAsia" w:hAnsi="Cambria Math"/>
                    <w:i/>
                  </w:rPr>
                </m:ctrlPr>
              </m:sSubSup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up>
                <m:r>
                  <w:rPr>
                    <w:rFonts w:ascii="Cambria Math" w:eastAsiaTheme="minorEastAsia" w:hAnsi="Cambria Math"/>
                  </w:rPr>
                  <m:t>s</m:t>
                </m:r>
              </m:sup>
            </m:sSubSup>
          </m:e>
        </m:acc>
      </m:oMath>
      <w:r>
        <w:rPr>
          <w:rFonts w:ascii="Cambria" w:eastAsiaTheme="minorEastAsia" w:hAnsi="Cambria"/>
        </w:rPr>
        <w:t xml:space="preserve"> is the </w:t>
      </w:r>
      <w:commentRangeStart w:id="49"/>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w:t>
      </w:r>
      <w:commentRangeEnd w:id="49"/>
      <w:r w:rsidR="00B66800">
        <w:rPr>
          <w:rStyle w:val="CommentReference"/>
        </w:rPr>
        <w:commentReference w:id="49"/>
      </w:r>
      <w:r>
        <w:rPr>
          <w:rFonts w:ascii="Cambria" w:eastAsiaTheme="minorEastAsia" w:hAnsi="Cambria"/>
        </w:rPr>
        <w:t xml:space="preserv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 and identification disclosure occurs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We refer the reader to the Appendix for added mathematical details.</w:t>
      </w:r>
    </w:p>
    <w:p w14:paraId="022193F6" w14:textId="5D35F30C" w:rsidR="007F7DB6" w:rsidRDefault="007F7DB6" w:rsidP="008950C0">
      <w:pPr>
        <w:rPr>
          <w:rFonts w:ascii="Cambria" w:eastAsiaTheme="minorEastAsia" w:hAnsi="Cambria"/>
        </w:rPr>
      </w:pPr>
    </w:p>
    <w:p w14:paraId="36BC897A" w14:textId="77777777" w:rsidR="008950C0" w:rsidRPr="00AE68A4" w:rsidRDefault="008950C0" w:rsidP="00327D52">
      <w:pPr>
        <w:tabs>
          <w:tab w:val="left" w:pos="1027"/>
        </w:tabs>
        <w:rPr>
          <w:rFonts w:ascii="Cambria" w:eastAsiaTheme="minorEastAsia" w:hAnsi="Cambria"/>
        </w:rPr>
      </w:pPr>
    </w:p>
    <w:p w14:paraId="71A2ECF9" w14:textId="5D79EE97"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26B15B4A" w14:textId="2BBBD693" w:rsidR="00C34112" w:rsidRDefault="00B75085" w:rsidP="00C34112">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commentRangeStart w:id="50"/>
      <w:commentRangeStart w:id="51"/>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 </w:t>
      </w:r>
      <w:commentRangeEnd w:id="50"/>
      <w:r>
        <w:rPr>
          <w:rStyle w:val="CommentReference"/>
        </w:rPr>
        <w:commentReference w:id="50"/>
      </w:r>
      <w:commentRangeEnd w:id="51"/>
      <w:r>
        <w:rPr>
          <w:rStyle w:val="CommentReference"/>
        </w:rPr>
        <w:commentReference w:id="51"/>
      </w:r>
      <w:r w:rsidR="006A4838" w:rsidRPr="006A4838">
        <w:rPr>
          <w:rFonts w:ascii="Cambria" w:hAnsi="Cambria"/>
        </w:rPr>
        <w:t xml:space="preserve"> </w:t>
      </w:r>
      <w:r w:rsidR="00610951">
        <w:rPr>
          <w:rFonts w:ascii="Cambria" w:hAnsi="Cambria"/>
        </w:rPr>
        <w:t>Similar to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3E41F5" w:rsidRPr="006A4838">
        <w:rPr>
          <w:rFonts w:ascii="Cambria" w:hAnsi="Cambria"/>
        </w:rPr>
        <w:t>global forecasting models and the VAR model</w:t>
      </w:r>
      <w:r w:rsidR="003E41F5">
        <w:rPr>
          <w:rFonts w:ascii="Cambria" w:hAnsi="Cambria"/>
        </w:rPr>
        <w:t xml:space="preserve"> use the three subsets of 18, 259, and 197 time series separately.</w:t>
      </w:r>
      <w:r w:rsidR="003E41F5" w:rsidRPr="006A4838">
        <w:rPr>
          <w:rFonts w:ascii="Cambria" w:hAnsi="Cambria"/>
        </w:rPr>
        <w:t xml:space="preserve"> </w:t>
      </w:r>
    </w:p>
    <w:p w14:paraId="0148AC29" w14:textId="1BFFDCC1" w:rsidR="00B75085" w:rsidRDefault="00B75085" w:rsidP="006A4838">
      <w:pPr>
        <w:rPr>
          <w:rFonts w:ascii="Cambria" w:hAnsi="Cambria"/>
        </w:rPr>
      </w:pPr>
      <w:r>
        <w:rPr>
          <w:rFonts w:ascii="Cambria" w:hAnsi="Cambria"/>
        </w:rPr>
        <w:t>We perform minimal data pre-processing and use the standard settings in the</w:t>
      </w:r>
      <w:commentRangeStart w:id="52"/>
      <w:commentRangeStart w:id="53"/>
      <w:commentRangeStart w:id="54"/>
      <w:commentRangeStart w:id="55"/>
      <w:r>
        <w:rPr>
          <w:rFonts w:ascii="Cambria" w:hAnsi="Cambria"/>
        </w:rPr>
        <w:t xml:space="preserve"> off-the-shelf packages</w:t>
      </w:r>
      <w:r w:rsidRPr="006C5487">
        <w:rPr>
          <w:rFonts w:ascii="Cambria" w:hAnsi="Cambria"/>
        </w:rPr>
        <w:t>.</w:t>
      </w:r>
      <w:commentRangeEnd w:id="52"/>
      <w:r>
        <w:rPr>
          <w:rStyle w:val="CommentReference"/>
        </w:rPr>
        <w:commentReference w:id="52"/>
      </w:r>
      <w:commentRangeEnd w:id="53"/>
      <w:r>
        <w:rPr>
          <w:rStyle w:val="CommentReference"/>
        </w:rPr>
        <w:commentReference w:id="53"/>
      </w:r>
      <w:commentRangeEnd w:id="54"/>
      <w:r w:rsidR="001F6BF7">
        <w:rPr>
          <w:rStyle w:val="CommentReference"/>
        </w:rPr>
        <w:commentReference w:id="54"/>
      </w:r>
      <w:commentRangeEnd w:id="55"/>
      <w:r w:rsidR="008A5739">
        <w:rPr>
          <w:rStyle w:val="CommentReference"/>
        </w:rPr>
        <w:commentReference w:id="55"/>
      </w:r>
      <w:r w:rsidR="0098486F">
        <w:rPr>
          <w:rFonts w:ascii="Cambria" w:hAnsi="Cambria"/>
        </w:rPr>
        <w:t xml:space="preserve"> Implementation details can be found in the appendix.</w:t>
      </w:r>
    </w:p>
    <w:p w14:paraId="5C016441" w14:textId="77777777" w:rsidR="00B75085" w:rsidRDefault="00B75085" w:rsidP="00B75085">
      <w:pPr>
        <w:tabs>
          <w:tab w:val="left" w:pos="1152"/>
        </w:tabs>
        <w:rPr>
          <w:rFonts w:ascii="Cambria" w:hAnsi="Cambria"/>
        </w:rPr>
      </w:pPr>
    </w:p>
    <w:p w14:paraId="3C6FF6C5" w14:textId="6DC1DDE0" w:rsidR="00B75085" w:rsidRPr="0053699F" w:rsidRDefault="00B75085" w:rsidP="00B7508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p w14:paraId="2E5AAAC0" w14:textId="77777777" w:rsidR="00B75085" w:rsidRDefault="00B75085" w:rsidP="00B75085">
      <w:pPr>
        <w:tabs>
          <w:tab w:val="left" w:pos="1027"/>
        </w:tabs>
        <w:rPr>
          <w:rFonts w:ascii="Cambria" w:eastAsiaTheme="minorEastAsia" w:hAnsi="Cambria"/>
        </w:rPr>
      </w:pPr>
    </w:p>
    <w:tbl>
      <w:tblPr>
        <w:tblStyle w:val="TableGrid"/>
        <w:tblW w:w="0" w:type="auto"/>
        <w:tblLook w:val="04A0" w:firstRow="1" w:lastRow="0" w:firstColumn="1" w:lastColumn="0" w:noHBand="0" w:noVBand="1"/>
      </w:tblPr>
      <w:tblGrid>
        <w:gridCol w:w="2337"/>
        <w:gridCol w:w="2337"/>
        <w:gridCol w:w="2791"/>
      </w:tblGrid>
      <w:tr w:rsidR="00B75085" w14:paraId="292C4DBA" w14:textId="77777777" w:rsidTr="004C03CB">
        <w:tc>
          <w:tcPr>
            <w:tcW w:w="2337" w:type="dxa"/>
          </w:tcPr>
          <w:p w14:paraId="675550A7" w14:textId="77777777" w:rsidR="00B75085" w:rsidRPr="0053699F" w:rsidRDefault="00B75085" w:rsidP="004C03CB">
            <w:pPr>
              <w:tabs>
                <w:tab w:val="left" w:pos="1027"/>
              </w:tabs>
              <w:rPr>
                <w:rFonts w:ascii="Cambria" w:eastAsiaTheme="minorEastAsia" w:hAnsi="Cambria"/>
                <w:b/>
                <w:bCs/>
              </w:rPr>
            </w:pPr>
          </w:p>
        </w:tc>
        <w:tc>
          <w:tcPr>
            <w:tcW w:w="2337" w:type="dxa"/>
          </w:tcPr>
          <w:p w14:paraId="4F040CC1" w14:textId="77777777" w:rsidR="00B75085" w:rsidRPr="0053699F" w:rsidRDefault="00B75085"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B75085" w:rsidRPr="0053699F" w:rsidRDefault="00B75085" w:rsidP="004C03CB">
            <w:pPr>
              <w:tabs>
                <w:tab w:val="left" w:pos="1027"/>
              </w:tabs>
              <w:rPr>
                <w:rFonts w:ascii="Cambria" w:eastAsiaTheme="minorEastAsia" w:hAnsi="Cambria"/>
                <w:b/>
                <w:bCs/>
              </w:rPr>
            </w:pPr>
            <w:r>
              <w:rPr>
                <w:rFonts w:ascii="Cambria" w:eastAsiaTheme="minorEastAsia" w:hAnsi="Cambria"/>
                <w:b/>
                <w:bCs/>
              </w:rPr>
              <w:t>Variant</w:t>
            </w:r>
          </w:p>
        </w:tc>
      </w:tr>
      <w:tr w:rsidR="00FA6305" w14:paraId="63B81F3F" w14:textId="77777777" w:rsidTr="004C03CB">
        <w:tc>
          <w:tcPr>
            <w:tcW w:w="2337" w:type="dxa"/>
            <w:vMerge w:val="restart"/>
          </w:tcPr>
          <w:p w14:paraId="23AE9A96" w14:textId="77777777" w:rsidR="00FA6305" w:rsidRDefault="00FA6305" w:rsidP="004C03CB">
            <w:pPr>
              <w:tabs>
                <w:tab w:val="left" w:pos="1027"/>
              </w:tabs>
              <w:rPr>
                <w:rFonts w:ascii="Cambria" w:eastAsiaTheme="minorEastAsia" w:hAnsi="Cambria"/>
              </w:rPr>
            </w:pPr>
            <w:r>
              <w:rPr>
                <w:rFonts w:ascii="Cambria" w:eastAsiaTheme="minorEastAsia" w:hAnsi="Cambria"/>
              </w:rPr>
              <w:t>Local Models</w:t>
            </w:r>
          </w:p>
        </w:tc>
        <w:tc>
          <w:tcPr>
            <w:tcW w:w="2337" w:type="dxa"/>
          </w:tcPr>
          <w:p w14:paraId="7C6D20F0" w14:textId="77777777" w:rsidR="00FA6305" w:rsidRDefault="00FA6305"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FA6305" w:rsidRDefault="00FA6305" w:rsidP="004C03CB">
            <w:pPr>
              <w:tabs>
                <w:tab w:val="left" w:pos="1027"/>
              </w:tabs>
              <w:rPr>
                <w:rFonts w:ascii="Cambria" w:eastAsiaTheme="minorEastAsia" w:hAnsi="Cambria"/>
              </w:rPr>
            </w:pPr>
            <w:r>
              <w:rPr>
                <w:rFonts w:ascii="Cambria" w:eastAsiaTheme="minorEastAsia" w:hAnsi="Cambria"/>
              </w:rPr>
              <w:t>-</w:t>
            </w:r>
          </w:p>
        </w:tc>
      </w:tr>
      <w:tr w:rsidR="00FA6305" w14:paraId="67108A1C" w14:textId="77777777" w:rsidTr="004C03CB">
        <w:tc>
          <w:tcPr>
            <w:tcW w:w="2337" w:type="dxa"/>
            <w:vMerge/>
          </w:tcPr>
          <w:p w14:paraId="29938DF4" w14:textId="77777777" w:rsidR="00FA6305" w:rsidRDefault="00FA6305" w:rsidP="004C03CB">
            <w:pPr>
              <w:tabs>
                <w:tab w:val="left" w:pos="1027"/>
              </w:tabs>
              <w:rPr>
                <w:rFonts w:ascii="Cambria" w:eastAsiaTheme="minorEastAsia" w:hAnsi="Cambria"/>
              </w:rPr>
            </w:pPr>
          </w:p>
        </w:tc>
        <w:tc>
          <w:tcPr>
            <w:tcW w:w="2337" w:type="dxa"/>
          </w:tcPr>
          <w:p w14:paraId="1CB99552" w14:textId="77777777" w:rsidR="00FA6305" w:rsidRDefault="00FA6305"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FA6305" w:rsidRDefault="00FA6305" w:rsidP="004C03CB">
            <w:pPr>
              <w:tabs>
                <w:tab w:val="left" w:pos="1027"/>
              </w:tabs>
              <w:rPr>
                <w:rFonts w:ascii="Cambria" w:eastAsiaTheme="minorEastAsia" w:hAnsi="Cambria"/>
              </w:rPr>
            </w:pPr>
            <w:r>
              <w:rPr>
                <w:rFonts w:ascii="Cambria" w:eastAsiaTheme="minorEastAsia" w:hAnsi="Cambria"/>
              </w:rPr>
              <w:t>Additive trend</w:t>
            </w:r>
          </w:p>
        </w:tc>
      </w:tr>
      <w:tr w:rsidR="00FA6305" w14:paraId="635D1D91" w14:textId="77777777" w:rsidTr="004C03CB">
        <w:tc>
          <w:tcPr>
            <w:tcW w:w="2337" w:type="dxa"/>
            <w:vMerge/>
          </w:tcPr>
          <w:p w14:paraId="008F4EAF" w14:textId="77777777" w:rsidR="00FA6305" w:rsidRDefault="00FA6305" w:rsidP="004C03CB">
            <w:pPr>
              <w:tabs>
                <w:tab w:val="left" w:pos="1027"/>
              </w:tabs>
              <w:rPr>
                <w:rFonts w:ascii="Cambria" w:eastAsiaTheme="minorEastAsia" w:hAnsi="Cambria"/>
              </w:rPr>
            </w:pPr>
          </w:p>
        </w:tc>
        <w:tc>
          <w:tcPr>
            <w:tcW w:w="2337" w:type="dxa"/>
          </w:tcPr>
          <w:p w14:paraId="14CA4261" w14:textId="77777777" w:rsidR="00FA6305" w:rsidRDefault="00FA6305"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FA6305" w:rsidRDefault="00FA6305" w:rsidP="004C03CB">
            <w:pPr>
              <w:tabs>
                <w:tab w:val="left" w:pos="1027"/>
              </w:tabs>
              <w:rPr>
                <w:rFonts w:ascii="Cambria" w:eastAsiaTheme="minorEastAsia" w:hAnsi="Cambria"/>
              </w:rPr>
            </w:pPr>
            <w:r>
              <w:rPr>
                <w:rFonts w:ascii="Cambria" w:eastAsiaTheme="minorEastAsia" w:hAnsi="Cambria"/>
              </w:rPr>
              <w:t>Additive trend/seasonality</w:t>
            </w:r>
          </w:p>
        </w:tc>
      </w:tr>
      <w:tr w:rsidR="00FA6305" w14:paraId="18A8BB4A" w14:textId="77777777" w:rsidTr="004C03CB">
        <w:tc>
          <w:tcPr>
            <w:tcW w:w="2337" w:type="dxa"/>
            <w:vMerge/>
          </w:tcPr>
          <w:p w14:paraId="06441D2E" w14:textId="77777777" w:rsidR="00FA6305" w:rsidRDefault="00FA6305" w:rsidP="004C03CB">
            <w:pPr>
              <w:tabs>
                <w:tab w:val="left" w:pos="1027"/>
              </w:tabs>
              <w:rPr>
                <w:rFonts w:ascii="Cambria" w:eastAsiaTheme="minorEastAsia" w:hAnsi="Cambria"/>
              </w:rPr>
            </w:pPr>
          </w:p>
        </w:tc>
        <w:tc>
          <w:tcPr>
            <w:tcW w:w="2337" w:type="dxa"/>
          </w:tcPr>
          <w:p w14:paraId="7E20333E" w14:textId="77777777" w:rsidR="00FA6305" w:rsidRDefault="00FA6305"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FA6305" w:rsidRDefault="00FA6305" w:rsidP="004C03CB">
            <w:pPr>
              <w:tabs>
                <w:tab w:val="left" w:pos="1027"/>
              </w:tabs>
              <w:rPr>
                <w:rFonts w:ascii="Cambria" w:eastAsiaTheme="minorEastAsia" w:hAnsi="Cambria"/>
              </w:rPr>
            </w:pPr>
            <w:r>
              <w:rPr>
                <w:rFonts w:ascii="Cambria" w:eastAsiaTheme="minorEastAsia" w:hAnsi="Cambria"/>
              </w:rPr>
              <w:t>Seasonal</w:t>
            </w:r>
          </w:p>
        </w:tc>
      </w:tr>
      <w:tr w:rsidR="00B75085" w14:paraId="7B070286" w14:textId="77777777" w:rsidTr="004C03CB">
        <w:tc>
          <w:tcPr>
            <w:tcW w:w="2337" w:type="dxa"/>
          </w:tcPr>
          <w:p w14:paraId="1C25C247" w14:textId="5AEF0D96" w:rsidR="00B75085" w:rsidRDefault="00B75085" w:rsidP="004C03CB">
            <w:pPr>
              <w:tabs>
                <w:tab w:val="left" w:pos="1027"/>
              </w:tabs>
              <w:rPr>
                <w:rFonts w:ascii="Cambria" w:eastAsiaTheme="minorEastAsia" w:hAnsi="Cambria"/>
              </w:rPr>
            </w:pPr>
          </w:p>
        </w:tc>
        <w:tc>
          <w:tcPr>
            <w:tcW w:w="2337" w:type="dxa"/>
          </w:tcPr>
          <w:p w14:paraId="6F9AE0B4" w14:textId="77777777" w:rsidR="00B75085" w:rsidRDefault="00B75085"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B75085" w:rsidRDefault="00B75085" w:rsidP="004C03CB">
            <w:pPr>
              <w:tabs>
                <w:tab w:val="left" w:pos="1027"/>
              </w:tabs>
              <w:rPr>
                <w:rFonts w:ascii="Cambria" w:eastAsiaTheme="minorEastAsia" w:hAnsi="Cambria"/>
              </w:rPr>
            </w:pPr>
            <w:r>
              <w:rPr>
                <w:rFonts w:ascii="Cambria" w:eastAsiaTheme="minorEastAsia" w:hAnsi="Cambria"/>
              </w:rPr>
              <w:t>-</w:t>
            </w:r>
          </w:p>
        </w:tc>
      </w:tr>
      <w:tr w:rsidR="00FA6305" w14:paraId="7811FB95" w14:textId="77777777" w:rsidTr="004C03CB">
        <w:tc>
          <w:tcPr>
            <w:tcW w:w="2337" w:type="dxa"/>
            <w:vMerge w:val="restart"/>
          </w:tcPr>
          <w:p w14:paraId="56F8C3B7" w14:textId="21A024FD" w:rsidR="00FA6305" w:rsidRDefault="00FA6305" w:rsidP="004C03CB">
            <w:pPr>
              <w:tabs>
                <w:tab w:val="left" w:pos="1027"/>
              </w:tabs>
              <w:rPr>
                <w:rFonts w:ascii="Cambria" w:eastAsiaTheme="minorEastAsia" w:hAnsi="Cambria"/>
              </w:rPr>
            </w:pPr>
            <w:r>
              <w:rPr>
                <w:rFonts w:ascii="Cambria" w:eastAsiaTheme="minorEastAsia" w:hAnsi="Cambria"/>
              </w:rPr>
              <w:t>Global Models</w:t>
            </w:r>
          </w:p>
        </w:tc>
        <w:tc>
          <w:tcPr>
            <w:tcW w:w="2337" w:type="dxa"/>
          </w:tcPr>
          <w:p w14:paraId="20793932" w14:textId="77777777" w:rsidR="00FA6305" w:rsidRDefault="00FA6305"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FA6305" w:rsidRDefault="00FA6305" w:rsidP="004C03CB">
            <w:pPr>
              <w:tabs>
                <w:tab w:val="left" w:pos="1027"/>
              </w:tabs>
              <w:rPr>
                <w:rFonts w:ascii="Cambria" w:eastAsiaTheme="minorEastAsia" w:hAnsi="Cambria"/>
              </w:rPr>
            </w:pPr>
            <w:r>
              <w:rPr>
                <w:rFonts w:ascii="Cambria" w:eastAsiaTheme="minorEastAsia" w:hAnsi="Cambria"/>
              </w:rPr>
              <w:t>-</w:t>
            </w:r>
          </w:p>
        </w:tc>
      </w:tr>
      <w:tr w:rsidR="00FA6305" w14:paraId="2D3ABEB7" w14:textId="77777777" w:rsidTr="004C03CB">
        <w:tc>
          <w:tcPr>
            <w:tcW w:w="2337" w:type="dxa"/>
            <w:vMerge/>
          </w:tcPr>
          <w:p w14:paraId="64ED69A1" w14:textId="77777777" w:rsidR="00FA6305" w:rsidRDefault="00FA6305" w:rsidP="004C03CB">
            <w:pPr>
              <w:tabs>
                <w:tab w:val="left" w:pos="1027"/>
              </w:tabs>
              <w:rPr>
                <w:rFonts w:ascii="Cambria" w:eastAsiaTheme="minorEastAsia" w:hAnsi="Cambria"/>
              </w:rPr>
            </w:pPr>
          </w:p>
        </w:tc>
        <w:tc>
          <w:tcPr>
            <w:tcW w:w="2337" w:type="dxa"/>
          </w:tcPr>
          <w:p w14:paraId="02FA31EA" w14:textId="77777777" w:rsidR="00FA6305" w:rsidRDefault="00FA6305"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FA6305" w:rsidRDefault="00FA6305"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0EFBC6AF" w14:textId="03C68DED" w:rsidR="00417A20" w:rsidRPr="0057540F" w:rsidRDefault="00417A20" w:rsidP="00417A20">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sidR="00BB7C8F">
        <w:rPr>
          <w:rFonts w:ascii="Cambria" w:eastAsiaTheme="minorEastAsia" w:hAnsi="Cambria"/>
        </w:rPr>
        <w:t>protected data</w:t>
      </w:r>
      <w:r>
        <w:rPr>
          <w:rFonts w:ascii="Cambria" w:eastAsiaTheme="minorEastAsia" w:hAnsi="Cambria"/>
        </w:rPr>
        <w:t xml:space="preserve"> that </w:t>
      </w:r>
      <w:r w:rsidR="00BB7C8F">
        <w:rPr>
          <w:rFonts w:ascii="Cambria" w:eastAsiaTheme="minorEastAsia" w:hAnsi="Cambria"/>
        </w:rPr>
        <w:t>are representative of</w:t>
      </w:r>
      <w:r>
        <w:rPr>
          <w:rFonts w:ascii="Cambria" w:eastAsiaTheme="minorEastAsia" w:hAnsi="Cambria"/>
        </w:rPr>
        <w:t xml:space="preserve"> the </w:t>
      </w:r>
      <w:r w:rsidR="00BB7C8F">
        <w:rPr>
          <w:rFonts w:ascii="Cambria" w:eastAsiaTheme="minorEastAsia" w:hAnsi="Cambria"/>
        </w:rPr>
        <w:t xml:space="preserve">original </w:t>
      </w:r>
      <w:r>
        <w:rPr>
          <w:rFonts w:ascii="Cambria" w:eastAsiaTheme="minorEastAsia" w:hAnsi="Cambria"/>
        </w:rPr>
        <w:t>time series.</w:t>
      </w:r>
      <w:r w:rsidRPr="0057540F">
        <w:rPr>
          <w:rFonts w:ascii="Cambria" w:eastAsiaTheme="minorEastAsia" w:hAnsi="Cambria"/>
        </w:rPr>
        <w:t xml:space="preserve"> </w:t>
      </w:r>
      <w:r>
        <w:rPr>
          <w:rFonts w:ascii="Cambria" w:eastAsiaTheme="minorEastAsia" w:hAnsi="Cambria"/>
        </w:rPr>
        <w:t xml:space="preserve">Representativeness improves trust between data owners and forecasters and makes it more likely for forecasters to use protected data.  </w:t>
      </w:r>
      <w:r w:rsidRPr="0057540F">
        <w:rPr>
          <w:rFonts w:ascii="Cambria" w:eastAsiaTheme="minorEastAsia" w:hAnsi="Cambria"/>
        </w:rPr>
        <w:t xml:space="preserve">We </w:t>
      </w:r>
      <w:r w:rsidR="00BB7C8F">
        <w:rPr>
          <w:rFonts w:ascii="Cambria" w:eastAsiaTheme="minorEastAsia" w:hAnsi="Cambria"/>
        </w:rPr>
        <w:t>apply</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p>
    <w:p w14:paraId="6C01D68D" w14:textId="77777777" w:rsidR="00417A20" w:rsidRDefault="00417A20" w:rsidP="00417A20">
      <w:pPr>
        <w:jc w:val="center"/>
        <w:rPr>
          <w:rFonts w:ascii="Cambria" w:eastAsiaTheme="minorEastAsia" w:hAnsi="Cambria"/>
        </w:rPr>
      </w:pPr>
    </w:p>
    <w:p w14:paraId="1D90DB28" w14:textId="77777777" w:rsidR="00417A20" w:rsidRDefault="00417A20" w:rsidP="00417A20">
      <w:pPr>
        <w:jc w:val="center"/>
        <w:rPr>
          <w:rFonts w:ascii="Cambria" w:eastAsiaTheme="minorEastAsia" w:hAnsi="Cambria"/>
        </w:rPr>
      </w:pPr>
      <w:r>
        <w:rPr>
          <w:rFonts w:ascii="Cambria" w:eastAsiaTheme="minorEastAsia" w:hAnsi="Cambria"/>
        </w:rPr>
        <w:t xml:space="preserve">Performance gap =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 </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e>
                </m:d>
              </m:e>
            </m:d>
          </m:e>
          <m:sub>
            <m:r>
              <w:rPr>
                <w:rFonts w:ascii="Cambria Math" w:eastAsiaTheme="minorEastAsia" w:hAnsi="Cambria Math"/>
              </w:rPr>
              <m:t>1</m:t>
            </m:r>
          </m:sub>
        </m:sSub>
      </m:oMath>
      <w:r>
        <w:rPr>
          <w:rFonts w:ascii="Cambria" w:eastAsiaTheme="minorEastAsia" w:hAnsi="Cambria"/>
        </w:rPr>
        <w:t>,</w:t>
      </w:r>
    </w:p>
    <w:p w14:paraId="593451CA" w14:textId="77777777" w:rsidR="00417A20" w:rsidRDefault="00417A20" w:rsidP="00417A20">
      <w:pPr>
        <w:jc w:val="center"/>
        <w:rPr>
          <w:rFonts w:ascii="Cambria" w:eastAsiaTheme="minorEastAsia" w:hAnsi="Cambria"/>
        </w:rPr>
      </w:pPr>
    </w:p>
    <w:p w14:paraId="4F1C6281" w14:textId="0B86A612" w:rsidR="00417A20" w:rsidRDefault="00417A20" w:rsidP="00417A20">
      <w:pPr>
        <w:rPr>
          <w:rFonts w:ascii="Cambria" w:eastAsiaTheme="minorEastAsia" w:hAnsi="Cambria"/>
        </w:rPr>
      </w:pPr>
      <w:r>
        <w:rPr>
          <w:rFonts w:ascii="Cambria" w:eastAsiaTheme="minorEastAsia" w:hAnsi="Cambria"/>
        </w:rPr>
        <w:lastRenderedPageBreak/>
        <w:t xml:space="preserve">which is calculated after applying a Box-Cox transformation and scaling the original and protected series. </w:t>
      </w:r>
      <w:r w:rsidR="00BB7C8F">
        <w:rPr>
          <w:rFonts w:ascii="Cambria" w:eastAsiaTheme="minorEastAsia" w:hAnsi="Cambria"/>
        </w:rPr>
        <w:t>Note that t</w:t>
      </w:r>
      <w:r>
        <w:rPr>
          <w:rFonts w:ascii="Cambria" w:eastAsiaTheme="minorEastAsia" w:hAnsi="Cambria"/>
        </w:rPr>
        <w:t>his differs from Petropoulos &amp; Siemsen (2022) where the performance gap is calculated using the fitted values of forecasting models relative to the training data</w:t>
      </w:r>
      <w:r w:rsidR="00BB7C8F">
        <w:rPr>
          <w:rFonts w:ascii="Cambria" w:eastAsiaTheme="minorEastAsia" w:hAnsi="Cambria"/>
        </w:rPr>
        <w:t xml:space="preserve"> (which we include in the first row of Table 3)</w:t>
      </w:r>
      <w:r>
        <w:rPr>
          <w:rFonts w:ascii="Cambria" w:eastAsiaTheme="minorEastAsia" w:hAnsi="Cambria"/>
        </w:rPr>
        <w:t>.</w:t>
      </w:r>
    </w:p>
    <w:p w14:paraId="372A227A" w14:textId="3AB1B93E" w:rsidR="004B128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commentRangeStart w:id="56"/>
      <w:commentRangeStart w:id="57"/>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w:t>
      </w:r>
      <w:commentRangeEnd w:id="56"/>
      <w:r w:rsidR="0085203D">
        <w:rPr>
          <w:rStyle w:val="CommentReference"/>
        </w:rPr>
        <w:commentReference w:id="56"/>
      </w:r>
      <w:commentRangeEnd w:id="57"/>
      <w:r w:rsidR="009738FD">
        <w:rPr>
          <w:rStyle w:val="CommentReference"/>
        </w:rPr>
        <w:commentReference w:id="57"/>
      </w:r>
      <w:r w:rsidR="00490610" w:rsidRPr="00682A30">
        <w:rPr>
          <w:rFonts w:ascii="Cambria" w:eastAsiaTheme="minorEastAsia" w:hAnsi="Cambria"/>
        </w:rPr>
        <w:t xml:space="preserve">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p>
    <w:p w14:paraId="2FC39376" w14:textId="22456588" w:rsidR="006519E1" w:rsidRDefault="00490610" w:rsidP="00490610">
      <w:pPr>
        <w:rPr>
          <w:rFonts w:ascii="Cambria" w:eastAsiaTheme="minorEastAsia" w:hAnsi="Cambria"/>
        </w:rPr>
      </w:pPr>
      <w:r>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Pr>
          <w:rFonts w:ascii="Cambria" w:eastAsiaTheme="minorEastAsia" w:hAnsi="Cambria"/>
        </w:rPr>
        <w:t xml:space="preserve"> </w:t>
      </w:r>
      <w:r w:rsidR="004B1281">
        <w:rPr>
          <w:rFonts w:ascii="Cambria" w:eastAsiaTheme="minorEastAsia" w:hAnsi="Cambria"/>
        </w:rPr>
        <w:t xml:space="preserve">where </w:t>
      </w:r>
      <w:r>
        <w:rPr>
          <w:rFonts w:ascii="Cambria" w:eastAsiaTheme="minorEastAsia" w:hAnsi="Cambria"/>
        </w:rPr>
        <w:t>22</w:t>
      </w:r>
      <w:r w:rsidR="006519E1">
        <w:rPr>
          <w:rFonts w:ascii="Cambria" w:eastAsiaTheme="minorEastAsia" w:hAnsi="Cambria"/>
        </w:rPr>
        <w:t>.5</w:t>
      </w:r>
      <w:r>
        <w:rPr>
          <w:rFonts w:ascii="Cambria" w:eastAsiaTheme="minorEastAsia" w:hAnsi="Cambria"/>
        </w:rPr>
        <w:t xml:space="preserve">% of series are correctly identified on average. </w:t>
      </w:r>
      <w:r w:rsidR="00D7648E">
        <w:rPr>
          <w:rFonts w:ascii="Cambria" w:eastAsiaTheme="minorEastAsia" w:hAnsi="Cambria"/>
        </w:rPr>
        <w:t>However</w:t>
      </w:r>
      <w:r>
        <w:rPr>
          <w:rFonts w:ascii="Cambria" w:eastAsiaTheme="minorEastAsia" w:hAnsi="Cambria"/>
        </w:rPr>
        <w:t xml:space="preserve">, this comes at </w:t>
      </w:r>
      <w:r w:rsidR="00D7648E">
        <w:rPr>
          <w:rFonts w:ascii="Cambria" w:eastAsiaTheme="minorEastAsia" w:hAnsi="Cambria"/>
        </w:rPr>
        <w:t>a</w:t>
      </w:r>
      <w:r>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5"/>
      </w:r>
      <w:r>
        <w:rPr>
          <w:rFonts w:ascii="Cambria" w:eastAsiaTheme="minorEastAsia" w:hAnsi="Cambria"/>
        </w:rPr>
        <w:t xml:space="preserve"> </w:t>
      </w:r>
    </w:p>
    <w:p w14:paraId="7BDE158D" w14:textId="77777777" w:rsidR="006519E1" w:rsidRDefault="006519E1" w:rsidP="00490610">
      <w:pPr>
        <w:rPr>
          <w:rFonts w:ascii="Cambria" w:eastAsiaTheme="minorEastAsia" w:hAnsi="Cambria"/>
        </w:rPr>
      </w:pPr>
    </w:p>
    <w:p w14:paraId="12805FA5" w14:textId="363B8CCE" w:rsidR="00601DCD" w:rsidRDefault="00490610" w:rsidP="00601DCD">
      <w:pPr>
        <w:rPr>
          <w:rFonts w:ascii="Cambria" w:eastAsiaTheme="minorEastAsia" w:hAnsi="Cambria"/>
        </w:rPr>
      </w:pPr>
      <w:r>
        <w:rPr>
          <w:rFonts w:ascii="Cambria" w:eastAsiaTheme="minorEastAsia" w:hAnsi="Cambria"/>
        </w:rPr>
        <w:t xml:space="preserve">Standard </w:t>
      </w:r>
      <w:r>
        <w:rPr>
          <w:rFonts w:ascii="Cambria" w:eastAsiaTheme="minorEastAsia" w:hAnsi="Cambria"/>
          <w:i/>
          <w:iCs/>
        </w:rPr>
        <w:t>k</w:t>
      </w:r>
      <w:r>
        <w:rPr>
          <w:rFonts w:ascii="Cambria" w:eastAsiaTheme="minorEastAsia" w:hAnsi="Cambria"/>
        </w:rPr>
        <w:t xml:space="preserve">-nTS 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with the relevant time series features to balance the tradeoff between privacy and forecast accuracy.</w:t>
      </w:r>
      <w:r w:rsidR="00601DCD">
        <w:rPr>
          <w:rFonts w:ascii="Cambria" w:eastAsiaTheme="minorEastAsia" w:hAnsi="Cambria"/>
        </w:rPr>
        <w:t xml:space="preserve"> The results in Table 3 also show that k-nts+ and </w:t>
      </w:r>
      <w:r w:rsidR="00601DCD">
        <w:rPr>
          <w:rFonts w:ascii="Cambria" w:eastAsiaTheme="minorEastAsia" w:hAnsi="Cambria"/>
          <w:i/>
          <w:iCs/>
        </w:rPr>
        <w:t>k</w:t>
      </w:r>
      <w:r w:rsidR="00601DCD">
        <w:rPr>
          <w:rFonts w:ascii="Cambria" w:eastAsiaTheme="minorEastAsia" w:hAnsi="Cambria"/>
        </w:rPr>
        <w:t xml:space="preserve">-nTS produce protected time series with the smallest performance gaps by a large margin. </w:t>
      </w:r>
      <w:commentRangeStart w:id="58"/>
      <w:commentRangeStart w:id="59"/>
      <w:commentRangeStart w:id="60"/>
      <w:commentRangeStart w:id="61"/>
      <w:r w:rsidR="00601DCD">
        <w:rPr>
          <w:rFonts w:ascii="Cambria" w:eastAsiaTheme="minorEastAsia" w:hAnsi="Cambria"/>
        </w:rPr>
        <w:t xml:space="preserve">However, we note that these performance gap values </w:t>
      </w:r>
      <w:r w:rsidR="00BB7C8F">
        <w:rPr>
          <w:rFonts w:ascii="Cambria" w:eastAsiaTheme="minorEastAsia" w:hAnsi="Cambria"/>
        </w:rPr>
        <w:t xml:space="preserve">(62.1 </w:t>
      </w:r>
      <w:r w:rsidR="00AD2555">
        <w:rPr>
          <w:rFonts w:ascii="Cambria" w:eastAsiaTheme="minorEastAsia" w:hAnsi="Cambria"/>
        </w:rPr>
        <w:t xml:space="preserve">for k-nTS+ with k=3) </w:t>
      </w:r>
      <w:r w:rsidR="00601DCD">
        <w:rPr>
          <w:rFonts w:ascii="Cambria" w:eastAsiaTheme="minorEastAsia" w:hAnsi="Cambria"/>
        </w:rPr>
        <w:t>ar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from all </w:t>
      </w:r>
      <w:commentRangeStart w:id="62"/>
      <w:commentRangeStart w:id="63"/>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commentRangeEnd w:id="58"/>
      <w:r w:rsidR="00601DCD">
        <w:rPr>
          <w:rStyle w:val="CommentReference"/>
        </w:rPr>
        <w:commentReference w:id="58"/>
      </w:r>
      <w:commentRangeEnd w:id="59"/>
      <w:r w:rsidR="00601DCD">
        <w:rPr>
          <w:rStyle w:val="CommentReference"/>
        </w:rPr>
        <w:commentReference w:id="59"/>
      </w:r>
      <w:commentRangeEnd w:id="60"/>
      <w:r w:rsidR="00601DCD">
        <w:rPr>
          <w:rStyle w:val="CommentReference"/>
        </w:rPr>
        <w:commentReference w:id="60"/>
      </w:r>
      <w:commentRangeEnd w:id="61"/>
      <w:r w:rsidR="00601DCD">
        <w:rPr>
          <w:rStyle w:val="CommentReference"/>
        </w:rPr>
        <w:commentReference w:id="61"/>
      </w:r>
      <w:commentRangeEnd w:id="62"/>
      <w:r w:rsidR="00AD2555">
        <w:rPr>
          <w:rStyle w:val="CommentReference"/>
        </w:rPr>
        <w:commentReference w:id="62"/>
      </w:r>
      <w:commentRangeEnd w:id="63"/>
      <w:r w:rsidR="002B1875">
        <w:rPr>
          <w:rStyle w:val="CommentReference"/>
        </w:rPr>
        <w:commentReference w:id="63"/>
      </w:r>
    </w:p>
    <w:p w14:paraId="0FE67C44" w14:textId="61E1FA02" w:rsidR="0098486F" w:rsidRPr="0098486F" w:rsidRDefault="0098486F" w:rsidP="0098486F">
      <w:pPr>
        <w:rPr>
          <w:rFonts w:ascii="Cambria" w:eastAsiaTheme="minorEastAsia" w:hAnsi="Cambria"/>
        </w:rPr>
      </w:pPr>
    </w:p>
    <w:p w14:paraId="04608820" w14:textId="0652E169" w:rsidR="0098486F" w:rsidRPr="0098486F" w:rsidRDefault="0098486F" w:rsidP="0098486F">
      <w:pPr>
        <w:rPr>
          <w:rFonts w:ascii="Cambria" w:eastAsiaTheme="minorEastAsia" w:hAnsi="Cambria"/>
        </w:rPr>
      </w:pPr>
    </w:p>
    <w:p w14:paraId="349E2BF2" w14:textId="3308C299" w:rsidR="0098486F" w:rsidRPr="0098486F" w:rsidRDefault="0098486F" w:rsidP="0098486F">
      <w:pPr>
        <w:rPr>
          <w:rFonts w:ascii="Cambria" w:eastAsiaTheme="minorEastAsia" w:hAnsi="Cambria"/>
        </w:rPr>
      </w:pPr>
    </w:p>
    <w:p w14:paraId="4C1E8F66" w14:textId="548B9260" w:rsidR="0098486F" w:rsidRPr="00657CD6" w:rsidRDefault="0098486F" w:rsidP="0098486F">
      <w:pPr>
        <w:rPr>
          <w:rFonts w:ascii="Cambria" w:eastAsiaTheme="minorEastAsia" w:hAnsi="Cambria"/>
          <w:b/>
          <w:bCs/>
        </w:rPr>
      </w:pPr>
      <w:r>
        <w:rPr>
          <w:rFonts w:ascii="Cambria" w:eastAsiaTheme="minorEastAsia" w:hAnsi="Cambria"/>
          <w:b/>
          <w:bCs/>
        </w:rPr>
        <w:t>Table 3: Identification disclosure risk, forecast accuracy, and representativeness for original and protected data sets.</w:t>
      </w: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FB0902" w:rsidRPr="00E00EED" w14:paraId="2FCD2074" w14:textId="77777777" w:rsidTr="00657CD6">
        <w:trPr>
          <w:cantSplit/>
          <w:trHeight w:val="576"/>
        </w:trPr>
        <w:tc>
          <w:tcPr>
            <w:tcW w:w="0" w:type="auto"/>
          </w:tcPr>
          <w:p w14:paraId="0AD95394" w14:textId="68A74F01" w:rsidR="00FB0902" w:rsidRPr="00B74F2B" w:rsidRDefault="00FB0902" w:rsidP="0098486F">
            <w:pPr>
              <w:jc w:val="center"/>
              <w:rPr>
                <w:rFonts w:ascii="Cambria" w:eastAsiaTheme="minorEastAsia" w:hAnsi="Cambria"/>
                <w:b/>
                <w:bCs/>
                <w:sz w:val="24"/>
                <w:szCs w:val="24"/>
              </w:rPr>
            </w:pPr>
            <w:r w:rsidRPr="00B74F2B">
              <w:rPr>
                <w:rFonts w:ascii="Cambria" w:eastAsiaTheme="minorEastAsia" w:hAnsi="Cambria"/>
                <w:b/>
                <w:bCs/>
                <w:sz w:val="24"/>
                <w:szCs w:val="24"/>
              </w:rPr>
              <w:lastRenderedPageBreak/>
              <w:t>Privacy Method</w:t>
            </w:r>
          </w:p>
        </w:tc>
        <w:tc>
          <w:tcPr>
            <w:tcW w:w="0" w:type="auto"/>
          </w:tcPr>
          <w:p w14:paraId="4E681308" w14:textId="2CE2994D"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09AEF193" w14:textId="0C1FE75B" w:rsidR="00FB0902" w:rsidRPr="00E00EED" w:rsidRDefault="00FB0902" w:rsidP="0098486F">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17765BD0" w14:textId="3EFB535E" w:rsidR="00FB0902" w:rsidRPr="00E00EED" w:rsidRDefault="00FB0902" w:rsidP="0098486F">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32ACF203" w14:textId="602A986B" w:rsidR="00FB0902" w:rsidRPr="00E00EED" w:rsidRDefault="00FB0902" w:rsidP="0098486F">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B74F2B" w:rsidRPr="00E00EED" w14:paraId="3409363B" w14:textId="77777777" w:rsidTr="00657CD6">
        <w:trPr>
          <w:cantSplit/>
          <w:trHeight w:val="576"/>
        </w:trPr>
        <w:tc>
          <w:tcPr>
            <w:tcW w:w="0" w:type="auto"/>
          </w:tcPr>
          <w:p w14:paraId="4E7206D9" w14:textId="34C72043" w:rsidR="00B74F2B" w:rsidRPr="00B74F2B" w:rsidRDefault="00B74F2B" w:rsidP="0098486F">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77D869B" w14:textId="1CBB8032" w:rsidR="00B74F2B" w:rsidRPr="001C0AE1" w:rsidRDefault="001C0AE1" w:rsidP="0098486F">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75A19EA1" w14:textId="7DE40960" w:rsidR="00B74F2B" w:rsidRPr="00E00EED" w:rsidRDefault="009738FD" w:rsidP="00657CD6">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544F7AC7" w14:textId="1EB1EA1A" w:rsidR="00B74F2B" w:rsidRPr="00E00EED" w:rsidRDefault="00643BA3" w:rsidP="00657CD6">
            <w:pPr>
              <w:jc w:val="right"/>
              <w:rPr>
                <w:rFonts w:ascii="Cambria" w:eastAsiaTheme="minorEastAsia" w:hAnsi="Cambria"/>
                <w:sz w:val="24"/>
                <w:szCs w:val="24"/>
              </w:rPr>
            </w:pPr>
            <w:r>
              <w:rPr>
                <w:rFonts w:ascii="Cambria" w:eastAsiaTheme="minorEastAsia" w:hAnsi="Cambria"/>
                <w:sz w:val="24"/>
                <w:szCs w:val="24"/>
              </w:rPr>
              <w:t>685.71</w:t>
            </w:r>
            <w:r w:rsidR="001C0AE1">
              <w:rPr>
                <w:rFonts w:ascii="Cambria" w:eastAsiaTheme="minorEastAsia" w:hAnsi="Cambria"/>
                <w:sz w:val="24"/>
                <w:szCs w:val="24"/>
              </w:rPr>
              <w:br/>
              <w:t>(0.0%)</w:t>
            </w:r>
          </w:p>
        </w:tc>
        <w:tc>
          <w:tcPr>
            <w:tcW w:w="0" w:type="auto"/>
          </w:tcPr>
          <w:p w14:paraId="0825FA8A" w14:textId="739EA5D6" w:rsidR="00B74F2B" w:rsidRPr="00E00EED" w:rsidRDefault="007F135E" w:rsidP="00657CD6">
            <w:pPr>
              <w:jc w:val="right"/>
              <w:rPr>
                <w:rFonts w:ascii="Cambria" w:eastAsiaTheme="minorEastAsia" w:hAnsi="Cambria"/>
                <w:sz w:val="24"/>
                <w:szCs w:val="24"/>
              </w:rPr>
            </w:pPr>
            <w:r>
              <w:rPr>
                <w:rFonts w:ascii="Cambria" w:eastAsiaTheme="minorEastAsia" w:hAnsi="Cambria"/>
                <w:sz w:val="24"/>
                <w:szCs w:val="24"/>
              </w:rPr>
              <w:t>42.7</w:t>
            </w:r>
          </w:p>
        </w:tc>
      </w:tr>
      <w:tr w:rsidR="00FB0902" w:rsidRPr="00E00EED" w14:paraId="7DD1DB41" w14:textId="3A66CA93" w:rsidTr="00657CD6">
        <w:trPr>
          <w:cantSplit/>
          <w:trHeight w:val="576"/>
        </w:trPr>
        <w:tc>
          <w:tcPr>
            <w:tcW w:w="0" w:type="auto"/>
            <w:vMerge w:val="restart"/>
          </w:tcPr>
          <w:p w14:paraId="7AAECBA5" w14:textId="77777777" w:rsidR="00FB0902" w:rsidRPr="00E00EED" w:rsidRDefault="00FB0902" w:rsidP="0098486F">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1EC77CD1"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660C2BC6" w14:textId="6878719C"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282460F1" w14:textId="422D7E1D"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839.8</w:t>
            </w:r>
          </w:p>
          <w:p w14:paraId="7BF84090" w14:textId="6E8367AE"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14763AA1" w14:textId="3CD28755" w:rsidR="00FB0902" w:rsidRPr="00FB0902" w:rsidRDefault="007F135E" w:rsidP="00657CD6">
            <w:pPr>
              <w:jc w:val="right"/>
              <w:rPr>
                <w:rFonts w:ascii="Cambria" w:eastAsiaTheme="minorEastAsia" w:hAnsi="Cambria"/>
                <w:sz w:val="24"/>
                <w:szCs w:val="24"/>
              </w:rPr>
            </w:pPr>
            <w:r>
              <w:rPr>
                <w:rFonts w:ascii="Cambria" w:eastAsiaTheme="minorEastAsia" w:hAnsi="Cambria"/>
                <w:sz w:val="24"/>
                <w:szCs w:val="24"/>
              </w:rPr>
              <w:t>73.0</w:t>
            </w:r>
          </w:p>
        </w:tc>
      </w:tr>
      <w:tr w:rsidR="00FB0902" w:rsidRPr="00E00EED" w14:paraId="10756B69" w14:textId="16B3E212" w:rsidTr="00657CD6">
        <w:trPr>
          <w:cantSplit/>
          <w:trHeight w:val="576"/>
        </w:trPr>
        <w:tc>
          <w:tcPr>
            <w:tcW w:w="0" w:type="auto"/>
            <w:vMerge/>
          </w:tcPr>
          <w:p w14:paraId="70B9F69E" w14:textId="77777777" w:rsidR="00FB0902" w:rsidRPr="00E00EED" w:rsidRDefault="00FB0902" w:rsidP="0098486F">
            <w:pPr>
              <w:jc w:val="center"/>
              <w:rPr>
                <w:rFonts w:ascii="Cambria" w:eastAsiaTheme="minorEastAsia" w:hAnsi="Cambria"/>
                <w:b/>
                <w:bCs/>
                <w:i/>
                <w:iCs/>
                <w:sz w:val="24"/>
                <w:szCs w:val="24"/>
              </w:rPr>
            </w:pPr>
          </w:p>
        </w:tc>
        <w:tc>
          <w:tcPr>
            <w:tcW w:w="0" w:type="auto"/>
          </w:tcPr>
          <w:p w14:paraId="2936FE44"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DC53BB6" w14:textId="04B9D6F7"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2A0C4318" w14:textId="373E038B"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822.3</w:t>
            </w:r>
          </w:p>
          <w:p w14:paraId="52909A1F" w14:textId="705EB2E1"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DF48D21" w14:textId="559128AE"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66.</w:t>
            </w:r>
            <w:r w:rsidR="00BB7C8F">
              <w:rPr>
                <w:rFonts w:ascii="Cambria" w:eastAsiaTheme="minorEastAsia" w:hAnsi="Cambria"/>
                <w:sz w:val="24"/>
                <w:szCs w:val="24"/>
              </w:rPr>
              <w:t>5</w:t>
            </w:r>
          </w:p>
        </w:tc>
      </w:tr>
      <w:tr w:rsidR="00FB0902" w:rsidRPr="00E00EED" w14:paraId="23892833" w14:textId="79D6F47D" w:rsidTr="00657CD6">
        <w:trPr>
          <w:cantSplit/>
          <w:trHeight w:val="576"/>
        </w:trPr>
        <w:tc>
          <w:tcPr>
            <w:tcW w:w="0" w:type="auto"/>
            <w:vMerge/>
          </w:tcPr>
          <w:p w14:paraId="1E091C9A" w14:textId="77777777" w:rsidR="00FB0902" w:rsidRPr="00E00EED" w:rsidRDefault="00FB0902" w:rsidP="0098486F">
            <w:pPr>
              <w:jc w:val="center"/>
              <w:rPr>
                <w:rFonts w:ascii="Cambria" w:eastAsiaTheme="minorEastAsia" w:hAnsi="Cambria"/>
                <w:b/>
                <w:bCs/>
                <w:i/>
                <w:iCs/>
                <w:sz w:val="24"/>
                <w:szCs w:val="24"/>
              </w:rPr>
            </w:pPr>
          </w:p>
        </w:tc>
        <w:tc>
          <w:tcPr>
            <w:tcW w:w="0" w:type="auto"/>
          </w:tcPr>
          <w:p w14:paraId="5E9AF1B2"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79372AE1" w14:textId="5F4F6A9C"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1884109F" w14:textId="36FBAE69"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781.0</w:t>
            </w:r>
          </w:p>
          <w:p w14:paraId="5474E52F" w14:textId="085EC6C2"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466E66E1" w14:textId="6873A710"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62.1</w:t>
            </w:r>
          </w:p>
        </w:tc>
      </w:tr>
      <w:tr w:rsidR="00FB0902" w:rsidRPr="00E00EED" w14:paraId="305D71C9" w14:textId="146DAF2A" w:rsidTr="00657CD6">
        <w:trPr>
          <w:cantSplit/>
          <w:trHeight w:val="576"/>
        </w:trPr>
        <w:tc>
          <w:tcPr>
            <w:tcW w:w="0" w:type="auto"/>
            <w:vMerge w:val="restart"/>
          </w:tcPr>
          <w:p w14:paraId="785770EB" w14:textId="77777777" w:rsidR="00FB0902" w:rsidRPr="00E00EED" w:rsidRDefault="00FB0902" w:rsidP="0098486F">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4D93EAA5"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E9D9EC6" w14:textId="441AAB0C"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1C79ABF3" w14:textId="3F53AE9E"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066.2</w:t>
            </w:r>
          </w:p>
          <w:p w14:paraId="3FE0DBCF" w14:textId="3BDFA0C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20835127" w14:textId="4DE86B92"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w:t>
            </w:r>
            <w:r w:rsidR="002A0BD0">
              <w:rPr>
                <w:rFonts w:ascii="Cambria" w:eastAsiaTheme="minorEastAsia" w:hAnsi="Cambria"/>
                <w:sz w:val="24"/>
                <w:szCs w:val="24"/>
              </w:rPr>
              <w:t>06.</w:t>
            </w:r>
            <w:r w:rsidR="00BB7C8F">
              <w:rPr>
                <w:rFonts w:ascii="Cambria" w:eastAsiaTheme="minorEastAsia" w:hAnsi="Cambria"/>
                <w:sz w:val="24"/>
                <w:szCs w:val="24"/>
              </w:rPr>
              <w:t>3</w:t>
            </w:r>
          </w:p>
          <w:p w14:paraId="4EE5A789" w14:textId="14A53231" w:rsidR="00FB0902" w:rsidRPr="00FB0902" w:rsidRDefault="00FB0902" w:rsidP="00BB7C8F">
            <w:pPr>
              <w:jc w:val="center"/>
              <w:rPr>
                <w:rFonts w:ascii="Cambria" w:eastAsiaTheme="minorEastAsia" w:hAnsi="Cambria"/>
                <w:sz w:val="24"/>
                <w:szCs w:val="24"/>
              </w:rPr>
            </w:pPr>
          </w:p>
        </w:tc>
      </w:tr>
      <w:tr w:rsidR="00FB0902" w:rsidRPr="00E00EED" w14:paraId="7B9A6EF1" w14:textId="5B592555" w:rsidTr="00657CD6">
        <w:trPr>
          <w:cantSplit/>
          <w:trHeight w:val="576"/>
        </w:trPr>
        <w:tc>
          <w:tcPr>
            <w:tcW w:w="0" w:type="auto"/>
            <w:vMerge/>
          </w:tcPr>
          <w:p w14:paraId="1EA40343" w14:textId="77777777" w:rsidR="00FB0902" w:rsidRPr="00E00EED" w:rsidRDefault="00FB0902" w:rsidP="0098486F">
            <w:pPr>
              <w:rPr>
                <w:rFonts w:ascii="Cambria" w:eastAsiaTheme="minorEastAsia" w:hAnsi="Cambria"/>
                <w:b/>
                <w:bCs/>
                <w:sz w:val="24"/>
                <w:szCs w:val="24"/>
              </w:rPr>
            </w:pPr>
          </w:p>
        </w:tc>
        <w:tc>
          <w:tcPr>
            <w:tcW w:w="0" w:type="auto"/>
          </w:tcPr>
          <w:p w14:paraId="151DDBF0"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58B3B50" w14:textId="6909E0F6"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14F65140" w14:textId="18167B6B"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987.0</w:t>
            </w:r>
          </w:p>
          <w:p w14:paraId="396F3D96" w14:textId="4FA8C18F"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05FA23AC" w14:textId="6B041A92"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100.4</w:t>
            </w:r>
          </w:p>
        </w:tc>
      </w:tr>
      <w:tr w:rsidR="00FB0902" w:rsidRPr="00E00EED" w14:paraId="5DE536D4" w14:textId="68371F46" w:rsidTr="00657CD6">
        <w:trPr>
          <w:cantSplit/>
          <w:trHeight w:val="576"/>
        </w:trPr>
        <w:tc>
          <w:tcPr>
            <w:tcW w:w="0" w:type="auto"/>
            <w:vMerge/>
          </w:tcPr>
          <w:p w14:paraId="67444AC1" w14:textId="77777777" w:rsidR="00FB0902" w:rsidRPr="00E00EED" w:rsidRDefault="00FB0902" w:rsidP="0098486F">
            <w:pPr>
              <w:rPr>
                <w:rFonts w:ascii="Cambria" w:eastAsiaTheme="minorEastAsia" w:hAnsi="Cambria"/>
                <w:b/>
                <w:bCs/>
                <w:sz w:val="24"/>
                <w:szCs w:val="24"/>
              </w:rPr>
            </w:pPr>
          </w:p>
        </w:tc>
        <w:tc>
          <w:tcPr>
            <w:tcW w:w="0" w:type="auto"/>
          </w:tcPr>
          <w:p w14:paraId="41F4AF25"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62F000E5" w14:textId="697FDB3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5ED38BA" w14:textId="354C6AC4"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956.9</w:t>
            </w:r>
          </w:p>
          <w:p w14:paraId="2C5F44F5" w14:textId="225BC2C9"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25B7BD90" w14:textId="3E1E8BF7"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92.</w:t>
            </w:r>
            <w:r w:rsidR="00BB7C8F">
              <w:rPr>
                <w:rFonts w:ascii="Cambria" w:eastAsiaTheme="minorEastAsia" w:hAnsi="Cambria"/>
                <w:sz w:val="24"/>
                <w:szCs w:val="24"/>
              </w:rPr>
              <w:t>9</w:t>
            </w:r>
          </w:p>
        </w:tc>
      </w:tr>
      <w:tr w:rsidR="00FB0902" w:rsidRPr="00E00EED" w14:paraId="1B35E489" w14:textId="14EFFDD4" w:rsidTr="00657CD6">
        <w:trPr>
          <w:cantSplit/>
          <w:trHeight w:val="576"/>
        </w:trPr>
        <w:tc>
          <w:tcPr>
            <w:tcW w:w="0" w:type="auto"/>
            <w:vMerge w:val="restart"/>
          </w:tcPr>
          <w:p w14:paraId="5A63B8EA" w14:textId="77777777" w:rsidR="00FB0902" w:rsidRPr="00E00EED" w:rsidRDefault="00FB0902" w:rsidP="0098486F">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3EB9BDE7"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76B71909" w14:textId="6712977D"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6F04BDDB" w14:textId="321B8363"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310.3</w:t>
            </w:r>
          </w:p>
          <w:p w14:paraId="69487177" w14:textId="54112DEB"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55E9708D" w14:textId="34EC5EF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w:t>
            </w:r>
            <w:r w:rsidR="002A0BD0">
              <w:rPr>
                <w:rFonts w:ascii="Cambria" w:eastAsiaTheme="minorEastAsia" w:hAnsi="Cambria"/>
                <w:sz w:val="24"/>
                <w:szCs w:val="24"/>
              </w:rPr>
              <w:t>826,437.0</w:t>
            </w:r>
          </w:p>
        </w:tc>
      </w:tr>
      <w:tr w:rsidR="00FB0902" w:rsidRPr="00E00EED" w14:paraId="2D4CA99D" w14:textId="778FB673" w:rsidTr="00657CD6">
        <w:trPr>
          <w:cantSplit/>
          <w:trHeight w:val="576"/>
        </w:trPr>
        <w:tc>
          <w:tcPr>
            <w:tcW w:w="0" w:type="auto"/>
            <w:vMerge/>
          </w:tcPr>
          <w:p w14:paraId="26D3DDF7" w14:textId="77777777" w:rsidR="00FB0902" w:rsidRPr="00E00EED" w:rsidRDefault="00FB0902" w:rsidP="0098486F">
            <w:pPr>
              <w:rPr>
                <w:rFonts w:ascii="Cambria" w:eastAsiaTheme="minorEastAsia" w:hAnsi="Cambria"/>
                <w:b/>
                <w:bCs/>
                <w:sz w:val="24"/>
                <w:szCs w:val="24"/>
              </w:rPr>
            </w:pPr>
          </w:p>
        </w:tc>
        <w:tc>
          <w:tcPr>
            <w:tcW w:w="0" w:type="auto"/>
          </w:tcPr>
          <w:p w14:paraId="28F72586"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2C674286" w14:textId="091CDB0A"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0400EE4F" w14:textId="3B0B5E47"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401.0</w:t>
            </w:r>
          </w:p>
          <w:p w14:paraId="106FD50A" w14:textId="421E5BEE"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5F5742D3" w14:textId="097D9D9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w:t>
            </w:r>
            <w:r w:rsidR="002A0BD0">
              <w:rPr>
                <w:rFonts w:ascii="Cambria" w:eastAsiaTheme="minorEastAsia" w:hAnsi="Cambria"/>
                <w:sz w:val="24"/>
                <w:szCs w:val="24"/>
              </w:rPr>
              <w:t>11,037.</w:t>
            </w:r>
            <w:r w:rsidR="00940023">
              <w:rPr>
                <w:rFonts w:ascii="Cambria" w:eastAsiaTheme="minorEastAsia" w:hAnsi="Cambria"/>
                <w:sz w:val="24"/>
                <w:szCs w:val="24"/>
              </w:rPr>
              <w:t>7</w:t>
            </w:r>
          </w:p>
        </w:tc>
      </w:tr>
      <w:tr w:rsidR="00FB0902" w:rsidRPr="00E00EED" w14:paraId="0F73AB50" w14:textId="31AB8BF8" w:rsidTr="00657CD6">
        <w:trPr>
          <w:cantSplit/>
          <w:trHeight w:val="576"/>
        </w:trPr>
        <w:tc>
          <w:tcPr>
            <w:tcW w:w="0" w:type="auto"/>
            <w:vMerge/>
          </w:tcPr>
          <w:p w14:paraId="1E22397B" w14:textId="77777777" w:rsidR="00FB0902" w:rsidRPr="00E00EED" w:rsidRDefault="00FB0902" w:rsidP="0098486F">
            <w:pPr>
              <w:rPr>
                <w:rFonts w:ascii="Cambria" w:eastAsiaTheme="minorEastAsia" w:hAnsi="Cambria"/>
                <w:b/>
                <w:bCs/>
                <w:sz w:val="24"/>
                <w:szCs w:val="24"/>
              </w:rPr>
            </w:pPr>
          </w:p>
        </w:tc>
        <w:tc>
          <w:tcPr>
            <w:tcW w:w="0" w:type="auto"/>
          </w:tcPr>
          <w:p w14:paraId="2203EA58"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0B41F076" w14:textId="77A077AF"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05320DE4" w14:textId="0E71E301"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899.4</w:t>
            </w:r>
          </w:p>
          <w:p w14:paraId="7BB2A512" w14:textId="1DFCA40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1D25717A" w14:textId="33138E1C"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78,456.4</w:t>
            </w:r>
          </w:p>
        </w:tc>
      </w:tr>
      <w:tr w:rsidR="00FB0902" w:rsidRPr="00E00EED" w14:paraId="3823773A" w14:textId="407F1AA1" w:rsidTr="00657CD6">
        <w:trPr>
          <w:cantSplit/>
          <w:trHeight w:val="576"/>
        </w:trPr>
        <w:tc>
          <w:tcPr>
            <w:tcW w:w="0" w:type="auto"/>
            <w:vMerge w:val="restart"/>
          </w:tcPr>
          <w:p w14:paraId="3A0D2A03" w14:textId="77777777" w:rsidR="00FB0902" w:rsidRPr="00E00EED" w:rsidRDefault="00FB0902" w:rsidP="0098486F">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261182CB" w14:textId="77777777" w:rsidR="00FB0902" w:rsidRPr="00E00EED" w:rsidRDefault="00FB0902" w:rsidP="0098486F">
            <w:pPr>
              <w:rPr>
                <w:rFonts w:ascii="Cambria" w:eastAsiaTheme="minorEastAsia" w:hAnsi="Cambria"/>
                <w:b/>
                <w:bCs/>
                <w:sz w:val="24"/>
                <w:szCs w:val="24"/>
              </w:rPr>
            </w:pPr>
          </w:p>
        </w:tc>
        <w:tc>
          <w:tcPr>
            <w:tcW w:w="0" w:type="auto"/>
          </w:tcPr>
          <w:p w14:paraId="08D36716"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31267974" w14:textId="315727D9"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4BFE014F" w14:textId="6476AE1B"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821.4</w:t>
            </w:r>
          </w:p>
          <w:p w14:paraId="2C0E3567" w14:textId="4C414DBD"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672D6D00" w14:textId="103FA35D"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503,658.2</w:t>
            </w:r>
          </w:p>
        </w:tc>
      </w:tr>
      <w:tr w:rsidR="00FB0902" w:rsidRPr="00E00EED" w14:paraId="55576154" w14:textId="54BB8306" w:rsidTr="00657CD6">
        <w:trPr>
          <w:cantSplit/>
          <w:trHeight w:val="576"/>
        </w:trPr>
        <w:tc>
          <w:tcPr>
            <w:tcW w:w="0" w:type="auto"/>
            <w:vMerge/>
          </w:tcPr>
          <w:p w14:paraId="2E2FC478" w14:textId="77777777" w:rsidR="00FB0902" w:rsidRPr="00E00EED" w:rsidRDefault="00FB0902" w:rsidP="0098486F">
            <w:pPr>
              <w:rPr>
                <w:rFonts w:ascii="Cambria" w:eastAsiaTheme="minorEastAsia" w:hAnsi="Cambria"/>
                <w:b/>
                <w:bCs/>
                <w:sz w:val="24"/>
                <w:szCs w:val="24"/>
              </w:rPr>
            </w:pPr>
          </w:p>
        </w:tc>
        <w:tc>
          <w:tcPr>
            <w:tcW w:w="0" w:type="auto"/>
          </w:tcPr>
          <w:p w14:paraId="7990EB62"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7A30CDB" w14:textId="6B6C35C1"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30A0A53F" w14:textId="095AD4D8"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1343.3</w:t>
            </w:r>
          </w:p>
          <w:p w14:paraId="553109F2" w14:textId="0DAD4BCA"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389E57D8" w14:textId="45D46162"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326,834.</w:t>
            </w:r>
            <w:r w:rsidR="00940023">
              <w:rPr>
                <w:rFonts w:ascii="Cambria" w:eastAsiaTheme="minorEastAsia" w:hAnsi="Cambria"/>
                <w:sz w:val="24"/>
                <w:szCs w:val="24"/>
              </w:rPr>
              <w:t>5</w:t>
            </w:r>
          </w:p>
        </w:tc>
      </w:tr>
      <w:tr w:rsidR="00FB0902" w:rsidRPr="00E00EED" w14:paraId="79533A28" w14:textId="2D9CCB11" w:rsidTr="00657CD6">
        <w:trPr>
          <w:cantSplit/>
          <w:trHeight w:val="576"/>
        </w:trPr>
        <w:tc>
          <w:tcPr>
            <w:tcW w:w="0" w:type="auto"/>
            <w:vMerge/>
          </w:tcPr>
          <w:p w14:paraId="1F1EB77D" w14:textId="77777777" w:rsidR="00FB0902" w:rsidRPr="00E00EED" w:rsidRDefault="00FB0902" w:rsidP="0098486F">
            <w:pPr>
              <w:rPr>
                <w:rFonts w:ascii="Cambria" w:eastAsiaTheme="minorEastAsia" w:hAnsi="Cambria"/>
                <w:b/>
                <w:bCs/>
                <w:sz w:val="24"/>
                <w:szCs w:val="24"/>
              </w:rPr>
            </w:pPr>
          </w:p>
        </w:tc>
        <w:tc>
          <w:tcPr>
            <w:tcW w:w="0" w:type="auto"/>
          </w:tcPr>
          <w:p w14:paraId="7871FD84" w14:textId="77777777" w:rsidR="00FB0902" w:rsidRPr="00E00EED" w:rsidRDefault="00FB0902" w:rsidP="0098486F">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48179941" w14:textId="3115B7BC"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29B6484" w14:textId="232D90D1"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994.0</w:t>
            </w:r>
          </w:p>
          <w:p w14:paraId="4C5F2675" w14:textId="664F5CF0" w:rsidR="00FB0902" w:rsidRPr="00FB0902" w:rsidRDefault="00FB0902" w:rsidP="00657CD6">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73271D98" w14:textId="2FFD1D99" w:rsidR="00FB0902" w:rsidRPr="00FB0902" w:rsidRDefault="002A0BD0" w:rsidP="00657CD6">
            <w:pPr>
              <w:jc w:val="right"/>
              <w:rPr>
                <w:rFonts w:ascii="Cambria" w:eastAsiaTheme="minorEastAsia" w:hAnsi="Cambria"/>
                <w:sz w:val="24"/>
                <w:szCs w:val="24"/>
              </w:rPr>
            </w:pPr>
            <w:r>
              <w:rPr>
                <w:rFonts w:ascii="Cambria" w:eastAsiaTheme="minorEastAsia" w:hAnsi="Cambria"/>
                <w:sz w:val="24"/>
                <w:szCs w:val="24"/>
              </w:rPr>
              <w:t>166,171.</w:t>
            </w:r>
            <w:r w:rsidR="00940023">
              <w:rPr>
                <w:rFonts w:ascii="Cambria" w:eastAsiaTheme="minorEastAsia" w:hAnsi="Cambria"/>
                <w:sz w:val="24"/>
                <w:szCs w:val="24"/>
              </w:rPr>
              <w:t>2</w:t>
            </w:r>
          </w:p>
        </w:tc>
      </w:tr>
    </w:tbl>
    <w:p w14:paraId="0FBAC354" w14:textId="77777777" w:rsidR="00402BB6" w:rsidRDefault="00402BB6" w:rsidP="00402BB6">
      <w:pPr>
        <w:rPr>
          <w:rFonts w:ascii="Cambria" w:eastAsiaTheme="minorEastAsia" w:hAnsi="Cambria"/>
          <w:b/>
          <w:bCs/>
        </w:rPr>
      </w:pPr>
    </w:p>
    <w:p w14:paraId="4D303091" w14:textId="77777777" w:rsidR="00402BB6" w:rsidRDefault="00402BB6" w:rsidP="00402BB6">
      <w:pPr>
        <w:rPr>
          <w:rFonts w:ascii="Cambria" w:eastAsiaTheme="minorEastAsia" w:hAnsi="Cambria"/>
        </w:rPr>
      </w:pPr>
    </w:p>
    <w:p w14:paraId="704DB814" w14:textId="77777777" w:rsidR="00417A20" w:rsidRDefault="00417A20" w:rsidP="004B1281">
      <w:pPr>
        <w:rPr>
          <w:rFonts w:ascii="Cambria" w:eastAsiaTheme="minorEastAsia" w:hAnsi="Cambria"/>
        </w:rPr>
      </w:pPr>
    </w:p>
    <w:p w14:paraId="4A5863C9" w14:textId="36139C93" w:rsidR="003E5CCF" w:rsidRDefault="002C6290" w:rsidP="007A02E9">
      <w:pPr>
        <w:tabs>
          <w:tab w:val="left" w:pos="1152"/>
        </w:tabs>
        <w:rPr>
          <w:rFonts w:ascii="Cambria" w:eastAsiaTheme="minorEastAsia" w:hAnsi="Cambria"/>
        </w:rPr>
      </w:pPr>
      <w:r>
        <w:rPr>
          <w:rFonts w:ascii="Cambria" w:hAnsi="Cambria"/>
        </w:rPr>
        <w:t xml:space="preserve">Past research </w:t>
      </w:r>
      <w:r w:rsidR="00E551BB">
        <w:rPr>
          <w:rFonts w:ascii="Cambria" w:hAnsi="Cambria"/>
        </w:rPr>
        <w:t xml:space="preserve">on the M3 competition </w:t>
      </w:r>
      <w:r w:rsidR="0085203D">
        <w:rPr>
          <w:rFonts w:ascii="Cambria" w:hAnsi="Cambria"/>
        </w:rPr>
        <w:t xml:space="preserve">also </w:t>
      </w:r>
      <w:r>
        <w:rPr>
          <w:rFonts w:ascii="Cambria" w:hAnsi="Cambria"/>
        </w:rPr>
        <w:t>found that complex</w:t>
      </w:r>
      <w:r w:rsidRPr="00D76DF4">
        <w:rPr>
          <w:rFonts w:ascii="Cambria" w:hAnsi="Cambria"/>
        </w:rPr>
        <w:t xml:space="preserve"> forecasting models</w:t>
      </w:r>
      <w:r>
        <w:rPr>
          <w:rFonts w:ascii="Cambria" w:hAnsi="Cambria"/>
        </w:rPr>
        <w:t xml:space="preserve"> </w:t>
      </w:r>
      <w:r w:rsidR="00E551BB">
        <w:rPr>
          <w:rFonts w:ascii="Cambria" w:hAnsi="Cambria"/>
        </w:rPr>
        <w:t>forecast</w:t>
      </w:r>
      <w:r w:rsidRPr="00D76DF4">
        <w:rPr>
          <w:rFonts w:ascii="Cambria" w:hAnsi="Cambria"/>
        </w:rPr>
        <w:t xml:space="preserve"> more accurately than simple models using the monthly micro data </w:t>
      </w:r>
      <w:r>
        <w:rPr>
          <w:rFonts w:ascii="Cambria" w:hAnsi="Cambria"/>
        </w:rPr>
        <w:fldChar w:fldCharType="begin"/>
      </w:r>
      <w:r>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Pr>
          <w:rFonts w:ascii="Cambria" w:hAnsi="Cambria"/>
        </w:rPr>
        <w:fldChar w:fldCharType="separate"/>
      </w:r>
      <w:r w:rsidRPr="00D76DF4">
        <w:rPr>
          <w:rFonts w:ascii="Cambria" w:hAnsi="Cambria"/>
        </w:rPr>
        <w:t>(Koning et al., 2005)</w:t>
      </w:r>
      <w:r>
        <w:rPr>
          <w:rFonts w:ascii="Cambria" w:hAnsi="Cambria"/>
        </w:rPr>
        <w:fldChar w:fldCharType="end"/>
      </w:r>
      <w:r w:rsidR="00E551BB">
        <w:rPr>
          <w:rFonts w:ascii="Cambria" w:hAnsi="Cambria"/>
        </w:rPr>
        <w:t xml:space="preserve">.  </w:t>
      </w:r>
      <w:r w:rsidR="002B4C7D"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sidR="002B4C7D">
        <w:rPr>
          <w:rFonts w:ascii="Cambria" w:eastAsiaTheme="minorEastAsia" w:hAnsi="Cambria"/>
          <w:b/>
          <w:bCs/>
        </w:rPr>
        <w:t xml:space="preserve"> </w:t>
      </w:r>
      <w:r w:rsidR="00E551BB">
        <w:rPr>
          <w:rFonts w:ascii="Cambria" w:eastAsiaTheme="minorEastAsia" w:hAnsi="Cambria"/>
        </w:rPr>
        <w:t>the</w:t>
      </w:r>
      <w:r w:rsidR="002B4C7D">
        <w:rPr>
          <w:rFonts w:ascii="Cambria" w:eastAsiaTheme="minorEastAsia" w:hAnsi="Cambria"/>
        </w:rPr>
        <w:t xml:space="preserve"> rank</w:t>
      </w:r>
      <w:r w:rsidR="00E551BB">
        <w:rPr>
          <w:rFonts w:ascii="Cambria" w:eastAsiaTheme="minorEastAsia" w:hAnsi="Cambria"/>
        </w:rPr>
        <w:t xml:space="preserve">s of the </w:t>
      </w:r>
      <w:r w:rsidR="002B4C7D">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2B4C7D">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for the monthly micro data in the M3 </w:t>
      </w:r>
      <w:r w:rsidR="002B3617">
        <w:rPr>
          <w:rFonts w:ascii="Cambria" w:eastAsiaTheme="minorEastAsia" w:hAnsi="Cambria"/>
        </w:rPr>
        <w:t>Competition</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296A71D2" w14:textId="739D5B87" w:rsidR="000B4367" w:rsidRDefault="000B4367" w:rsidP="007A02E9">
      <w:pPr>
        <w:tabs>
          <w:tab w:val="left" w:pos="1152"/>
        </w:tabs>
        <w:rPr>
          <w:rFonts w:ascii="Cambria" w:eastAsiaTheme="minorEastAsia" w:hAnsi="Cambria"/>
        </w:rPr>
      </w:pPr>
    </w:p>
    <w:p w14:paraId="76CD4CDD" w14:textId="3D0AC02F" w:rsidR="000B4367" w:rsidRDefault="000B4367" w:rsidP="007A02E9">
      <w:pPr>
        <w:tabs>
          <w:tab w:val="left" w:pos="1152"/>
        </w:tabs>
        <w:rPr>
          <w:rFonts w:ascii="Cambria" w:eastAsiaTheme="minorEastAsia" w:hAnsi="Cambria"/>
        </w:rPr>
      </w:pPr>
    </w:p>
    <w:p w14:paraId="607B9554" w14:textId="001C9195" w:rsidR="000B4367" w:rsidRDefault="000B4367" w:rsidP="007A02E9">
      <w:pPr>
        <w:tabs>
          <w:tab w:val="left" w:pos="1152"/>
        </w:tabs>
        <w:rPr>
          <w:rFonts w:ascii="Cambria" w:eastAsiaTheme="minorEastAsia" w:hAnsi="Cambria"/>
        </w:rPr>
      </w:pPr>
    </w:p>
    <w:p w14:paraId="6309C157" w14:textId="77777777" w:rsidR="000B4367" w:rsidRDefault="000B4367" w:rsidP="007A02E9">
      <w:pPr>
        <w:tabs>
          <w:tab w:val="left" w:pos="1152"/>
        </w:tabs>
        <w:rPr>
          <w:rFonts w:ascii="Cambria" w:eastAsiaTheme="minorEastAsia" w:hAnsi="Cambria"/>
        </w:rPr>
      </w:pP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lastRenderedPageBreak/>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commentRangeStart w:id="64"/>
      <w:r w:rsidR="00AF73C1" w:rsidRPr="00657CD6">
        <w:rPr>
          <w:rFonts w:ascii="Cambria" w:eastAsiaTheme="minorEastAsia" w:hAnsi="Cambria"/>
          <w:b/>
          <w:bCs/>
        </w:rPr>
        <w:t xml:space="preserve"> </w:t>
      </w:r>
      <w:commentRangeEnd w:id="64"/>
      <w:r w:rsidR="005D18D7">
        <w:rPr>
          <w:rStyle w:val="CommentReference"/>
        </w:rPr>
        <w:commentReference w:id="64"/>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r w:rsidR="0023020A" w:rsidRPr="00657CD6">
        <w:rPr>
          <w:rFonts w:ascii="Cambria" w:eastAsiaTheme="minorEastAsia" w:hAnsi="Cambria"/>
          <w:b/>
          <w:bCs/>
        </w:rPr>
        <w:t>n</w:t>
      </w:r>
      <w:r w:rsidR="0085203D" w:rsidRPr="00657CD6">
        <w:rPr>
          <w:rFonts w:ascii="Cambria" w:eastAsiaTheme="minorEastAsia" w:hAnsi="Cambria"/>
          <w:b/>
          <w:bCs/>
        </w:rPr>
        <w:t>TS</w:t>
      </w:r>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commentRangeStart w:id="65"/>
            <w:commentRangeStart w:id="66"/>
            <w:commentRangeStart w:id="67"/>
            <w:commentRangeStart w:id="68"/>
            <w:r w:rsidR="00AF73C1">
              <w:rPr>
                <w:rFonts w:ascii="Cambria" w:eastAsiaTheme="minorEastAsia" w:hAnsi="Cambria"/>
              </w:rPr>
              <w:t xml:space="preserve"> </w:t>
            </w:r>
            <w:r w:rsidR="0085203D">
              <w:rPr>
                <w:rFonts w:ascii="Cambria" w:eastAsiaTheme="minorEastAsia" w:hAnsi="Cambria"/>
              </w:rPr>
              <w:t>Ranks</w:t>
            </w:r>
            <w:commentRangeEnd w:id="65"/>
            <w:r w:rsidR="0085203D">
              <w:rPr>
                <w:rStyle w:val="CommentReference"/>
              </w:rPr>
              <w:commentReference w:id="65"/>
            </w:r>
            <w:commentRangeEnd w:id="66"/>
            <w:r w:rsidR="0085203D">
              <w:rPr>
                <w:rStyle w:val="CommentReference"/>
              </w:rPr>
              <w:commentReference w:id="66"/>
            </w:r>
            <w:commentRangeEnd w:id="67"/>
            <w:r w:rsidR="009A7B55">
              <w:rPr>
                <w:rStyle w:val="CommentReference"/>
              </w:rPr>
              <w:commentReference w:id="67"/>
            </w:r>
            <w:commentRangeEnd w:id="68"/>
            <w:r w:rsidR="005D18D7">
              <w:rPr>
                <w:rStyle w:val="CommentReference"/>
              </w:rPr>
              <w:commentReference w:id="68"/>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A04EBBE" w14:textId="1BD39FBB" w:rsidR="00DE3D2E" w:rsidRDefault="00BF36AE" w:rsidP="00DE3D2E">
      <w:pPr>
        <w:rPr>
          <w:rFonts w:ascii="Cambria" w:eastAsiaTheme="minorEastAsia" w:hAnsi="Cambria"/>
        </w:rPr>
      </w:pPr>
      <w:r>
        <w:rPr>
          <w:rFonts w:ascii="Cambria" w:eastAsiaTheme="minorEastAsia" w:hAnsi="Cambria"/>
        </w:rPr>
        <w:t xml:space="preserve">In this subsection, we investigate how the time series features </w:t>
      </w:r>
      <w:r w:rsidR="00DC4863">
        <w:rPr>
          <w:rFonts w:ascii="Cambria" w:eastAsiaTheme="minorEastAsia" w:hAnsi="Cambria"/>
        </w:rPr>
        <w:t>affected</w:t>
      </w:r>
      <w:r w:rsidR="00C10E05">
        <w:rPr>
          <w:rFonts w:ascii="Cambria" w:eastAsiaTheme="minorEastAsia" w:hAnsi="Cambria"/>
        </w:rPr>
        <w:t xml:space="preserve"> the </w:t>
      </w:r>
      <w:r w:rsidR="00E31ADA">
        <w:rPr>
          <w:rFonts w:ascii="Cambria" w:eastAsiaTheme="minorEastAsia" w:hAnsi="Cambria"/>
        </w:rPr>
        <w:t>tradeoff between privacy and forecast accuracy</w:t>
      </w:r>
      <w:r w:rsidR="009A7B55">
        <w:rPr>
          <w:rFonts w:ascii="Cambria" w:eastAsiaTheme="minorEastAsia" w:hAnsi="Cambria"/>
        </w:rPr>
        <w:t xml:space="preserve"> for k-nTS+</w:t>
      </w:r>
      <w:r>
        <w:rPr>
          <w:rFonts w:ascii="Cambria" w:eastAsiaTheme="minorEastAsia" w:hAnsi="Cambria"/>
        </w:rPr>
        <w:t>.</w:t>
      </w:r>
      <w:r w:rsidR="00667380">
        <w:rPr>
          <w:rFonts w:ascii="Cambria" w:eastAsiaTheme="minorEastAsia" w:hAnsi="Cambria"/>
        </w:rPr>
        <w:t xml:space="preserve"> </w:t>
      </w:r>
    </w:p>
    <w:p w14:paraId="551BFEE1" w14:textId="5BF2EE13" w:rsidR="00DE3D2E" w:rsidRDefault="00DE3D2E" w:rsidP="00DE3D2E">
      <w:pPr>
        <w:rPr>
          <w:rFonts w:ascii="Cambria" w:eastAsiaTheme="minorEastAsia" w:hAnsi="Cambria"/>
        </w:rPr>
      </w:pPr>
    </w:p>
    <w:p w14:paraId="6481D2C0" w14:textId="77777777" w:rsidR="00DC4863" w:rsidRDefault="00DC4863" w:rsidP="00DC4863">
      <w:pPr>
        <w:rPr>
          <w:rFonts w:ascii="Cambr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11A43B40" w14:textId="77777777" w:rsidR="00DC4863" w:rsidRDefault="00DC4863" w:rsidP="00DE3D2E">
      <w:pPr>
        <w:rPr>
          <w:rFonts w:ascii="Cambria" w:eastAsiaTheme="minorEastAsia" w:hAnsi="Cambria"/>
        </w:rPr>
      </w:pPr>
    </w:p>
    <w:p w14:paraId="5B3A985A" w14:textId="131F3BD4" w:rsidR="00DC4863" w:rsidRPr="00DC4863" w:rsidRDefault="00DC4863" w:rsidP="00DE3D2E">
      <w:pPr>
        <w:rPr>
          <w:rFonts w:ascii="Cambria" w:eastAsiaTheme="minorEastAsia" w:hAnsi="Cambria"/>
        </w:rPr>
      </w:pPr>
    </w:p>
    <w:p w14:paraId="11BD3CF7" w14:textId="77777777" w:rsidR="00505702" w:rsidRDefault="00505702" w:rsidP="00505702">
      <w:pPr>
        <w:rPr>
          <w:rFonts w:ascii="Cambria" w:eastAsiaTheme="minorEastAsia" w:hAnsi="Cambria"/>
        </w:rPr>
      </w:pPr>
      <w:r>
        <w:rPr>
          <w:rFonts w:ascii="Cambria" w:eastAsiaTheme="minorEastAsia" w:hAnsi="Cambria"/>
        </w:rPr>
        <w:t xml:space="preserve">The RReliefF weights approximate the difference between the probability that feature </w:t>
      </w:r>
      <m:oMath>
        <m:r>
          <w:rPr>
            <w:rFonts w:ascii="Cambria Math" w:eastAsiaTheme="minorEastAsia" w:hAnsi="Cambria Math"/>
          </w:rPr>
          <m:t>m</m:t>
        </m:r>
      </m:oMath>
      <w:r>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Pr>
          <w:rFonts w:ascii="Cambria" w:eastAsiaTheme="minorEastAsia" w:hAnsi="Cambria"/>
        </w:rPr>
        <w:t xml:space="preserve"> discriminates between series with the same forecast error. If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 0,</m:t>
        </m:r>
      </m:oMath>
      <w:r>
        <w:rPr>
          <w:rFonts w:ascii="Cambria" w:eastAsiaTheme="minorEastAsia" w:hAnsi="Cambria"/>
        </w:rPr>
        <w:t xml:space="preserve"> we consider feature </w:t>
      </w:r>
      <m:oMath>
        <m:r>
          <w:rPr>
            <w:rFonts w:ascii="Cambria Math" w:eastAsiaTheme="minorEastAsia" w:hAnsi="Cambria Math"/>
          </w:rPr>
          <m:t>m</m:t>
        </m:r>
      </m:oMath>
      <w:r>
        <w:rPr>
          <w:rFonts w:ascii="Cambria" w:eastAsiaTheme="minorEastAsia" w:hAnsi="Cambria"/>
        </w:rPr>
        <w:t xml:space="preserve"> for k-nTS+ swapping since maintaining the value of </w:t>
      </w:r>
      <m:oMath>
        <m:r>
          <w:rPr>
            <w:rFonts w:ascii="Cambria Math" w:eastAsiaTheme="minorEastAsia" w:hAnsi="Cambria Math"/>
          </w:rPr>
          <m:t>m</m:t>
        </m:r>
      </m:oMath>
      <w:r>
        <w:rPr>
          <w:rFonts w:ascii="Cambria" w:eastAsiaTheme="minorEastAsia" w:hAnsi="Cambria"/>
        </w:rPr>
        <w:t xml:space="preserve"> after data protection is likely to limit changes in forecast accuracy.</w:t>
      </w:r>
    </w:p>
    <w:p w14:paraId="5BDEE9D3" w14:textId="77777777" w:rsidR="00505702" w:rsidRDefault="00505702" w:rsidP="00DE3D2E">
      <w:pPr>
        <w:rPr>
          <w:rFonts w:ascii="Cambria" w:eastAsiaTheme="minorEastAsia" w:hAnsi="Cambria"/>
        </w:rPr>
      </w:pPr>
    </w:p>
    <w:p w14:paraId="3B324944" w14:textId="4AFCB600" w:rsidR="00DE3D2E" w:rsidRPr="007D6CA5" w:rsidRDefault="00DE3D2E" w:rsidP="00DE3D2E">
      <w:pPr>
        <w:rPr>
          <w:rFonts w:ascii="Cambria" w:eastAsiaTheme="minorEastAsia" w:hAnsi="Cambria"/>
        </w:rPr>
      </w:pPr>
      <w:r>
        <w:rPr>
          <w:rFonts w:ascii="Cambria" w:eastAsiaTheme="minorEastAsia" w:hAnsi="Cambria"/>
        </w:rPr>
        <w:t xml:space="preserve">For the interpretation of feature weights, 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following difference in </w:t>
      </w:r>
      <w:commentRangeStart w:id="69"/>
      <w:r>
        <w:rPr>
          <w:rFonts w:ascii="Cambria" w:eastAsiaTheme="minorEastAsia" w:hAnsi="Cambria"/>
        </w:rPr>
        <w:t>probabilities</w:t>
      </w:r>
      <w:commentRangeEnd w:id="69"/>
      <w:r w:rsidR="00B66800">
        <w:rPr>
          <w:rStyle w:val="CommentReference"/>
        </w:rPr>
        <w:commentReference w:id="69"/>
      </w:r>
      <w:r>
        <w:rPr>
          <w:rFonts w:ascii="Cambria" w:eastAsiaTheme="minorEastAsia" w:hAnsi="Cambria"/>
        </w:rPr>
        <w:t>:</w:t>
      </w:r>
    </w:p>
    <w:p w14:paraId="13317EE9" w14:textId="77777777" w:rsidR="00DE3D2E" w:rsidRDefault="00DE3D2E" w:rsidP="00DE3D2E">
      <w:pPr>
        <w:rPr>
          <w:rFonts w:ascii="Cambria" w:eastAsiaTheme="minorEastAsia" w:hAnsi="Cambria"/>
        </w:rPr>
      </w:pPr>
    </w:p>
    <w:p w14:paraId="6CDE75E0" w14:textId="77777777" w:rsidR="00DE3D2E" w:rsidRPr="004C03CB" w:rsidRDefault="00000000" w:rsidP="00DE3D2E">
      <w:pPr>
        <w:jc w:val="center"/>
        <w:rPr>
          <w:rFonts w:ascii="Cambria" w:eastAsiaTheme="minorEastAsia" w:hAnsi="Cambria"/>
          <w:sz w:val="40"/>
          <w:szCs w:val="40"/>
        </w:rPr>
      </w:pPr>
      <m:oMath>
        <m:sSub>
          <m:sSubPr>
            <m:ctrlPr>
              <w:rPr>
                <w:rFonts w:ascii="Cambria Math" w:eastAsiaTheme="minorEastAsia" w:hAnsi="Cambria Math"/>
                <w:i/>
                <w:sz w:val="40"/>
                <w:szCs w:val="40"/>
              </w:rPr>
            </m:ctrlPr>
          </m:sSubPr>
          <m:e>
            <m:r>
              <w:rPr>
                <w:rFonts w:ascii="Cambria Math" w:eastAsiaTheme="minorEastAsia" w:hAnsi="Cambria Math"/>
                <w:sz w:val="40"/>
                <w:szCs w:val="40"/>
              </w:rPr>
              <m:t>W</m:t>
            </m:r>
          </m:e>
          <m:sub>
            <m:r>
              <w:rPr>
                <w:rFonts w:ascii="Cambria Math" w:eastAsiaTheme="minorEastAsia" w:hAnsi="Cambria Math"/>
                <w:sz w:val="40"/>
                <w:szCs w:val="40"/>
              </w:rPr>
              <m:t>m</m:t>
            </m:r>
          </m:sub>
        </m:sSub>
        <m:r>
          <w:rPr>
            <w:rFonts w:ascii="Cambria Math" w:eastAsiaTheme="minorEastAsia" w:hAnsi="Cambria Math"/>
            <w:sz w:val="40"/>
            <w:szCs w:val="40"/>
          </w:rPr>
          <m:t>=</m:t>
        </m:r>
        <m:f>
          <m:fPr>
            <m:ctrlPr>
              <w:rPr>
                <w:rFonts w:ascii="Cambria Math" w:eastAsiaTheme="minorEastAsia" w:hAnsi="Cambria Math"/>
                <w:sz w:val="40"/>
                <w:szCs w:val="40"/>
              </w:rPr>
            </m:ctrlPr>
          </m:fPr>
          <m:num>
            <m:r>
              <w:rPr>
                <w:rFonts w:ascii="Cambria Math" w:eastAsiaTheme="minorEastAsia" w:hAnsi="Cambria Math"/>
                <w:sz w:val="40"/>
                <w:szCs w:val="40"/>
              </w:rPr>
              <m:t>P</m:t>
            </m:r>
            <m:d>
              <m:dPr>
                <m:ctrlPr>
                  <w:rPr>
                    <w:rFonts w:ascii="Cambria Math" w:eastAsiaTheme="minorEastAsia" w:hAnsi="Cambria Math"/>
                    <w:i/>
                    <w:sz w:val="40"/>
                    <w:szCs w:val="40"/>
                  </w:rPr>
                </m:ctrlPr>
              </m:dPr>
              <m:e>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Sub>
                <m:r>
                  <w:rPr>
                    <w:rFonts w:ascii="Cambria Math" w:eastAsiaTheme="minorEastAsia" w:hAnsi="Cambria Math"/>
                    <w:sz w:val="40"/>
                    <w:szCs w:val="40"/>
                  </w:rPr>
                  <m:t xml:space="preserve">,   </m:t>
                </m:r>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w:rPr>
                        <w:rFonts w:ascii="Cambria Math" w:eastAsiaTheme="minorEastAsia" w:hAnsi="Cambria Math"/>
                        <w:sz w:val="40"/>
                        <w:szCs w:val="40"/>
                      </w:rPr>
                      <m:t>m</m:t>
                    </m:r>
                  </m:sub>
                </m:sSub>
              </m:e>
            </m:d>
            <m:ctrlPr>
              <w:rPr>
                <w:rFonts w:ascii="Cambria Math" w:eastAsiaTheme="minorEastAsia" w:hAnsi="Cambria Math"/>
                <w:i/>
                <w:sz w:val="40"/>
                <w:szCs w:val="40"/>
              </w:rPr>
            </m:ctrlPr>
          </m:num>
          <m:den>
            <m:r>
              <w:rPr>
                <w:rFonts w:ascii="Cambria Math" w:eastAsiaTheme="minorEastAsia" w:hAnsi="Cambria Math"/>
                <w:sz w:val="40"/>
                <w:szCs w:val="40"/>
              </w:rPr>
              <m:t>P</m:t>
            </m:r>
            <m:d>
              <m:dPr>
                <m:ctrlPr>
                  <w:rPr>
                    <w:rFonts w:ascii="Cambria Math" w:eastAsiaTheme="minorEastAsia" w:hAnsi="Cambria Math"/>
                    <w:i/>
                    <w:sz w:val="40"/>
                    <w:szCs w:val="40"/>
                  </w:rPr>
                </m:ctrlPr>
              </m:dPr>
              <m:e>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Sub>
              </m:e>
            </m:d>
            <m:ctrlPr>
              <w:rPr>
                <w:rFonts w:ascii="Cambria Math" w:eastAsiaTheme="minorEastAsia" w:hAnsi="Cambria Math"/>
                <w:i/>
                <w:sz w:val="40"/>
                <w:szCs w:val="40"/>
              </w:rPr>
            </m:ctrlPr>
          </m:den>
        </m:f>
        <m:r>
          <w:rPr>
            <w:rFonts w:ascii="Cambria Math" w:eastAsiaTheme="minorEastAsia" w:hAnsi="Cambria Math"/>
            <w:sz w:val="40"/>
            <w:szCs w:val="40"/>
          </w:rPr>
          <m:t>-</m:t>
        </m:r>
        <m:f>
          <m:fPr>
            <m:ctrlPr>
              <w:rPr>
                <w:rFonts w:ascii="Cambria Math" w:eastAsiaTheme="minorEastAsia" w:hAnsi="Cambria Math"/>
                <w:sz w:val="40"/>
                <w:szCs w:val="40"/>
              </w:rPr>
            </m:ctrlPr>
          </m:fPr>
          <m:num>
            <m:r>
              <w:rPr>
                <w:rFonts w:ascii="Cambria Math" w:eastAsiaTheme="minorEastAsia" w:hAnsi="Cambria Math"/>
                <w:sz w:val="40"/>
                <w:szCs w:val="40"/>
              </w:rPr>
              <m:t>P</m:t>
            </m:r>
            <m:d>
              <m:dPr>
                <m:ctrlPr>
                  <w:rPr>
                    <w:rFonts w:ascii="Cambria Math" w:eastAsiaTheme="minorEastAsia" w:hAnsi="Cambria Math"/>
                    <w:i/>
                    <w:sz w:val="40"/>
                    <w:szCs w:val="40"/>
                  </w:rPr>
                </m:ctrlPr>
              </m:dPr>
              <m:e>
                <m:sSubSup>
                  <m:sSubSupPr>
                    <m:ctrlPr>
                      <w:rPr>
                        <w:rFonts w:ascii="Cambria Math" w:eastAsiaTheme="minorEastAsia" w:hAnsi="Cambria Math"/>
                        <w:i/>
                        <w:sz w:val="40"/>
                        <w:szCs w:val="40"/>
                      </w:rPr>
                    </m:ctrlPr>
                  </m:sSubSupPr>
                  <m:e>
                    <m:r>
                      <m:rPr>
                        <m:sty m:val="p"/>
                      </m:rPr>
                      <w:rPr>
                        <w:rFonts w:ascii="Cambria Math" w:eastAsiaTheme="minorEastAsia" w:hAnsi="Cambria Math"/>
                        <w:sz w:val="40"/>
                        <w:szCs w:val="40"/>
                      </w:rPr>
                      <m:t>π</m:t>
                    </m:r>
                  </m:e>
                  <m:sub>
                    <m:r>
                      <m:rPr>
                        <m:sty m:val="p"/>
                      </m:rPr>
                      <w:rPr>
                        <w:rFonts w:ascii="Cambria Math" w:eastAsiaTheme="minorEastAsia" w:hAnsi="Cambria Math"/>
                        <w:sz w:val="40"/>
                        <w:szCs w:val="40"/>
                      </w:rPr>
                      <m:t>ϵ</m:t>
                    </m:r>
                  </m:sub>
                  <m:sup>
                    <m:r>
                      <w:rPr>
                        <w:rFonts w:ascii="Cambria Math" w:eastAsiaTheme="minorEastAsia" w:hAnsi="Cambria Math"/>
                        <w:sz w:val="40"/>
                        <w:szCs w:val="40"/>
                      </w:rPr>
                      <m:t>c</m:t>
                    </m:r>
                  </m:sup>
                </m:sSubSup>
                <m:r>
                  <w:rPr>
                    <w:rFonts w:ascii="Cambria Math" w:eastAsiaTheme="minorEastAsia" w:hAnsi="Cambria Math"/>
                    <w:sz w:val="40"/>
                    <w:szCs w:val="40"/>
                  </w:rPr>
                  <m:t xml:space="preserve">,   </m:t>
                </m:r>
                <m:sSub>
                  <m:sSubPr>
                    <m:ctrlPr>
                      <w:rPr>
                        <w:rFonts w:ascii="Cambria Math" w:eastAsiaTheme="minorEastAsia" w:hAnsi="Cambria Math"/>
                        <w:i/>
                        <w:sz w:val="40"/>
                        <w:szCs w:val="40"/>
                      </w:rPr>
                    </m:ctrlPr>
                  </m:sSubPr>
                  <m:e>
                    <m:r>
                      <m:rPr>
                        <m:sty m:val="p"/>
                      </m:rPr>
                      <w:rPr>
                        <w:rFonts w:ascii="Cambria Math" w:eastAsiaTheme="minorEastAsia" w:hAnsi="Cambria Math"/>
                        <w:sz w:val="40"/>
                        <w:szCs w:val="40"/>
                      </w:rPr>
                      <m:t>π</m:t>
                    </m:r>
                  </m:e>
                  <m:sub>
                    <m:r>
                      <w:rPr>
                        <w:rFonts w:ascii="Cambria Math" w:eastAsiaTheme="minorEastAsia" w:hAnsi="Cambria Math"/>
                        <w:sz w:val="40"/>
                        <w:szCs w:val="40"/>
                      </w:rPr>
                      <m:t>m</m:t>
                    </m:r>
                  </m:sub>
                </m:sSub>
              </m:e>
            </m:d>
            <m:ctrlPr>
              <w:rPr>
                <w:rFonts w:ascii="Cambria Math" w:eastAsiaTheme="minorEastAsia" w:hAnsi="Cambria Math"/>
                <w:i/>
                <w:sz w:val="40"/>
                <w:szCs w:val="40"/>
              </w:rPr>
            </m:ctrlPr>
          </m:num>
          <m:den>
            <m:r>
              <w:rPr>
                <w:rFonts w:ascii="Cambria Math" w:eastAsiaTheme="minorEastAsia" w:hAnsi="Cambria Math"/>
                <w:sz w:val="40"/>
                <w:szCs w:val="40"/>
              </w:rPr>
              <m:t>P</m:t>
            </m:r>
            <m:d>
              <m:dPr>
                <m:ctrlPr>
                  <w:rPr>
                    <w:rFonts w:ascii="Cambria Math" w:eastAsiaTheme="minorEastAsia" w:hAnsi="Cambria Math"/>
                    <w:i/>
                    <w:sz w:val="40"/>
                    <w:szCs w:val="40"/>
                  </w:rPr>
                </m:ctrlPr>
              </m:dPr>
              <m:e>
                <m:sSubSup>
                  <m:sSubSupPr>
                    <m:ctrlPr>
                      <w:rPr>
                        <w:rFonts w:ascii="Cambria Math" w:eastAsiaTheme="minorEastAsia" w:hAnsi="Cambria Math"/>
                        <w:i/>
                        <w:sz w:val="40"/>
                        <w:szCs w:val="40"/>
                      </w:rPr>
                    </m:ctrlPr>
                  </m:sSubSupPr>
                  <m:e>
                    <m:r>
                      <m:rPr>
                        <m:sty m:val="p"/>
                      </m:rPr>
                      <w:rPr>
                        <w:rFonts w:ascii="Cambria Math" w:eastAsiaTheme="minorEastAsia" w:hAnsi="Cambria Math"/>
                        <w:sz w:val="40"/>
                        <w:szCs w:val="40"/>
                      </w:rPr>
                      <m:t>π</m:t>
                    </m:r>
                    <m:ctrlPr>
                      <w:rPr>
                        <w:rFonts w:ascii="Cambria Math" w:eastAsiaTheme="minorEastAsia" w:hAnsi="Cambria Math"/>
                        <w:sz w:val="40"/>
                        <w:szCs w:val="40"/>
                      </w:rPr>
                    </m:ctrlPr>
                  </m:e>
                  <m:sub>
                    <m:r>
                      <m:rPr>
                        <m:sty m:val="p"/>
                      </m:rPr>
                      <w:rPr>
                        <w:rFonts w:ascii="Cambria Math" w:eastAsiaTheme="minorEastAsia" w:hAnsi="Cambria Math"/>
                        <w:sz w:val="40"/>
                        <w:szCs w:val="40"/>
                      </w:rPr>
                      <m:t>ϵ</m:t>
                    </m:r>
                    <m:ctrlPr>
                      <w:rPr>
                        <w:rFonts w:ascii="Cambria Math" w:eastAsiaTheme="minorEastAsia" w:hAnsi="Cambria Math"/>
                        <w:sz w:val="40"/>
                        <w:szCs w:val="40"/>
                      </w:rPr>
                    </m:ctrlPr>
                  </m:sub>
                  <m:sup>
                    <m:r>
                      <w:rPr>
                        <w:rFonts w:ascii="Cambria Math" w:eastAsiaTheme="minorEastAsia" w:hAnsi="Cambria Math"/>
                        <w:sz w:val="40"/>
                        <w:szCs w:val="40"/>
                      </w:rPr>
                      <m:t>c</m:t>
                    </m:r>
                  </m:sup>
                </m:sSubSup>
              </m:e>
            </m:d>
            <m:ctrlPr>
              <w:rPr>
                <w:rFonts w:ascii="Cambria Math" w:eastAsiaTheme="minorEastAsia" w:hAnsi="Cambria Math"/>
                <w:i/>
                <w:sz w:val="40"/>
                <w:szCs w:val="40"/>
              </w:rPr>
            </m:ctrlPr>
          </m:den>
        </m:f>
      </m:oMath>
      <w:r w:rsidR="00DE3D2E" w:rsidRPr="004C03CB">
        <w:rPr>
          <w:rFonts w:ascii="Cambria" w:eastAsiaTheme="minorEastAsia" w:hAnsi="Cambria"/>
          <w:sz w:val="40"/>
          <w:szCs w:val="40"/>
        </w:rPr>
        <w:t>.</w:t>
      </w:r>
    </w:p>
    <w:p w14:paraId="2D5D0C49" w14:textId="77777777" w:rsidR="00DE3D2E" w:rsidRPr="004C03CB" w:rsidRDefault="00DE3D2E" w:rsidP="00DE3D2E">
      <w:pPr>
        <w:rPr>
          <w:rFonts w:ascii="Cambria" w:eastAsiaTheme="minorEastAsia" w:hAnsi="Cambria"/>
        </w:rPr>
      </w:pPr>
    </w:p>
    <w:p w14:paraId="76E1CA20" w14:textId="3BF38822" w:rsidR="00DE3D2E" w:rsidRDefault="00DE3D2E" w:rsidP="00327D52">
      <w:pPr>
        <w:tabs>
          <w:tab w:val="left" w:pos="1027"/>
        </w:tabs>
        <w:rPr>
          <w:rFonts w:ascii="Cambria" w:eastAsiaTheme="minorEastAsia" w:hAnsi="Cambria"/>
        </w:rPr>
      </w:pPr>
    </w:p>
    <w:p w14:paraId="735566D0" w14:textId="6E8F98DA" w:rsidR="00327D52" w:rsidRDefault="00327D52" w:rsidP="00327D52">
      <w:pPr>
        <w:tabs>
          <w:tab w:val="left" w:pos="1027"/>
        </w:tabs>
        <w:rPr>
          <w:rFonts w:ascii="Cambria" w:eastAsiaTheme="minorEastAsia" w:hAnsi="Cambria"/>
        </w:rPr>
      </w:pPr>
      <w:r>
        <w:rPr>
          <w:rFonts w:ascii="Cambria" w:eastAsiaTheme="minorEastAsia" w:hAnsi="Cambria"/>
        </w:rPr>
        <w:t xml:space="preserve">Figure 4 </w:t>
      </w:r>
      <w:commentRangeStart w:id="70"/>
      <w:r>
        <w:rPr>
          <w:rFonts w:ascii="Cambria" w:eastAsiaTheme="minorEastAsia" w:hAnsi="Cambria"/>
        </w:rPr>
        <w:t xml:space="preserve">shows the </w:t>
      </w:r>
      <w:commentRangeEnd w:id="70"/>
      <w:r w:rsidR="0007082F">
        <w:rPr>
          <w:rStyle w:val="CommentReference"/>
        </w:rPr>
        <w:commentReference w:id="70"/>
      </w:r>
      <w:r>
        <w:rPr>
          <w:rFonts w:ascii="Cambria" w:eastAsiaTheme="minorEastAsia" w:hAnsi="Cambria"/>
        </w:rPr>
        <w:t xml:space="preserve">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RReliefF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commentRangeStart w:id="71"/>
      <w:commentRangeStart w:id="72"/>
      <w:commentRangeStart w:id="73"/>
      <w:commentRangeStart w:id="74"/>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improve forecast accuracy </w:t>
      </w:r>
      <w:r w:rsidR="00667380">
        <w:rPr>
          <w:rFonts w:ascii="Cambria" w:eastAsiaTheme="minorEastAsia" w:hAnsi="Cambria"/>
        </w:rPr>
        <w:t xml:space="preserve">for swapping in the protected data. </w:t>
      </w:r>
      <w:commentRangeEnd w:id="71"/>
      <w:r w:rsidR="00667380">
        <w:rPr>
          <w:rStyle w:val="CommentReference"/>
        </w:rPr>
        <w:commentReference w:id="71"/>
      </w:r>
      <w:commentRangeEnd w:id="72"/>
      <w:r w:rsidR="00642B92">
        <w:rPr>
          <w:rStyle w:val="CommentReference"/>
        </w:rPr>
        <w:commentReference w:id="72"/>
      </w:r>
      <w:commentRangeEnd w:id="73"/>
      <w:r w:rsidR="00806BFB">
        <w:rPr>
          <w:rStyle w:val="CommentReference"/>
        </w:rPr>
        <w:commentReference w:id="73"/>
      </w:r>
      <w:commentRangeEnd w:id="74"/>
      <w:r w:rsidR="00306E30">
        <w:rPr>
          <w:rStyle w:val="CommentReference"/>
        </w:rPr>
        <w:commentReference w:id="74"/>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7B661A">
        <w:rPr>
          <w:rFonts w:ascii="Cambria" w:eastAsiaTheme="minorEastAsia" w:hAnsi="Cambria"/>
          <w:i/>
          <w:iCs/>
        </w:rPr>
        <w:t>Error ACF</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 xml:space="preserve">, and </w:t>
      </w:r>
      <w:r w:rsidR="007B661A">
        <w:rPr>
          <w:rFonts w:ascii="Cambria" w:eastAsiaTheme="minorEastAsia" w:hAnsi="Cambria"/>
          <w:i/>
          <w:iCs/>
        </w:rPr>
        <w:t xml:space="preserve">Max Variance Shift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 xml:space="preserve">were very important to </w:t>
      </w:r>
      <w:r w:rsidR="00C10E05">
        <w:rPr>
          <w:rFonts w:ascii="Cambria" w:eastAsiaTheme="minorEastAsia" w:hAnsi="Cambria"/>
        </w:rPr>
        <w:t>improve</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6B79BEF0"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4: RReliefF weights </w:t>
      </w:r>
      <w:r w:rsidR="009C58E6">
        <w:rPr>
          <w:rFonts w:ascii="Cambria" w:eastAsiaTheme="minorEastAsia" w:hAnsi="Cambria"/>
          <w:b/>
          <w:bCs/>
        </w:rPr>
        <w:t>averaged across the results for each</w:t>
      </w:r>
      <w:r>
        <w:rPr>
          <w:rFonts w:ascii="Cambria" w:eastAsiaTheme="minorEastAsia" w:hAnsi="Cambria"/>
          <w:b/>
          <w:bCs/>
        </w:rPr>
        <w:t xml:space="preserve"> forecasting model.</w:t>
      </w:r>
    </w:p>
    <w:p w14:paraId="0E5FEDAC" w14:textId="1BC0E4A0" w:rsidR="00327D52" w:rsidRDefault="00642B92" w:rsidP="00327D52">
      <w:pPr>
        <w:tabs>
          <w:tab w:val="left" w:pos="1027"/>
        </w:tabs>
        <w:rPr>
          <w:rFonts w:ascii="Cambria" w:eastAsiaTheme="minorEastAsia" w:hAnsi="Cambria"/>
          <w:b/>
          <w:bCs/>
        </w:rPr>
      </w:pPr>
      <w:commentRangeStart w:id="75"/>
      <w:commentRangeStart w:id="76"/>
      <w:commentRangeStart w:id="77"/>
      <w:commentRangeEnd w:id="75"/>
      <w:r>
        <w:rPr>
          <w:rStyle w:val="CommentReference"/>
        </w:rPr>
        <w:lastRenderedPageBreak/>
        <w:commentReference w:id="75"/>
      </w:r>
      <w:commentRangeEnd w:id="76"/>
      <w:r>
        <w:rPr>
          <w:rStyle w:val="CommentReference"/>
        </w:rPr>
        <w:commentReference w:id="76"/>
      </w:r>
      <w:commentRangeEnd w:id="77"/>
      <w:r w:rsidR="00951625">
        <w:rPr>
          <w:rStyle w:val="CommentReference"/>
        </w:rPr>
        <w:commentReference w:id="77"/>
      </w: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20EBA7E1" w14:textId="77777777" w:rsidR="00327D52" w:rsidRDefault="00327D52" w:rsidP="00327D52">
      <w:pPr>
        <w:tabs>
          <w:tab w:val="left" w:pos="1027"/>
        </w:tabs>
        <w:rPr>
          <w:rFonts w:ascii="Cambria" w:eastAsiaTheme="minorEastAsia" w:hAnsi="Cambria"/>
          <w:b/>
          <w:bCs/>
        </w:rPr>
      </w:pPr>
    </w:p>
    <w:p w14:paraId="0B9419AA"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6104ACF6" w:rsidR="00327D52" w:rsidRDefault="002B46AA" w:rsidP="00327D52">
      <w:pPr>
        <w:tabs>
          <w:tab w:val="left" w:pos="1027"/>
        </w:tabs>
        <w:rPr>
          <w:rFonts w:ascii="Cambria" w:eastAsiaTheme="minorEastAsia" w:hAnsi="Cambria"/>
        </w:rPr>
      </w:pPr>
      <w:r>
        <w:rPr>
          <w:rFonts w:ascii="Cambria" w:eastAsiaTheme="minorEastAsia" w:hAnsi="Cambria"/>
        </w:rPr>
        <w:t xml:space="preserve">Figure 5 presents the 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3E24BCE3" w14:textId="5F859DFE" w:rsidR="0046211A" w:rsidRDefault="0046211A" w:rsidP="00327D52">
      <w:pPr>
        <w:tabs>
          <w:tab w:val="left" w:pos="1027"/>
        </w:tabs>
        <w:rPr>
          <w:rFonts w:ascii="Cambria" w:eastAsiaTheme="minorEastAsia" w:hAnsi="Cambria"/>
        </w:rPr>
      </w:pPr>
    </w:p>
    <w:p w14:paraId="4E868041" w14:textId="77777777" w:rsidR="00951625" w:rsidRDefault="00951625" w:rsidP="00327D52">
      <w:pPr>
        <w:tabs>
          <w:tab w:val="left" w:pos="1027"/>
        </w:tabs>
        <w:rPr>
          <w:rFonts w:ascii="Cambria" w:eastAsiaTheme="minorEastAsia" w:hAnsi="Cambria"/>
        </w:rPr>
      </w:pPr>
    </w:p>
    <w:p w14:paraId="1DD94275" w14:textId="4549AEF7" w:rsidR="0046211A" w:rsidRDefault="0046211A" w:rsidP="00327D52">
      <w:pPr>
        <w:tabs>
          <w:tab w:val="left" w:pos="1027"/>
        </w:tabs>
        <w:rPr>
          <w:rFonts w:ascii="Cambria" w:eastAsiaTheme="minorEastAsia" w:hAnsi="Cambria"/>
        </w:rPr>
      </w:pPr>
    </w:p>
    <w:p w14:paraId="1BA36AB9" w14:textId="77777777"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Fig. 5: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commentRangeStart w:id="78"/>
      <w:commentRangeStart w:id="79"/>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commentRangeEnd w:id="78"/>
      <w:r w:rsidR="00C10E05">
        <w:rPr>
          <w:rStyle w:val="CommentReference"/>
        </w:rPr>
        <w:commentReference w:id="78"/>
      </w:r>
      <w:commentRangeEnd w:id="79"/>
      <w:r>
        <w:rPr>
          <w:rStyle w:val="CommentReference"/>
        </w:rPr>
        <w:commentReference w:id="79"/>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71961315" w14:textId="36067CF9" w:rsidR="005F2FFC" w:rsidRDefault="005F2FFC" w:rsidP="00327D52">
      <w:pPr>
        <w:tabs>
          <w:tab w:val="left" w:pos="1027"/>
        </w:tabs>
        <w:rPr>
          <w:rFonts w:ascii="Cambria" w:eastAsiaTheme="minorEastAsia" w:hAnsi="Cambria"/>
        </w:rPr>
      </w:pPr>
    </w:p>
    <w:p w14:paraId="31F5225E" w14:textId="688CE98A" w:rsidR="005028E6" w:rsidRDefault="005028E6" w:rsidP="00327D52">
      <w:pPr>
        <w:tabs>
          <w:tab w:val="left" w:pos="1027"/>
        </w:tabs>
        <w:rPr>
          <w:rFonts w:ascii="Cambria" w:eastAsiaTheme="minorEastAsia" w:hAnsi="Cambria"/>
        </w:rPr>
      </w:pPr>
    </w:p>
    <w:p w14:paraId="00E8342B" w14:textId="77777777" w:rsidR="005028E6" w:rsidRDefault="005028E6" w:rsidP="00327D52">
      <w:pPr>
        <w:tabs>
          <w:tab w:val="left" w:pos="1027"/>
        </w:tabs>
        <w:rPr>
          <w:rFonts w:ascii="Cambria" w:eastAsiaTheme="minorEastAsia" w:hAnsi="Cambria"/>
        </w:rPr>
      </w:pPr>
    </w:p>
    <w:p w14:paraId="17359601" w14:textId="77777777" w:rsidR="005F2FFC" w:rsidRDefault="005F2FFC" w:rsidP="00327D52">
      <w:pPr>
        <w:tabs>
          <w:tab w:val="left" w:pos="1027"/>
        </w:tabs>
        <w:rPr>
          <w:rFonts w:ascii="Cambria" w:eastAsiaTheme="minorEastAsia" w:hAnsi="Cambria"/>
        </w:rPr>
      </w:pPr>
    </w:p>
    <w:p w14:paraId="1D33EBF0" w14:textId="3FA5CDC0" w:rsidR="00327D52" w:rsidRPr="00251DAA" w:rsidRDefault="00327D52" w:rsidP="00327D52">
      <w:pPr>
        <w:tabs>
          <w:tab w:val="left" w:pos="1027"/>
        </w:tabs>
      </w:pPr>
      <w:r>
        <w:rPr>
          <w:rFonts w:ascii="Cambria" w:eastAsiaTheme="minorEastAsia" w:hAnsi="Cambria"/>
        </w:rPr>
        <w:t xml:space="preserve">Figure 6 </w:t>
      </w:r>
      <w:r w:rsidR="00A04B7C">
        <w:rPr>
          <w:rFonts w:ascii="Cambria" w:eastAsiaTheme="minorEastAsia" w:hAnsi="Cambria"/>
        </w:rPr>
        <w:t>summarizes the results of RFE in Figure 5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w:t>
      </w:r>
      <w:commentRangeStart w:id="80"/>
      <w:r w:rsidR="00951625">
        <w:rPr>
          <w:rFonts w:ascii="Cambria" w:eastAsiaTheme="minorEastAsia" w:hAnsi="Cambria"/>
          <w:i/>
          <w:iCs/>
        </w:rPr>
        <w:t>X ACF</w:t>
      </w:r>
      <w:commentRangeEnd w:id="80"/>
      <w:r w:rsidR="00C92D6B">
        <w:rPr>
          <w:rStyle w:val="CommentReference"/>
        </w:rPr>
        <w:commentReference w:id="80"/>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1706C2FB" w:rsidR="00327D52" w:rsidRDefault="00327D52" w:rsidP="00327D52">
      <w:pPr>
        <w:tabs>
          <w:tab w:val="left" w:pos="1027"/>
        </w:tabs>
        <w:rPr>
          <w:rFonts w:ascii="Cambria" w:eastAsiaTheme="minorEastAsia" w:hAnsi="Cambria"/>
        </w:rPr>
      </w:pPr>
    </w:p>
    <w:p w14:paraId="131E1B4A" w14:textId="5EFB5556"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Figure 6: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27F6A5F6" w14:textId="3C499EB1" w:rsidR="00951625" w:rsidRDefault="00951625" w:rsidP="00327D52">
      <w:pPr>
        <w:tabs>
          <w:tab w:val="left" w:pos="1027"/>
        </w:tabs>
        <w:rPr>
          <w:rFonts w:ascii="Cambria" w:eastAsiaTheme="minorEastAsia" w:hAnsi="Cambria"/>
        </w:rPr>
      </w:pPr>
    </w:p>
    <w:p w14:paraId="6F59BB59" w14:textId="7EDC470A" w:rsidR="00951625" w:rsidRDefault="00951625"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commentRangeStart w:id="81"/>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commentRangeEnd w:id="81"/>
      <w:r w:rsidR="000E1E91">
        <w:rPr>
          <w:rStyle w:val="CommentReference"/>
        </w:rPr>
        <w:commentReference w:id="81"/>
      </w:r>
    </w:p>
    <w:p w14:paraId="3101BF78" w14:textId="77777777" w:rsidR="00DC4863" w:rsidRDefault="00DC4863" w:rsidP="00327D52">
      <w:pPr>
        <w:rPr>
          <w:rFonts w:ascii="Cambria" w:eastAsiaTheme="minorEastAsia" w:hAnsi="Cambria"/>
        </w:rPr>
      </w:pPr>
    </w:p>
    <w:p w14:paraId="64825346" w14:textId="0909A2C3" w:rsidR="008F1283" w:rsidRDefault="008F1283" w:rsidP="00327D52">
      <w:pPr>
        <w:rPr>
          <w:rFonts w:ascii="Cambria" w:eastAsiaTheme="minorEastAsia" w:hAnsi="Cambria"/>
        </w:rPr>
      </w:pPr>
    </w:p>
    <w:p w14:paraId="6844B9D3" w14:textId="293CC988" w:rsidR="006C03CE" w:rsidRDefault="00FB67DD" w:rsidP="006C03CE">
      <w:pPr>
        <w:rPr>
          <w:rFonts w:ascii="Cambria" w:hAnsi="Cambria"/>
        </w:rPr>
      </w:pPr>
      <w:r w:rsidRPr="00C546A7">
        <w:rPr>
          <w:rFonts w:ascii="Cambria" w:hAnsi="Cambria"/>
        </w:rPr>
        <w:t xml:space="preserve">Figure </w:t>
      </w:r>
      <w:r w:rsidR="006C03CE">
        <w:rPr>
          <w:rFonts w:ascii="Cambria" w:hAnsi="Cambria"/>
        </w:rPr>
        <w:t>7</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7 illustrates the results using k-nTS+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3527D488" w:rsidR="006C03CE" w:rsidRDefault="006C03CE" w:rsidP="006C03CE">
      <w:pPr>
        <w:rPr>
          <w:rFonts w:ascii="Cambria" w:eastAsiaTheme="minorEastAs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commentRangeStart w:id="82"/>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forecastability. </w:t>
      </w:r>
      <w:commentRangeEnd w:id="82"/>
      <w:r w:rsidR="00FB67DD">
        <w:rPr>
          <w:rStyle w:val="CommentReference"/>
        </w:rPr>
        <w:commentReference w:id="82"/>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  </w:t>
      </w:r>
    </w:p>
    <w:p w14:paraId="00BD0D36" w14:textId="559117ED" w:rsidR="00FB67DD" w:rsidRPr="00C546A7" w:rsidRDefault="00FB67DD" w:rsidP="00FB67DD">
      <w:pPr>
        <w:rPr>
          <w:rFonts w:ascii="Cambria" w:hAnsi="Cambria"/>
        </w:rPr>
      </w:pPr>
    </w:p>
    <w:p w14:paraId="6FB06F1C" w14:textId="77777777" w:rsidR="00FB67DD" w:rsidRPr="00C546A7" w:rsidRDefault="00FB67DD" w:rsidP="00FB67DD">
      <w:pPr>
        <w:rPr>
          <w:rFonts w:ascii="Cambria" w:hAnsi="Cambria"/>
          <w:b/>
          <w:bCs/>
        </w:rPr>
      </w:pPr>
    </w:p>
    <w:p w14:paraId="1E7B2967" w14:textId="662E879F" w:rsidR="00327D52" w:rsidRDefault="00327D52" w:rsidP="00327D52">
      <w:pPr>
        <w:rPr>
          <w:rFonts w:ascii="Cambria" w:eastAsiaTheme="minorEastAsia" w:hAnsi="Cambria"/>
          <w:b/>
          <w:bCs/>
        </w:rPr>
      </w:pPr>
      <w:r>
        <w:rPr>
          <w:rFonts w:ascii="Cambria" w:eastAsiaTheme="minorEastAsia" w:hAnsi="Cambria"/>
          <w:b/>
          <w:bCs/>
        </w:rPr>
        <w:t xml:space="preserve">Figure 7: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25EAAD30" w14:textId="2F30FCA0" w:rsidR="00CF6894" w:rsidRDefault="00CF6894" w:rsidP="00327D52">
      <w:pPr>
        <w:rPr>
          <w:rFonts w:ascii="Cambria" w:eastAsiaTheme="minorEastAsia" w:hAnsi="Cambria"/>
        </w:rPr>
      </w:pPr>
    </w:p>
    <w:p w14:paraId="055851BB" w14:textId="00331608" w:rsidR="00CF6894" w:rsidRDefault="00CF6894"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commentRangeStart w:id="83"/>
      <w:commentRangeStart w:id="84"/>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commentRangeEnd w:id="83"/>
      <w:r w:rsidR="006C03CE">
        <w:rPr>
          <w:rStyle w:val="CommentReference"/>
        </w:rPr>
        <w:commentReference w:id="83"/>
      </w:r>
      <w:commentRangeEnd w:id="84"/>
      <w:r w:rsidR="00EC28A7">
        <w:rPr>
          <w:rStyle w:val="CommentReference"/>
        </w:rPr>
        <w:commentReference w:id="84"/>
      </w:r>
    </w:p>
    <w:p w14:paraId="17C6760B" w14:textId="77777777" w:rsidR="00550A9B" w:rsidRPr="00C546A7" w:rsidRDefault="00550A9B" w:rsidP="00CF6894">
      <w:pPr>
        <w:rPr>
          <w:rFonts w:ascii="Cambria" w:hAnsi="Cambria"/>
        </w:rPr>
      </w:pPr>
    </w:p>
    <w:tbl>
      <w:tblPr>
        <w:tblStyle w:val="TableGrid"/>
        <w:tblW w:w="0" w:type="auto"/>
        <w:tblInd w:w="-185" w:type="dxa"/>
        <w:tblLook w:val="04A0" w:firstRow="1" w:lastRow="0" w:firstColumn="1" w:lastColumn="0" w:noHBand="0" w:noVBand="1"/>
      </w:tblPr>
      <w:tblGrid>
        <w:gridCol w:w="1944"/>
        <w:gridCol w:w="1086"/>
        <w:gridCol w:w="1606"/>
        <w:gridCol w:w="1099"/>
        <w:gridCol w:w="1290"/>
        <w:gridCol w:w="1451"/>
        <w:gridCol w:w="1059"/>
      </w:tblGrid>
      <w:tr w:rsidR="005960D2" w:rsidRPr="00C546A7" w14:paraId="1F5AB144" w14:textId="79A27661" w:rsidTr="005960D2">
        <w:tc>
          <w:tcPr>
            <w:tcW w:w="1710"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87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0" w:type="auto"/>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5960D2" w:rsidRPr="00C546A7" w14:paraId="6CFA493C" w14:textId="027AF5E8" w:rsidTr="005960D2">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nTS+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nTS+ (k=3)</w:t>
            </w:r>
          </w:p>
        </w:tc>
        <w:tc>
          <w:tcPr>
            <w:tcW w:w="0" w:type="auto"/>
          </w:tcPr>
          <w:p w14:paraId="423882DF" w14:textId="0225F4F3" w:rsidR="005960D2" w:rsidRDefault="005960D2" w:rsidP="00F06379">
            <w:pPr>
              <w:rPr>
                <w:rFonts w:ascii="Cambria" w:hAnsi="Cambria"/>
                <w:b/>
                <w:bCs/>
              </w:rPr>
            </w:pPr>
            <w:r>
              <w:rPr>
                <w:rFonts w:ascii="Cambria" w:hAnsi="Cambria"/>
                <w:b/>
                <w:bCs/>
              </w:rPr>
              <w:t>AN (s=1)</w:t>
            </w:r>
          </w:p>
        </w:tc>
      </w:tr>
      <w:tr w:rsidR="005960D2" w:rsidRPr="00C546A7" w14:paraId="476F1993" w14:textId="0D018AB2" w:rsidTr="005960D2">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0" w:type="auto"/>
          </w:tcPr>
          <w:p w14:paraId="0F328571" w14:textId="0D2CF779" w:rsidR="005960D2" w:rsidRDefault="00FD66D2" w:rsidP="0090764E">
            <w:pPr>
              <w:jc w:val="right"/>
              <w:rPr>
                <w:rFonts w:ascii="Cambria" w:hAnsi="Cambria"/>
              </w:rPr>
            </w:pPr>
            <w:r>
              <w:rPr>
                <w:rFonts w:ascii="Cambria" w:hAnsi="Cambria"/>
              </w:rPr>
              <w:t>1.00</w:t>
            </w:r>
          </w:p>
        </w:tc>
      </w:tr>
      <w:tr w:rsidR="005960D2" w:rsidRPr="00C546A7" w14:paraId="291CB861" w14:textId="2035EB10" w:rsidTr="005960D2">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0" w:type="auto"/>
          </w:tcPr>
          <w:p w14:paraId="4F878254" w14:textId="2CFF4B77" w:rsidR="005960D2" w:rsidRDefault="00FD66D2" w:rsidP="0090764E">
            <w:pPr>
              <w:jc w:val="right"/>
              <w:rPr>
                <w:rFonts w:ascii="Cambria" w:hAnsi="Cambria"/>
              </w:rPr>
            </w:pPr>
            <w:r>
              <w:rPr>
                <w:rFonts w:ascii="Cambria" w:hAnsi="Cambria"/>
              </w:rPr>
              <w:t>0.50</w:t>
            </w:r>
          </w:p>
        </w:tc>
      </w:tr>
      <w:tr w:rsidR="005960D2" w:rsidRPr="00C546A7" w14:paraId="3A89676A" w14:textId="1C9FAF3A" w:rsidTr="005960D2">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0" w:type="auto"/>
          </w:tcPr>
          <w:p w14:paraId="35120E53" w14:textId="528C4E9A" w:rsidR="005960D2" w:rsidRDefault="00FD66D2" w:rsidP="0090764E">
            <w:pPr>
              <w:jc w:val="right"/>
              <w:rPr>
                <w:rFonts w:ascii="Cambria" w:hAnsi="Cambria"/>
              </w:rPr>
            </w:pPr>
            <w:r>
              <w:rPr>
                <w:rFonts w:ascii="Cambria" w:hAnsi="Cambria"/>
              </w:rPr>
              <w:t>-1.17</w:t>
            </w:r>
          </w:p>
        </w:tc>
      </w:tr>
      <w:tr w:rsidR="005960D2" w:rsidRPr="00C546A7" w14:paraId="72BE5494" w14:textId="10BC6038" w:rsidTr="005960D2">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0" w:type="auto"/>
          </w:tcPr>
          <w:p w14:paraId="25C4048F" w14:textId="33F0C95A" w:rsidR="005960D2" w:rsidRDefault="00FD66D2" w:rsidP="0090764E">
            <w:pPr>
              <w:jc w:val="right"/>
              <w:rPr>
                <w:rFonts w:ascii="Cambria" w:hAnsi="Cambria"/>
              </w:rPr>
            </w:pPr>
            <w:r>
              <w:rPr>
                <w:rFonts w:ascii="Cambria" w:hAnsi="Cambria"/>
              </w:rPr>
              <w:t>-0.37</w:t>
            </w:r>
          </w:p>
        </w:tc>
      </w:tr>
      <w:tr w:rsidR="005960D2" w:rsidRPr="00C546A7" w14:paraId="0B8A3D9D" w14:textId="6BEFAEF9" w:rsidTr="005960D2">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0" w:type="auto"/>
          </w:tcPr>
          <w:p w14:paraId="65187C2B" w14:textId="27C4BE1E" w:rsidR="005960D2" w:rsidRDefault="00FD66D2" w:rsidP="0090764E">
            <w:pPr>
              <w:jc w:val="right"/>
              <w:rPr>
                <w:rFonts w:ascii="Cambria" w:hAnsi="Cambria"/>
              </w:rPr>
            </w:pPr>
            <w:r>
              <w:rPr>
                <w:rFonts w:ascii="Cambria" w:hAnsi="Cambria"/>
              </w:rPr>
              <w:t>-0.21</w:t>
            </w:r>
          </w:p>
        </w:tc>
      </w:tr>
      <w:tr w:rsidR="005960D2" w:rsidRPr="00C546A7" w14:paraId="2D541FF1" w14:textId="7760653E" w:rsidTr="005960D2">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0" w:type="auto"/>
          </w:tcPr>
          <w:p w14:paraId="481903BE" w14:textId="25F34BD2" w:rsidR="005960D2" w:rsidRDefault="00FD66D2" w:rsidP="0090764E">
            <w:pPr>
              <w:jc w:val="right"/>
              <w:rPr>
                <w:rFonts w:ascii="Cambria" w:hAnsi="Cambria"/>
              </w:rPr>
            </w:pPr>
            <w:r>
              <w:rPr>
                <w:rFonts w:ascii="Cambria" w:hAnsi="Cambria"/>
              </w:rPr>
              <w:t>0.11</w:t>
            </w:r>
          </w:p>
        </w:tc>
      </w:tr>
      <w:tr w:rsidR="005960D2" w:rsidRPr="00C546A7" w14:paraId="35531553" w14:textId="02B1728F" w:rsidTr="005960D2">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0" w:type="auto"/>
          </w:tcPr>
          <w:p w14:paraId="6C8485F4" w14:textId="16598BAE" w:rsidR="005960D2" w:rsidRDefault="00FD66D2" w:rsidP="0090764E">
            <w:pPr>
              <w:jc w:val="right"/>
              <w:rPr>
                <w:rFonts w:ascii="Cambria" w:hAnsi="Cambria"/>
              </w:rPr>
            </w:pPr>
            <w:r>
              <w:rPr>
                <w:rFonts w:ascii="Cambria" w:hAnsi="Cambria"/>
              </w:rPr>
              <w:t>0.13</w:t>
            </w:r>
          </w:p>
        </w:tc>
      </w:tr>
      <w:tr w:rsidR="005960D2" w:rsidRPr="00C546A7" w14:paraId="301C3CD4" w14:textId="3313CFB7" w:rsidTr="005960D2">
        <w:tc>
          <w:tcPr>
            <w:tcW w:w="0" w:type="auto"/>
          </w:tcPr>
          <w:p w14:paraId="4F65D722" w14:textId="77777777" w:rsidR="005960D2" w:rsidRPr="00C546A7" w:rsidRDefault="005960D2" w:rsidP="0090764E">
            <w:pPr>
              <w:rPr>
                <w:rFonts w:ascii="Cambria" w:hAnsi="Cambria"/>
                <w:i/>
                <w:iCs/>
              </w:rPr>
            </w:pPr>
            <w:commentRangeStart w:id="85"/>
            <w:commentRangeStart w:id="86"/>
            <w:r w:rsidRPr="00C546A7">
              <w:rPr>
                <w:rFonts w:ascii="Cambria" w:hAnsi="Cambria"/>
                <w:i/>
                <w:iCs/>
              </w:rPr>
              <w:t>Mean</w:t>
            </w:r>
            <w:commentRangeEnd w:id="85"/>
            <w:r>
              <w:rPr>
                <w:rStyle w:val="CommentReference"/>
              </w:rPr>
              <w:commentReference w:id="85"/>
            </w:r>
            <w:commentRangeEnd w:id="86"/>
            <w:r w:rsidR="00B26DE2">
              <w:rPr>
                <w:rStyle w:val="CommentReference"/>
              </w:rPr>
              <w:commentReference w:id="86"/>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0" w:type="auto"/>
          </w:tcPr>
          <w:p w14:paraId="1A146371" w14:textId="58388089" w:rsidR="005960D2" w:rsidRDefault="00FD66D2" w:rsidP="0090764E">
            <w:pPr>
              <w:jc w:val="right"/>
              <w:rPr>
                <w:rFonts w:ascii="Cambria" w:hAnsi="Cambria"/>
              </w:rPr>
            </w:pPr>
            <w:r>
              <w:rPr>
                <w:rFonts w:ascii="Cambria" w:hAnsi="Cambria"/>
              </w:rPr>
              <w:t>5.73</w:t>
            </w:r>
          </w:p>
        </w:tc>
      </w:tr>
      <w:tr w:rsidR="005960D2" w:rsidRPr="00C546A7" w14:paraId="4A96D59E" w14:textId="1B37B63A" w:rsidTr="005960D2">
        <w:tc>
          <w:tcPr>
            <w:tcW w:w="0" w:type="auto"/>
          </w:tcPr>
          <w:p w14:paraId="46566948" w14:textId="77777777" w:rsidR="005960D2" w:rsidRPr="00C546A7" w:rsidRDefault="005960D2" w:rsidP="0090764E">
            <w:pPr>
              <w:rPr>
                <w:rFonts w:ascii="Cambria" w:hAnsi="Cambria"/>
                <w:i/>
                <w:iCs/>
              </w:rPr>
            </w:pPr>
            <w:commentRangeStart w:id="87"/>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commentRangeStart w:id="88"/>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commentRangeEnd w:id="88"/>
            <w:r>
              <w:rPr>
                <w:rStyle w:val="CommentReference"/>
              </w:rPr>
              <w:commentReference w:id="88"/>
            </w:r>
            <w:r w:rsidR="00EB14D2">
              <w:rPr>
                <w:rStyle w:val="CommentReference"/>
              </w:rPr>
              <w:commentReference w:id="87"/>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0" w:type="auto"/>
          </w:tcPr>
          <w:p w14:paraId="4356902F" w14:textId="2C0F86E5" w:rsidR="005960D2" w:rsidRDefault="00FD66D2" w:rsidP="0090764E">
            <w:pPr>
              <w:jc w:val="right"/>
              <w:rPr>
                <w:rFonts w:ascii="Cambria" w:hAnsi="Cambria"/>
              </w:rPr>
            </w:pPr>
            <w:r>
              <w:rPr>
                <w:rFonts w:ascii="Cambria" w:hAnsi="Cambria"/>
              </w:rPr>
              <w:t>9.57</w:t>
            </w:r>
          </w:p>
        </w:tc>
      </w:tr>
      <w:commentRangeEnd w:id="87"/>
      <w:tr w:rsidR="005960D2" w:rsidRPr="00C546A7" w14:paraId="223756FD" w14:textId="6AE62EFE" w:rsidTr="005960D2">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348BCA0C" w:rsidR="005960D2" w:rsidRDefault="005960D2" w:rsidP="0090764E">
            <w:pPr>
              <w:jc w:val="right"/>
              <w:rPr>
                <w:rFonts w:ascii="Cambria" w:hAnsi="Cambria"/>
              </w:rPr>
            </w:pPr>
            <w:commentRangeStart w:id="89"/>
            <w:r w:rsidRPr="00471F10">
              <w:t>0.31e-07</w:t>
            </w:r>
          </w:p>
        </w:tc>
        <w:tc>
          <w:tcPr>
            <w:tcW w:w="0" w:type="auto"/>
          </w:tcPr>
          <w:p w14:paraId="3D4C38B7" w14:textId="18612AEB" w:rsidR="005960D2" w:rsidRPr="00C546A7" w:rsidRDefault="005960D2" w:rsidP="0090764E">
            <w:pPr>
              <w:jc w:val="right"/>
              <w:rPr>
                <w:rFonts w:ascii="Cambria" w:hAnsi="Cambria"/>
              </w:rPr>
            </w:pPr>
            <w:r>
              <w:rPr>
                <w:rFonts w:ascii="Cambria" w:hAnsi="Cambria"/>
              </w:rPr>
              <w:t>0.22e-7</w:t>
            </w:r>
          </w:p>
        </w:tc>
        <w:tc>
          <w:tcPr>
            <w:tcW w:w="0" w:type="auto"/>
          </w:tcPr>
          <w:p w14:paraId="497B9B09" w14:textId="6C10ABD1" w:rsidR="005960D2" w:rsidRPr="00182F8A" w:rsidRDefault="00CE256F" w:rsidP="0090764E">
            <w:pPr>
              <w:jc w:val="right"/>
            </w:pPr>
            <w:r>
              <w:t>0.37e-2</w:t>
            </w:r>
          </w:p>
        </w:tc>
        <w:tc>
          <w:tcPr>
            <w:tcW w:w="0" w:type="auto"/>
          </w:tcPr>
          <w:p w14:paraId="7B81B327" w14:textId="2D5FA64D" w:rsidR="005960D2" w:rsidRDefault="005960D2" w:rsidP="0090764E">
            <w:pPr>
              <w:jc w:val="right"/>
              <w:rPr>
                <w:rFonts w:ascii="Cambria" w:hAnsi="Cambria"/>
              </w:rPr>
            </w:pPr>
            <w:r w:rsidRPr="00182F8A">
              <w:t>0.14e-3</w:t>
            </w:r>
            <w:commentRangeEnd w:id="89"/>
            <w:r w:rsidR="0007082F">
              <w:rPr>
                <w:rStyle w:val="CommentReference"/>
              </w:rPr>
              <w:commentReference w:id="89"/>
            </w:r>
          </w:p>
        </w:tc>
        <w:tc>
          <w:tcPr>
            <w:tcW w:w="0" w:type="auto"/>
          </w:tcPr>
          <w:p w14:paraId="3028A464" w14:textId="0D61C9A7" w:rsidR="005960D2" w:rsidRPr="00C546A7" w:rsidRDefault="005960D2" w:rsidP="0090764E">
            <w:pPr>
              <w:jc w:val="right"/>
              <w:rPr>
                <w:rFonts w:ascii="Cambria" w:hAnsi="Cambria"/>
              </w:rPr>
            </w:pPr>
            <w:r>
              <w:rPr>
                <w:rFonts w:ascii="Cambria" w:hAnsi="Cambria"/>
              </w:rPr>
              <w:t>0.12e-3</w:t>
            </w:r>
          </w:p>
        </w:tc>
        <w:tc>
          <w:tcPr>
            <w:tcW w:w="0" w:type="auto"/>
          </w:tcPr>
          <w:p w14:paraId="1BA5B0E6" w14:textId="05C7DF21" w:rsidR="005960D2" w:rsidRDefault="00FD66D2" w:rsidP="0090764E">
            <w:pPr>
              <w:jc w:val="right"/>
              <w:rPr>
                <w:rFonts w:ascii="Cambria" w:hAnsi="Cambria"/>
              </w:rPr>
            </w:pPr>
            <w:r>
              <w:rPr>
                <w:rFonts w:ascii="Cambria" w:hAnsi="Cambria"/>
              </w:rPr>
              <w:t>0.27e-1</w:t>
            </w:r>
          </w:p>
        </w:tc>
      </w:tr>
      <w:tr w:rsidR="005960D2" w:rsidRPr="00C546A7" w14:paraId="1D51EA58" w14:textId="3E802D50" w:rsidTr="005960D2">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0" w:type="auto"/>
          </w:tcPr>
          <w:p w14:paraId="56573406" w14:textId="509377CA" w:rsidR="005960D2" w:rsidRDefault="00FD66D2" w:rsidP="0090764E">
            <w:pPr>
              <w:jc w:val="right"/>
              <w:rPr>
                <w:rFonts w:ascii="Cambria" w:hAnsi="Cambria"/>
              </w:rPr>
            </w:pPr>
            <w:r>
              <w:rPr>
                <w:rFonts w:ascii="Cambria" w:hAnsi="Cambria"/>
              </w:rPr>
              <w:t>11.44</w:t>
            </w:r>
          </w:p>
        </w:tc>
      </w:tr>
      <w:tr w:rsidR="005960D2" w:rsidRPr="00C546A7" w14:paraId="75860538" w14:textId="6A739B7A" w:rsidTr="005960D2">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0" w:type="auto"/>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292768BE" w14:textId="4D79A74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03C8CB9F" w:rsidR="008278A0" w:rsidRDefault="000B68FA" w:rsidP="006457AC">
      <w:pPr>
        <w:rPr>
          <w:rFonts w:ascii="Cambria" w:eastAsiaTheme="minorEastAsia" w:hAnsi="Cambria"/>
        </w:rPr>
      </w:pPr>
      <w:commentRangeStart w:id="90"/>
      <w:r>
        <w:rPr>
          <w:rFonts w:ascii="Cambria" w:eastAsiaTheme="minorEastAsia" w:hAnsi="Cambria"/>
        </w:rPr>
        <w:t>Figure 8 disp</w:t>
      </w:r>
      <w:r w:rsidR="00B07FAF">
        <w:rPr>
          <w:rFonts w:ascii="Cambria" w:eastAsiaTheme="minorEastAsia" w:hAnsi="Cambria"/>
        </w:rPr>
        <w:t>l</w:t>
      </w:r>
      <w:r>
        <w:rPr>
          <w:rFonts w:ascii="Cambria" w:eastAsiaTheme="minorEastAsia" w:hAnsi="Cambria"/>
        </w:rPr>
        <w:t>ays bo</w:t>
      </w:r>
      <w:commentRangeEnd w:id="90"/>
      <w:r w:rsidR="00FB0A88">
        <w:rPr>
          <w:rStyle w:val="CommentReference"/>
        </w:rPr>
        <w:commentReference w:id="90"/>
      </w:r>
      <w:r>
        <w:rPr>
          <w:rFonts w:ascii="Cambria" w:eastAsiaTheme="minorEastAsia" w:hAnsi="Cambria"/>
        </w:rPr>
        <w:t xml:space="preserve">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all time series in our application</w:t>
      </w:r>
      <w:r w:rsidR="00E20FBB">
        <w:rPr>
          <w:rFonts w:ascii="Cambria" w:eastAsiaTheme="minorEastAsia" w:hAnsi="Cambria"/>
        </w:rPr>
        <w:t xml:space="preserve">. </w:t>
      </w:r>
      <w:r>
        <w:rPr>
          <w:rFonts w:ascii="Cambria" w:eastAsiaTheme="minorEastAsia" w:hAnsi="Cambria"/>
        </w:rPr>
        <w:t xml:space="preserve">Random noise protection (AN and DP) methods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E_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sidR="00BF501E">
        <w:rPr>
          <w:rFonts w:ascii="Cambria" w:eastAsiaTheme="minorEastAsia" w:hAnsi="Cambria"/>
        </w:rPr>
        <w:t xml:space="preserve">swapping </w:t>
      </w:r>
      <w:r>
        <w:rPr>
          <w:rFonts w:ascii="Cambria" w:eastAsiaTheme="minorEastAsia" w:hAnsi="Cambria"/>
        </w:rPr>
        <w:t xml:space="preserve">ar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commentRangeStart w:id="91"/>
      <w:commentRangeStart w:id="92"/>
      <w:commentRangeStart w:id="93"/>
      <w:r w:rsidR="009E23B0">
        <w:rPr>
          <w:rFonts w:ascii="Cambria" w:eastAsiaTheme="minorEastAsia" w:hAnsi="Cambria"/>
        </w:rPr>
        <w:t>list here XXX</w:t>
      </w:r>
      <w:commentRangeEnd w:id="91"/>
      <w:r w:rsidR="00EC724C">
        <w:rPr>
          <w:rStyle w:val="CommentReference"/>
        </w:rPr>
        <w:commentReference w:id="91"/>
      </w:r>
      <w:commentRangeEnd w:id="92"/>
      <w:r w:rsidR="006624B2">
        <w:rPr>
          <w:rStyle w:val="CommentReference"/>
        </w:rPr>
        <w:commentReference w:id="92"/>
      </w:r>
      <w:commentRangeEnd w:id="93"/>
      <w:r w:rsidR="00EB14D2">
        <w:rPr>
          <w:rStyle w:val="CommentReference"/>
        </w:rPr>
        <w:commentReference w:id="93"/>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782E2E8A" w14:textId="4A15A9E0" w:rsidR="008278A0" w:rsidRDefault="008278A0" w:rsidP="006457AC">
      <w:pPr>
        <w:rPr>
          <w:rFonts w:ascii="Cambria" w:eastAsiaTheme="minorEastAsia" w:hAnsi="Cambria"/>
        </w:rPr>
      </w:pPr>
    </w:p>
    <w:p w14:paraId="3C22C86C" w14:textId="1D6FAD1B" w:rsidR="00EB14D2" w:rsidRDefault="00EB14D2" w:rsidP="006457AC">
      <w:pPr>
        <w:rPr>
          <w:rFonts w:ascii="Cambria" w:eastAsiaTheme="minorEastAsia" w:hAnsi="Cambria"/>
        </w:rPr>
      </w:pPr>
    </w:p>
    <w:p w14:paraId="60509E6D" w14:textId="0FDAAF97" w:rsidR="00EB14D2" w:rsidRDefault="00EB14D2" w:rsidP="006457AC">
      <w:pPr>
        <w:rPr>
          <w:rFonts w:ascii="Cambria" w:eastAsiaTheme="minorEastAsia" w:hAnsi="Cambria"/>
        </w:rPr>
      </w:pPr>
    </w:p>
    <w:p w14:paraId="538EEE39" w14:textId="2D55EDA7" w:rsidR="00EB14D2" w:rsidRDefault="00EB14D2" w:rsidP="006457AC">
      <w:pPr>
        <w:rPr>
          <w:rFonts w:ascii="Cambria" w:eastAsiaTheme="minorEastAsia" w:hAnsi="Cambria"/>
        </w:rPr>
      </w:pPr>
    </w:p>
    <w:p w14:paraId="548AFD8D" w14:textId="732DFAE9" w:rsidR="00EB14D2" w:rsidRDefault="00EB14D2" w:rsidP="006457AC">
      <w:pPr>
        <w:rPr>
          <w:rFonts w:ascii="Cambria" w:eastAsiaTheme="minorEastAsia" w:hAnsi="Cambria"/>
        </w:rPr>
      </w:pPr>
    </w:p>
    <w:p w14:paraId="45FFC40A" w14:textId="0010962B" w:rsidR="00EB14D2" w:rsidRDefault="00EB14D2" w:rsidP="006457AC">
      <w:pPr>
        <w:rPr>
          <w:rFonts w:ascii="Cambria" w:eastAsiaTheme="minorEastAsia" w:hAnsi="Cambria"/>
        </w:rPr>
      </w:pPr>
    </w:p>
    <w:p w14:paraId="175D9DA1" w14:textId="7D74F131" w:rsidR="00EB14D2" w:rsidRDefault="00EB14D2" w:rsidP="006457AC">
      <w:pPr>
        <w:rPr>
          <w:rFonts w:ascii="Cambria" w:eastAsiaTheme="minorEastAsia" w:hAnsi="Cambria"/>
        </w:rPr>
      </w:pPr>
    </w:p>
    <w:p w14:paraId="0A55EC25" w14:textId="1D50F4C7" w:rsidR="00EB14D2" w:rsidRDefault="00EB14D2" w:rsidP="006457AC">
      <w:pPr>
        <w:rPr>
          <w:rFonts w:ascii="Cambria" w:eastAsiaTheme="minorEastAsia" w:hAnsi="Cambria"/>
        </w:rPr>
      </w:pPr>
    </w:p>
    <w:p w14:paraId="45CB25A6" w14:textId="1D70235B" w:rsidR="00EB14D2" w:rsidRDefault="00EB14D2" w:rsidP="006457AC">
      <w:pPr>
        <w:rPr>
          <w:rFonts w:ascii="Cambria" w:eastAsiaTheme="minorEastAsia" w:hAnsi="Cambria"/>
        </w:rPr>
      </w:pPr>
    </w:p>
    <w:p w14:paraId="7209098F" w14:textId="5FC0B94B" w:rsidR="00EB14D2" w:rsidRDefault="00EB14D2" w:rsidP="006457AC">
      <w:pPr>
        <w:rPr>
          <w:rFonts w:ascii="Cambria" w:eastAsiaTheme="minorEastAsia" w:hAnsi="Cambria"/>
        </w:rPr>
      </w:pPr>
    </w:p>
    <w:p w14:paraId="7F91664E" w14:textId="080ECC67" w:rsidR="00EB14D2" w:rsidRDefault="00EB14D2" w:rsidP="006457AC">
      <w:pPr>
        <w:rPr>
          <w:rFonts w:ascii="Cambria" w:eastAsiaTheme="minorEastAsia" w:hAnsi="Cambria"/>
        </w:rPr>
      </w:pPr>
    </w:p>
    <w:p w14:paraId="3AC44DE1" w14:textId="17EC8F00" w:rsidR="00EB14D2" w:rsidRDefault="00EB14D2" w:rsidP="006457AC">
      <w:pPr>
        <w:rPr>
          <w:rFonts w:ascii="Cambria" w:eastAsiaTheme="minorEastAsia" w:hAnsi="Cambria"/>
        </w:rPr>
      </w:pPr>
    </w:p>
    <w:p w14:paraId="6936B9CE" w14:textId="738306A0" w:rsidR="00EB14D2" w:rsidRDefault="00EB14D2" w:rsidP="006457AC">
      <w:pPr>
        <w:rPr>
          <w:rFonts w:ascii="Cambria" w:eastAsiaTheme="minorEastAsia" w:hAnsi="Cambria"/>
        </w:rPr>
      </w:pPr>
    </w:p>
    <w:p w14:paraId="04A20C75" w14:textId="57C4A05F" w:rsidR="00EB14D2" w:rsidRDefault="00EB14D2" w:rsidP="006457AC">
      <w:pPr>
        <w:rPr>
          <w:rFonts w:ascii="Cambria" w:eastAsiaTheme="minorEastAsia" w:hAnsi="Cambria"/>
        </w:rPr>
      </w:pPr>
    </w:p>
    <w:p w14:paraId="2D493B5F" w14:textId="6D7783B3" w:rsidR="00EB14D2" w:rsidRDefault="00EB14D2" w:rsidP="006457AC">
      <w:pPr>
        <w:rPr>
          <w:rFonts w:ascii="Cambria" w:eastAsiaTheme="minorEastAsia" w:hAnsi="Cambria"/>
        </w:rPr>
      </w:pPr>
    </w:p>
    <w:p w14:paraId="1D046237" w14:textId="4C3898F1" w:rsidR="00EB14D2" w:rsidRDefault="00EB14D2" w:rsidP="006457AC">
      <w:pPr>
        <w:rPr>
          <w:rFonts w:ascii="Cambria" w:eastAsiaTheme="minorEastAsia" w:hAnsi="Cambria"/>
        </w:rPr>
      </w:pPr>
    </w:p>
    <w:p w14:paraId="325041E6" w14:textId="4BFCE10E" w:rsidR="00EB14D2" w:rsidRDefault="00EB14D2" w:rsidP="006457AC">
      <w:pPr>
        <w:rPr>
          <w:rFonts w:ascii="Cambria" w:eastAsiaTheme="minorEastAsia" w:hAnsi="Cambria"/>
        </w:rPr>
      </w:pPr>
    </w:p>
    <w:p w14:paraId="3F52C162" w14:textId="77777777" w:rsidR="00EB14D2" w:rsidRDefault="00EB14D2" w:rsidP="006457AC">
      <w:pPr>
        <w:rPr>
          <w:rFonts w:ascii="Cambria" w:eastAsiaTheme="minorEastAsia" w:hAnsi="Cambria"/>
        </w:rPr>
      </w:pPr>
    </w:p>
    <w:p w14:paraId="20BA44F9" w14:textId="3DDC9E69"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B06B2D">
        <w:rPr>
          <w:rFonts w:ascii="Cambria" w:eastAsiaTheme="minorEastAsia" w:hAnsi="Cambria"/>
          <w:b/>
          <w:bCs/>
        </w:rPr>
        <w:t>8</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41D89B4D" w:rsidR="00B73045" w:rsidRDefault="00EB14D2"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2DCAA89F">
            <wp:simplePos x="0" y="0"/>
            <wp:positionH relativeFrom="margin">
              <wp:align>center</wp:align>
            </wp:positionH>
            <wp:positionV relativeFrom="paragraph">
              <wp:posOffset>169572</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66613AE2" w:rsidR="00F33583" w:rsidRDefault="006624B2" w:rsidP="006457AC">
      <w:pPr>
        <w:rPr>
          <w:rFonts w:ascii="Cambria" w:eastAsiaTheme="minorEastAsia" w:hAnsi="Cambria"/>
        </w:rPr>
      </w:pPr>
      <w:commentRangeStart w:id="94"/>
      <w:commentRangeStart w:id="95"/>
      <w:commentRangeStart w:id="96"/>
      <w:commentRangeStart w:id="97"/>
      <w:commentRangeEnd w:id="94"/>
      <w:r>
        <w:rPr>
          <w:rStyle w:val="CommentReference"/>
        </w:rPr>
        <w:commentReference w:id="94"/>
      </w:r>
      <w:commentRangeEnd w:id="95"/>
      <w:r>
        <w:rPr>
          <w:rStyle w:val="CommentReference"/>
        </w:rPr>
        <w:commentReference w:id="95"/>
      </w:r>
      <w:commentRangeEnd w:id="96"/>
      <w:r w:rsidR="00B26DE2">
        <w:rPr>
          <w:rStyle w:val="CommentReference"/>
        </w:rPr>
        <w:commentReference w:id="96"/>
      </w:r>
      <w:commentRangeEnd w:id="97"/>
      <w:r w:rsidR="00EB14D2">
        <w:rPr>
          <w:rStyle w:val="CommentReference"/>
        </w:rPr>
        <w:commentReference w:id="97"/>
      </w:r>
    </w:p>
    <w:p w14:paraId="1DF60A51" w14:textId="7922A9CA" w:rsidR="00F33583" w:rsidRDefault="00F33583" w:rsidP="006457AC">
      <w:pPr>
        <w:rPr>
          <w:rFonts w:ascii="Cambria" w:eastAsiaTheme="minorEastAsia" w:hAnsi="Cambria"/>
        </w:rPr>
      </w:pPr>
    </w:p>
    <w:p w14:paraId="7F50447E" w14:textId="52F09BD1" w:rsidR="00F33583" w:rsidRDefault="00F33583" w:rsidP="006457AC">
      <w:pPr>
        <w:rPr>
          <w:rFonts w:ascii="Cambria" w:eastAsiaTheme="minorEastAsia" w:hAnsi="Cambria"/>
        </w:rPr>
      </w:pPr>
    </w:p>
    <w:p w14:paraId="22CB8793" w14:textId="06CF3ABB" w:rsidR="00F33583" w:rsidRDefault="00F33583" w:rsidP="006457AC">
      <w:pPr>
        <w:rPr>
          <w:rFonts w:ascii="Cambria" w:eastAsiaTheme="minorEastAsia" w:hAnsi="Cambria"/>
        </w:rPr>
      </w:pPr>
    </w:p>
    <w:p w14:paraId="6C673454" w14:textId="4E4F7878" w:rsidR="00F33583" w:rsidRDefault="00F33583" w:rsidP="006457AC">
      <w:pPr>
        <w:rPr>
          <w:rFonts w:ascii="Cambria" w:eastAsiaTheme="minorEastAsia" w:hAnsi="Cambria"/>
        </w:rPr>
      </w:pPr>
    </w:p>
    <w:p w14:paraId="59CD7A78" w14:textId="1BF7059C"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509282F6" w14:textId="1FB6F122" w:rsidR="00F33583" w:rsidRDefault="00F33583" w:rsidP="006457AC">
      <w:pPr>
        <w:rPr>
          <w:rFonts w:ascii="Cambria" w:eastAsiaTheme="minorEastAsia" w:hAnsi="Cambria"/>
        </w:rPr>
      </w:pPr>
    </w:p>
    <w:p w14:paraId="484D700E" w14:textId="5DD0A698" w:rsidR="00F33583" w:rsidRDefault="00F33583" w:rsidP="006457AC">
      <w:pPr>
        <w:rPr>
          <w:rFonts w:ascii="Cambria" w:eastAsiaTheme="minorEastAsia" w:hAnsi="Cambria"/>
        </w:rPr>
      </w:pPr>
    </w:p>
    <w:p w14:paraId="2894096F" w14:textId="523AB699" w:rsidR="00F33583" w:rsidRDefault="00F33583" w:rsidP="006457AC">
      <w:pPr>
        <w:rPr>
          <w:rFonts w:ascii="Cambria" w:eastAsiaTheme="minorEastAsia" w:hAnsi="Cambria"/>
        </w:rPr>
      </w:pPr>
    </w:p>
    <w:p w14:paraId="317BEC2A" w14:textId="5D23CEA7" w:rsidR="00F33583" w:rsidRDefault="00F33583"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37D7A6F3" w14:textId="64D1AAA2" w:rsidR="00F33583" w:rsidRDefault="00F33583" w:rsidP="006457AC">
      <w:pPr>
        <w:rPr>
          <w:rFonts w:ascii="Cambria" w:eastAsiaTheme="minorEastAsia" w:hAnsi="Cambria"/>
        </w:rPr>
      </w:pPr>
    </w:p>
    <w:p w14:paraId="5A8C077B" w14:textId="4907D279" w:rsidR="00EB14D2" w:rsidRDefault="00EB14D2" w:rsidP="006457AC">
      <w:pPr>
        <w:rPr>
          <w:rFonts w:ascii="Cambria" w:eastAsiaTheme="minorEastAsia" w:hAnsi="Cambria"/>
        </w:rPr>
      </w:pPr>
    </w:p>
    <w:p w14:paraId="4C224F29" w14:textId="5B43C49D" w:rsidR="00EB14D2" w:rsidRDefault="00EB14D2" w:rsidP="006457AC">
      <w:pPr>
        <w:rPr>
          <w:rFonts w:ascii="Cambria" w:eastAsiaTheme="minorEastAsia" w:hAnsi="Cambria"/>
        </w:rPr>
      </w:pPr>
    </w:p>
    <w:p w14:paraId="51DAAA61" w14:textId="4CC721EE" w:rsidR="00EB14D2" w:rsidRDefault="00EB14D2" w:rsidP="006457AC">
      <w:pPr>
        <w:rPr>
          <w:rFonts w:ascii="Cambria" w:eastAsiaTheme="minorEastAsia" w:hAnsi="Cambria"/>
        </w:rPr>
      </w:pPr>
    </w:p>
    <w:p w14:paraId="0E6D875F" w14:textId="1AEF0E2C" w:rsidR="00EB14D2" w:rsidRDefault="00EB14D2" w:rsidP="006457AC">
      <w:pPr>
        <w:rPr>
          <w:rFonts w:ascii="Cambria" w:eastAsiaTheme="minorEastAsia" w:hAnsi="Cambria"/>
        </w:rPr>
      </w:pPr>
    </w:p>
    <w:p w14:paraId="5FFF6C79" w14:textId="64F14A87" w:rsidR="00EB14D2" w:rsidRDefault="00EB14D2" w:rsidP="006457AC">
      <w:pPr>
        <w:rPr>
          <w:rFonts w:ascii="Cambria" w:eastAsiaTheme="minorEastAsia" w:hAnsi="Cambria"/>
        </w:rPr>
      </w:pPr>
    </w:p>
    <w:p w14:paraId="17C4FE74" w14:textId="7B6260B5" w:rsidR="00EB14D2" w:rsidRDefault="00EB14D2" w:rsidP="006457AC">
      <w:pPr>
        <w:rPr>
          <w:rFonts w:ascii="Cambria" w:eastAsiaTheme="minorEastAsia" w:hAnsi="Cambria"/>
        </w:rPr>
      </w:pPr>
    </w:p>
    <w:p w14:paraId="08250548" w14:textId="0F4842A6" w:rsidR="00EB14D2" w:rsidRDefault="00EB14D2" w:rsidP="006457AC">
      <w:pPr>
        <w:rPr>
          <w:rFonts w:ascii="Cambria" w:eastAsiaTheme="minorEastAsia" w:hAnsi="Cambria"/>
        </w:rPr>
      </w:pPr>
    </w:p>
    <w:p w14:paraId="62318337" w14:textId="2083B591" w:rsidR="00EB14D2" w:rsidRDefault="00EB14D2" w:rsidP="006457AC">
      <w:pPr>
        <w:rPr>
          <w:rFonts w:ascii="Cambria" w:eastAsiaTheme="minorEastAsia" w:hAnsi="Cambria"/>
        </w:rPr>
      </w:pPr>
    </w:p>
    <w:p w14:paraId="77D93452" w14:textId="62B913EA" w:rsidR="00EB14D2" w:rsidRDefault="00EB14D2" w:rsidP="006457AC">
      <w:pPr>
        <w:rPr>
          <w:rFonts w:ascii="Cambria" w:eastAsiaTheme="minorEastAsia" w:hAnsi="Cambria"/>
        </w:rPr>
      </w:pPr>
    </w:p>
    <w:p w14:paraId="713DE806" w14:textId="6EFB1D39" w:rsidR="00EB14D2" w:rsidRDefault="00EB14D2" w:rsidP="006457AC">
      <w:pPr>
        <w:rPr>
          <w:rFonts w:ascii="Cambria" w:eastAsiaTheme="minorEastAsia" w:hAnsi="Cambria"/>
        </w:rPr>
      </w:pPr>
    </w:p>
    <w:p w14:paraId="329CF50A" w14:textId="4A7158AC" w:rsidR="00EB14D2" w:rsidRDefault="00EB14D2" w:rsidP="006457AC">
      <w:pPr>
        <w:rPr>
          <w:rFonts w:ascii="Cambria" w:eastAsiaTheme="minorEastAsia" w:hAnsi="Cambria"/>
        </w:rPr>
      </w:pPr>
    </w:p>
    <w:p w14:paraId="7963A8BB" w14:textId="77777777" w:rsidR="00EB14D2" w:rsidRDefault="00EB14D2" w:rsidP="006457AC">
      <w:pPr>
        <w:rPr>
          <w:rFonts w:ascii="Cambria" w:eastAsiaTheme="minorEastAsia" w:hAnsi="Cambria"/>
        </w:rPr>
      </w:pPr>
    </w:p>
    <w:p w14:paraId="4C0D757F" w14:textId="3B6173FC" w:rsidR="00F33583" w:rsidRDefault="00F33583" w:rsidP="006457AC">
      <w:pPr>
        <w:rPr>
          <w:rFonts w:ascii="Cambria" w:eastAsiaTheme="minorEastAsia" w:hAnsi="Cambria"/>
        </w:rPr>
      </w:pPr>
    </w:p>
    <w:p w14:paraId="79253B48" w14:textId="7CF68C36" w:rsidR="00AD0332" w:rsidRDefault="00B22C54" w:rsidP="00B22C54">
      <w:pPr>
        <w:rPr>
          <w:rFonts w:ascii="Cambria" w:eastAsiaTheme="minorEastAsia" w:hAnsi="Cambria"/>
        </w:rPr>
      </w:pPr>
      <w:r>
        <w:rPr>
          <w:rFonts w:ascii="Cambria" w:eastAsiaTheme="minorEastAsia" w:hAnsi="Cambria"/>
        </w:rPr>
        <w:t xml:space="preserve">We note that while the base </w:t>
      </w:r>
      <w:r>
        <w:rPr>
          <w:rFonts w:ascii="Cambria" w:eastAsiaTheme="minorEastAsia" w:hAnsi="Cambria"/>
          <w:i/>
          <w:iCs/>
        </w:rPr>
        <w:t>k</w:t>
      </w:r>
      <w:r>
        <w:rPr>
          <w:rFonts w:ascii="Cambria" w:eastAsiaTheme="minorEastAsia" w:hAnsi="Cambria"/>
        </w:rPr>
        <w:t xml:space="preserve">-nTS method performed swapping based on the values of </w:t>
      </w:r>
      <w:r>
        <w:rPr>
          <w:rFonts w:ascii="Cambria" w:eastAsiaTheme="minorEastAsia" w:hAnsi="Cambria"/>
          <w:i/>
          <w:iCs/>
        </w:rPr>
        <w:t xml:space="preserve">Spectral </w:t>
      </w:r>
      <w:commentRangeStart w:id="98"/>
      <w:r>
        <w:rPr>
          <w:rFonts w:ascii="Cambria" w:eastAsiaTheme="minorEastAsia" w:hAnsi="Cambria"/>
          <w:i/>
          <w:iCs/>
        </w:rPr>
        <w:t>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erform as well as </w:t>
      </w:r>
      <w:r>
        <w:rPr>
          <w:rFonts w:ascii="Cambria" w:eastAsiaTheme="minorEastAsia" w:hAnsi="Cambria"/>
          <w:i/>
          <w:iCs/>
        </w:rPr>
        <w:t>k</w:t>
      </w:r>
      <w:r>
        <w:rPr>
          <w:rFonts w:ascii="Cambria" w:eastAsiaTheme="minorEastAsia" w:hAnsi="Cambria"/>
        </w:rPr>
        <w:t xml:space="preserve">-nTS+ </w:t>
      </w:r>
      <w:commentRangeStart w:id="99"/>
      <w:commentRangeStart w:id="100"/>
      <w:commentRangeStart w:id="101"/>
      <w:commentRangeStart w:id="102"/>
      <w:r>
        <w:rPr>
          <w:rFonts w:ascii="Cambria" w:eastAsiaTheme="minorEastAsia" w:hAnsi="Cambria"/>
        </w:rPr>
        <w:t xml:space="preserve">at preserving the distributions of these features, </w:t>
      </w:r>
      <w:commentRangeEnd w:id="99"/>
      <w:r w:rsidR="006624B2">
        <w:rPr>
          <w:rStyle w:val="CommentReference"/>
        </w:rPr>
        <w:commentReference w:id="99"/>
      </w:r>
      <w:commentRangeEnd w:id="100"/>
      <w:r w:rsidR="006624B2">
        <w:rPr>
          <w:rStyle w:val="CommentReference"/>
        </w:rPr>
        <w:commentReference w:id="100"/>
      </w:r>
      <w:commentRangeEnd w:id="101"/>
      <w:r w:rsidR="0083474B">
        <w:rPr>
          <w:rStyle w:val="CommentReference"/>
        </w:rPr>
        <w:commentReference w:id="101"/>
      </w:r>
      <w:commentRangeEnd w:id="102"/>
      <w:r w:rsidR="00471D0C">
        <w:rPr>
          <w:rStyle w:val="CommentReference"/>
        </w:rPr>
        <w:commentReference w:id="102"/>
      </w:r>
      <w:r>
        <w:rPr>
          <w:rFonts w:ascii="Cambria" w:eastAsiaTheme="minorEastAsia" w:hAnsi="Cambria"/>
        </w:rPr>
        <w:t xml:space="preserve">leading to poorer forecast accuracy.  </w:t>
      </w:r>
      <w:commentRangeEnd w:id="98"/>
      <w:r>
        <w:rPr>
          <w:rStyle w:val="CommentReference"/>
        </w:rPr>
        <w:commentReference w:id="98"/>
      </w:r>
      <w:r w:rsidR="00AD0332">
        <w:rPr>
          <w:rFonts w:ascii="Cambria" w:eastAsiaTheme="minorEastAsia" w:hAnsi="Cambria"/>
        </w:rPr>
        <w:t>Importantly, all three of these features are based on autocorrelation, and the k-nts swapping ruins the autocorrelation. K-nts+…</w:t>
      </w:r>
    </w:p>
    <w:p w14:paraId="7EE08E69" w14:textId="77777777" w:rsidR="00AD0332" w:rsidRDefault="00AD0332" w:rsidP="00B22C54">
      <w:pPr>
        <w:rPr>
          <w:rFonts w:ascii="Cambria" w:eastAsiaTheme="minorEastAsia" w:hAnsi="Cambria"/>
        </w:rPr>
      </w:pPr>
    </w:p>
    <w:p w14:paraId="2CB2CA05" w14:textId="20BFF32B" w:rsidR="00B22C54" w:rsidRDefault="00B22C54" w:rsidP="00B22C54">
      <w:pPr>
        <w:rPr>
          <w:rFonts w:ascii="Cambria" w:eastAsiaTheme="minorEastAsia" w:hAnsi="Cambria"/>
        </w:rPr>
      </w:pPr>
      <w:r>
        <w:rPr>
          <w:rFonts w:ascii="Cambria" w:eastAsiaTheme="minorEastAsia" w:hAnsi="Cambria"/>
          <w:i/>
          <w:iCs/>
        </w:rPr>
        <w:t>k</w:t>
      </w:r>
      <w:r>
        <w:rPr>
          <w:rFonts w:ascii="Cambria" w:eastAsiaTheme="minorEastAsia" w:hAnsi="Cambria"/>
        </w:rPr>
        <w:t xml:space="preserve">-nTS+ did not explicitly swap based on the values of these features which demonstrates the </w:t>
      </w:r>
      <w:r w:rsidR="00E3645B">
        <w:rPr>
          <w:rFonts w:ascii="Cambria" w:eastAsiaTheme="minorEastAsia" w:hAnsi="Cambria"/>
        </w:rPr>
        <w:t>value addition of</w:t>
      </w:r>
      <w:r>
        <w:rPr>
          <w:rFonts w:ascii="Cambria" w:eastAsiaTheme="minorEastAsia" w:hAnsi="Cambria"/>
        </w:rPr>
        <w:t xml:space="preserve"> the k-nTS+ feedback loop. Although </w:t>
      </w:r>
      <w:r>
        <w:rPr>
          <w:rFonts w:ascii="Cambria" w:eastAsiaTheme="minorEastAsia" w:hAnsi="Cambria"/>
          <w:i/>
          <w:iCs/>
        </w:rPr>
        <w:t>Spectral Entropy</w:t>
      </w:r>
      <w:r>
        <w:rPr>
          <w:rFonts w:ascii="Cambria" w:eastAsiaTheme="minorEastAsia" w:hAnsi="Cambria"/>
        </w:rPr>
        <w:t xml:space="preserve"> and </w:t>
      </w:r>
      <w:r>
        <w:rPr>
          <w:rFonts w:ascii="Cambria" w:eastAsiaTheme="minorEastAsia" w:hAnsi="Cambria"/>
          <w:i/>
          <w:iCs/>
        </w:rPr>
        <w:t>Hurst</w:t>
      </w:r>
      <w:r>
        <w:rPr>
          <w:rFonts w:ascii="Cambria" w:eastAsiaTheme="minorEastAsia" w:hAnsi="Cambria"/>
        </w:rPr>
        <w:t xml:space="preserve"> were correlated with forecast accuracy across series, they were eliminated in the first stage of the </w:t>
      </w:r>
      <w:r>
        <w:rPr>
          <w:rFonts w:ascii="Cambria" w:eastAsiaTheme="minorEastAsia" w:hAnsi="Cambria"/>
          <w:i/>
          <w:iCs/>
        </w:rPr>
        <w:t>k</w:t>
      </w:r>
      <w:r>
        <w:rPr>
          <w:rFonts w:ascii="Cambria" w:eastAsiaTheme="minorEastAsia" w:hAnsi="Cambria"/>
        </w:rPr>
        <w:t xml:space="preserve">-nTS+ feature selection process using RReliefF.  This is because k-nTS+ </w:t>
      </w:r>
      <w:r w:rsidR="001C6FCC">
        <w:rPr>
          <w:rFonts w:ascii="Cambria" w:eastAsiaTheme="minorEastAsia" w:hAnsi="Cambria"/>
        </w:rPr>
        <w:t>discriminated</w:t>
      </w:r>
      <w:r w:rsidR="00E3645B" w:rsidRPr="00E3645B">
        <w:rPr>
          <w:rFonts w:ascii="Cambria" w:eastAsiaTheme="minorEastAsia" w:hAnsi="Cambria"/>
        </w:rPr>
        <w:t xml:space="preserve"> between nearest time series with different forecast errors.</w:t>
      </w:r>
      <w:r>
        <w:rPr>
          <w:rFonts w:ascii="Cambria" w:eastAsiaTheme="minorEastAsia" w:hAnsi="Cambria"/>
        </w:rPr>
        <w:t xml:space="preserve">  As a result, k-nTS+ achieved better feature preservation by swapping using the time series features which are correlated with overall measures of forecast</w:t>
      </w:r>
      <w:r w:rsidR="00E3645B">
        <w:rPr>
          <w:rFonts w:ascii="Cambria" w:eastAsiaTheme="minorEastAsia" w:hAnsi="Cambria"/>
        </w:rPr>
        <w:t>ability</w:t>
      </w:r>
      <w:r>
        <w:rPr>
          <w:rFonts w:ascii="Cambria" w:eastAsiaTheme="minorEastAsia" w:hAnsi="Cambria"/>
        </w:rPr>
        <w:t>.  We found that by using the k-nTS+ feature-based method, we could reduce the</w:t>
      </w:r>
      <w:r w:rsidR="00B33D9A">
        <w:rPr>
          <w:rFonts w:ascii="Cambria" w:eastAsiaTheme="minorEastAsia" w:hAnsi="Cambria"/>
        </w:rPr>
        <w:t xml:space="preserve"> degradation in</w:t>
      </w:r>
      <w:r>
        <w:rPr>
          <w:rFonts w:ascii="Cambria" w:eastAsiaTheme="minorEastAsia" w:hAnsi="Cambria"/>
        </w:rPr>
        <w:t xml:space="preserve"> forecast accuracy from +39.6% to +13.9%</w:t>
      </w:r>
      <w:r w:rsidR="00B33D9A">
        <w:rPr>
          <w:rFonts w:ascii="Cambria" w:eastAsiaTheme="minorEastAsia" w:hAnsi="Cambria"/>
        </w:rPr>
        <w:t>,</w:t>
      </w:r>
      <w:r>
        <w:rPr>
          <w:rFonts w:ascii="Cambria" w:eastAsiaTheme="minorEastAsia" w:hAnsi="Cambria"/>
        </w:rPr>
        <w:t xml:space="preserve"> at a minimal </w:t>
      </w:r>
      <w:r w:rsidR="00E3645B">
        <w:rPr>
          <w:rFonts w:ascii="Cambria" w:eastAsiaTheme="minorEastAsia" w:hAnsi="Cambria"/>
        </w:rPr>
        <w:t>tradeoff</w:t>
      </w:r>
      <w:r>
        <w:rPr>
          <w:rFonts w:ascii="Cambria" w:eastAsiaTheme="minorEastAsia" w:hAnsi="Cambria"/>
        </w:rPr>
        <w:t xml:space="preserve"> to privacy.</w:t>
      </w:r>
    </w:p>
    <w:p w14:paraId="0F6FBF36" w14:textId="4D073A3B" w:rsidR="00E3645B" w:rsidRDefault="00E3645B" w:rsidP="00B22C54">
      <w:pPr>
        <w:rPr>
          <w:rFonts w:ascii="Cambria" w:eastAsiaTheme="minorEastAsia" w:hAnsi="Cambria"/>
        </w:rPr>
      </w:pPr>
    </w:p>
    <w:p w14:paraId="2951CB71" w14:textId="17505B58" w:rsidR="00E3645B" w:rsidRDefault="00E3645B" w:rsidP="00E3645B">
      <w:pPr>
        <w:rPr>
          <w:rFonts w:ascii="Cambria" w:eastAsiaTheme="minorEastAsia" w:hAnsi="Cambria"/>
        </w:rPr>
      </w:pPr>
      <w:commentRangeStart w:id="103"/>
      <w:r>
        <w:rPr>
          <w:rFonts w:ascii="Cambria" w:eastAsiaTheme="minorEastAsia" w:hAnsi="Cambria"/>
        </w:rPr>
        <w:t>When applied to the monthly micro M3 data,</w:t>
      </w:r>
      <w:r w:rsidRPr="00E3645B">
        <w:rPr>
          <w:rFonts w:ascii="Cambria" w:eastAsiaTheme="minorEastAsia" w:hAnsi="Cambria"/>
        </w:rPr>
        <w:t xml:space="preserve"> </w:t>
      </w:r>
      <w:r w:rsidR="006624B2">
        <w:rPr>
          <w:rFonts w:ascii="Cambria" w:eastAsiaTheme="minorEastAsia" w:hAnsi="Cambria"/>
        </w:rPr>
        <w:t>our results</w:t>
      </w:r>
      <w:r w:rsidRPr="00E3645B">
        <w:rPr>
          <w:rFonts w:ascii="Cambria" w:eastAsiaTheme="minorEastAsia" w:hAnsi="Cambria"/>
        </w:rPr>
        <w:t xml:space="preserve"> show that the accuracy of the forecasting models we use are sensitive to changes in the shape (</w:t>
      </w:r>
      <w:r w:rsidRPr="00E3645B">
        <w:rPr>
          <w:rFonts w:ascii="Cambria" w:eastAsiaTheme="minorEastAsia" w:hAnsi="Cambria"/>
          <w:i/>
          <w:iCs/>
        </w:rPr>
        <w:t>e.g.</w:t>
      </w:r>
      <w:r w:rsidRPr="00E3645B">
        <w:rPr>
          <w:rFonts w:ascii="Cambria" w:eastAsiaTheme="minorEastAsia" w:hAnsi="Cambria"/>
        </w:rPr>
        <w:t>, spike) and location (</w:t>
      </w:r>
      <w:r w:rsidRPr="00E3645B">
        <w:rPr>
          <w:rFonts w:ascii="Cambria" w:eastAsiaTheme="minorEastAsia" w:hAnsi="Cambria"/>
          <w:i/>
          <w:iCs/>
        </w:rPr>
        <w:t>e.g.</w:t>
      </w:r>
      <w:r w:rsidRPr="00E3645B">
        <w:rPr>
          <w:rFonts w:ascii="Cambria" w:eastAsiaTheme="minorEastAsia" w:hAnsi="Cambria"/>
        </w:rPr>
        <w:t xml:space="preserve">, mean) of time series. </w:t>
      </w:r>
      <w:r w:rsidR="006624B2">
        <w:rPr>
          <w:rFonts w:ascii="Cambria" w:eastAsiaTheme="minorEastAsia" w:hAnsi="Cambria"/>
        </w:rPr>
        <w:t xml:space="preserve">To explain, </w:t>
      </w:r>
      <w:commentRangeStart w:id="104"/>
      <w:r w:rsidR="006624B2">
        <w:rPr>
          <w:rFonts w:ascii="Cambria" w:eastAsiaTheme="minorEastAsia" w:hAnsi="Cambria"/>
        </w:rPr>
        <w:t>i</w:t>
      </w:r>
      <w:r w:rsidRPr="00E3645B">
        <w:rPr>
          <w:rFonts w:ascii="Cambria" w:eastAsiaTheme="minorEastAsia" w:hAnsi="Cambria"/>
        </w:rPr>
        <w:t xml:space="preserve">f we have two similar time series (nearest </w:t>
      </w:r>
      <w:r>
        <w:rPr>
          <w:rFonts w:ascii="Cambria" w:eastAsiaTheme="minorEastAsia" w:hAnsi="Cambria"/>
        </w:rPr>
        <w:t>time series</w:t>
      </w:r>
      <w:r w:rsidRPr="00E3645B">
        <w:rPr>
          <w:rFonts w:ascii="Cambria" w:eastAsiaTheme="minorEastAsia" w:hAnsi="Cambria"/>
        </w:rPr>
        <w:t>)</w:t>
      </w:r>
      <w:r>
        <w:rPr>
          <w:rFonts w:ascii="Cambria" w:eastAsiaTheme="minorEastAsia" w:hAnsi="Cambria"/>
        </w:rPr>
        <w:t>,</w:t>
      </w:r>
      <w:r w:rsidRPr="00E3645B">
        <w:rPr>
          <w:rFonts w:ascii="Cambria" w:eastAsiaTheme="minorEastAsia" w:hAnsi="Cambria"/>
        </w:rPr>
        <w:t xml:space="preserve"> there is a higher </w:t>
      </w:r>
      <w:r>
        <w:rPr>
          <w:rFonts w:ascii="Cambria" w:eastAsiaTheme="minorEastAsia" w:hAnsi="Cambria"/>
        </w:rPr>
        <w:t>likelihood</w:t>
      </w:r>
      <w:r w:rsidRPr="00E3645B">
        <w:rPr>
          <w:rFonts w:ascii="Cambria" w:eastAsiaTheme="minorEastAsia" w:hAnsi="Cambria"/>
        </w:rPr>
        <w:t xml:space="preserve"> that they differ on these features when their forecast errors are different than when their errors are the same. On the other hand, there is a higher probability that </w:t>
      </w:r>
      <w:r w:rsidR="006624B2">
        <w:rPr>
          <w:rFonts w:ascii="Cambria" w:eastAsiaTheme="minorEastAsia" w:hAnsi="Cambria"/>
        </w:rPr>
        <w:t xml:space="preserve">these </w:t>
      </w:r>
      <w:r w:rsidRPr="00E3645B">
        <w:rPr>
          <w:rFonts w:ascii="Cambria" w:eastAsiaTheme="minorEastAsia" w:hAnsi="Cambria"/>
        </w:rPr>
        <w:t xml:space="preserve">two nearest neighbor series have different spectral entropies when their forecast errors are the same than when </w:t>
      </w:r>
      <w:r w:rsidR="00471D0C">
        <w:rPr>
          <w:rFonts w:ascii="Cambria" w:eastAsiaTheme="minorEastAsia" w:hAnsi="Cambria"/>
        </w:rPr>
        <w:t xml:space="preserve">they are </w:t>
      </w:r>
      <w:r w:rsidRPr="00E3645B">
        <w:rPr>
          <w:rFonts w:ascii="Cambria" w:eastAsiaTheme="minorEastAsia" w:hAnsi="Cambria"/>
        </w:rPr>
        <w:t>different.</w:t>
      </w:r>
      <w:r>
        <w:rPr>
          <w:rFonts w:ascii="Cambria" w:eastAsiaTheme="minorEastAsia" w:hAnsi="Cambria"/>
        </w:rPr>
        <w:t xml:space="preserve"> </w:t>
      </w:r>
      <w:commentRangeEnd w:id="104"/>
      <w:r w:rsidR="006624B2">
        <w:rPr>
          <w:rStyle w:val="CommentReference"/>
        </w:rPr>
        <w:commentReference w:id="104"/>
      </w:r>
      <w:r w:rsidRPr="00E3645B">
        <w:rPr>
          <w:rFonts w:ascii="Cambria" w:eastAsiaTheme="minorEastAsia" w:hAnsi="Cambria"/>
        </w:rPr>
        <w:t xml:space="preserve">When </w:t>
      </w:r>
      <w:commentRangeStart w:id="105"/>
      <w:r w:rsidRPr="00E3645B">
        <w:rPr>
          <w:rFonts w:ascii="Cambria" w:eastAsiaTheme="minorEastAsia" w:hAnsi="Cambria"/>
        </w:rPr>
        <w:t>privacy protection changes the spectral entropy and Hurst coefficient of a time series</w:t>
      </w:r>
      <w:commentRangeEnd w:id="105"/>
      <w:r w:rsidR="006624B2">
        <w:rPr>
          <w:rStyle w:val="CommentReference"/>
        </w:rPr>
        <w:commentReference w:id="105"/>
      </w:r>
      <w:r w:rsidRPr="00E3645B">
        <w:rPr>
          <w:rFonts w:ascii="Cambria" w:eastAsiaTheme="minorEastAsia" w:hAnsi="Cambria"/>
        </w:rPr>
        <w:t xml:space="preserve">, the effect on accuracy is likely small </w:t>
      </w:r>
      <w:commentRangeStart w:id="106"/>
      <w:r>
        <w:rPr>
          <w:rFonts w:ascii="Cambria" w:eastAsiaTheme="minorEastAsia" w:hAnsi="Cambria"/>
        </w:rPr>
        <w:t>because</w:t>
      </w:r>
      <w:r w:rsidRPr="00E3645B">
        <w:rPr>
          <w:rFonts w:ascii="Cambria" w:eastAsiaTheme="minorEastAsia" w:hAnsi="Cambria"/>
        </w:rPr>
        <w:t xml:space="preserve"> the </w:t>
      </w:r>
      <w:commentRangeEnd w:id="106"/>
      <w:r w:rsidR="00471D0C">
        <w:rPr>
          <w:rStyle w:val="CommentReference"/>
        </w:rPr>
        <w:commentReference w:id="106"/>
      </w:r>
      <w:r w:rsidRPr="00E3645B">
        <w:rPr>
          <w:rFonts w:ascii="Cambria" w:eastAsiaTheme="minorEastAsia" w:hAnsi="Cambria"/>
        </w:rPr>
        <w:t>important location</w:t>
      </w:r>
      <w:r>
        <w:rPr>
          <w:rFonts w:ascii="Cambria" w:eastAsiaTheme="minorEastAsia" w:hAnsi="Cambria"/>
        </w:rPr>
        <w:t xml:space="preserve"> and </w:t>
      </w:r>
      <w:r w:rsidRPr="00E3645B">
        <w:rPr>
          <w:rFonts w:ascii="Cambria" w:eastAsiaTheme="minorEastAsia" w:hAnsi="Cambria"/>
        </w:rPr>
        <w:t>shape features are maintained.</w:t>
      </w:r>
      <w:r>
        <w:rPr>
          <w:rFonts w:ascii="Cambria" w:eastAsiaTheme="minorEastAsia" w:hAnsi="Cambria"/>
        </w:rPr>
        <w:t xml:space="preserve"> </w:t>
      </w:r>
      <w:r w:rsidRPr="00E3645B">
        <w:rPr>
          <w:rFonts w:ascii="Cambria" w:eastAsiaTheme="minorEastAsia" w:hAnsi="Cambria"/>
        </w:rPr>
        <w:t xml:space="preserve">A simple example would be a time series with small variance and constant mean. </w:t>
      </w:r>
      <w:r>
        <w:rPr>
          <w:rFonts w:ascii="Cambria" w:eastAsiaTheme="minorEastAsia" w:hAnsi="Cambria"/>
        </w:rPr>
        <w:t xml:space="preserve">When </w:t>
      </w:r>
      <w:r w:rsidRPr="00E3645B">
        <w:rPr>
          <w:rFonts w:ascii="Cambria" w:eastAsiaTheme="minorEastAsia" w:hAnsi="Cambria"/>
        </w:rPr>
        <w:t>we randomly shuffle the time series values</w:t>
      </w:r>
      <w:r>
        <w:rPr>
          <w:rFonts w:ascii="Cambria" w:eastAsiaTheme="minorEastAsia" w:hAnsi="Cambria"/>
        </w:rPr>
        <w:t>, we</w:t>
      </w:r>
      <w:r w:rsidRPr="00E3645B">
        <w:rPr>
          <w:rFonts w:ascii="Cambria" w:eastAsiaTheme="minorEastAsia" w:hAnsi="Cambria"/>
        </w:rPr>
        <w:t xml:space="preserve"> </w:t>
      </w:r>
      <w:r w:rsidR="008A3D4E">
        <w:rPr>
          <w:rFonts w:ascii="Cambria" w:eastAsiaTheme="minorEastAsia" w:hAnsi="Cambria"/>
        </w:rPr>
        <w:t xml:space="preserve">have </w:t>
      </w:r>
      <w:r w:rsidRPr="00E3645B">
        <w:rPr>
          <w:rFonts w:ascii="Cambria" w:eastAsiaTheme="minorEastAsia" w:hAnsi="Cambria"/>
        </w:rPr>
        <w:t xml:space="preserve">the same variance and mean, but with little to no autocorrelation (high spectral entropy). </w:t>
      </w:r>
      <w:r>
        <w:rPr>
          <w:rFonts w:ascii="Cambria" w:eastAsiaTheme="minorEastAsia" w:hAnsi="Cambria"/>
        </w:rPr>
        <w:t xml:space="preserve">When </w:t>
      </w:r>
      <w:r w:rsidRPr="00E3645B">
        <w:rPr>
          <w:rFonts w:ascii="Cambria" w:eastAsiaTheme="minorEastAsia" w:hAnsi="Cambria"/>
        </w:rPr>
        <w:t xml:space="preserve">a forecasting model just forecasts the long run mean of this series, it achieves similar accuracy to the original </w:t>
      </w:r>
      <w:commentRangeStart w:id="107"/>
      <w:commentRangeStart w:id="108"/>
      <w:r w:rsidRPr="00E3645B">
        <w:rPr>
          <w:rFonts w:ascii="Cambria" w:eastAsiaTheme="minorEastAsia" w:hAnsi="Cambria"/>
        </w:rPr>
        <w:t>series</w:t>
      </w:r>
      <w:commentRangeEnd w:id="107"/>
      <w:r w:rsidR="006624B2">
        <w:rPr>
          <w:rStyle w:val="CommentReference"/>
        </w:rPr>
        <w:commentReference w:id="107"/>
      </w:r>
      <w:commentRangeEnd w:id="108"/>
      <w:r w:rsidR="00353945">
        <w:rPr>
          <w:rStyle w:val="CommentReference"/>
        </w:rPr>
        <w:commentReference w:id="108"/>
      </w:r>
      <w:r w:rsidRPr="00E3645B">
        <w:rPr>
          <w:rFonts w:ascii="Cambria" w:eastAsiaTheme="minorEastAsia" w:hAnsi="Cambria"/>
        </w:rPr>
        <w:t>.</w:t>
      </w:r>
      <w:commentRangeEnd w:id="103"/>
      <w:r>
        <w:rPr>
          <w:rStyle w:val="CommentReference"/>
        </w:rPr>
        <w:commentReference w:id="103"/>
      </w:r>
    </w:p>
    <w:p w14:paraId="759DBB51" w14:textId="3F280478" w:rsidR="00E87519" w:rsidRDefault="00E87519" w:rsidP="00B22C54">
      <w:pPr>
        <w:rPr>
          <w:rFonts w:ascii="Cambria" w:eastAsiaTheme="minorEastAsia" w:hAnsi="Cambria"/>
        </w:rPr>
      </w:pPr>
    </w:p>
    <w:p w14:paraId="23349CB1" w14:textId="77777777" w:rsidR="00E87519" w:rsidRDefault="00E87519" w:rsidP="00E87519">
      <w:pPr>
        <w:tabs>
          <w:tab w:val="left" w:pos="1027"/>
        </w:tabs>
        <w:rPr>
          <w:rFonts w:ascii="Cambria" w:eastAsiaTheme="minorEastAsia" w:hAnsi="Cambria"/>
          <w:b/>
          <w:bCs/>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667849CD" w:rsidR="00477ACF" w:rsidRDefault="007A507B" w:rsidP="00477ACF">
      <w:pPr>
        <w:rPr>
          <w:rFonts w:ascii="Cambria" w:hAnsi="Cambria"/>
        </w:rPr>
      </w:pPr>
      <w:r>
        <w:rPr>
          <w:rFonts w:ascii="Cambria" w:hAnsi="Cambria"/>
        </w:rPr>
        <w:t>Similar to Fildes et. al. (20</w:t>
      </w:r>
      <w:r w:rsidR="000028B2">
        <w:rPr>
          <w:rFonts w:ascii="Cambria" w:hAnsi="Cambria"/>
        </w:rPr>
        <w:t>09</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 xml:space="preserve">across adjustment direction, magnitude, and the coefficient of variation.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n</w:t>
      </w:r>
      <w:r w:rsidR="006E5EC1">
        <w:rPr>
          <w:rFonts w:ascii="Cambria" w:hAnsi="Cambria"/>
        </w:rPr>
        <w:t>TS</w:t>
      </w:r>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data privacy method</w:t>
      </w:r>
      <w:r w:rsidR="00477ACF">
        <w:rPr>
          <w:rFonts w:ascii="Cambria" w:hAnsi="Cambria"/>
        </w:rPr>
        <w:t>.</w:t>
      </w:r>
    </w:p>
    <w:p w14:paraId="7354FFDF" w14:textId="77777777" w:rsidR="009A4A48" w:rsidRDefault="009A4A48" w:rsidP="00E87519">
      <w:pPr>
        <w:rPr>
          <w:rFonts w:ascii="Cambria" w:hAnsi="Cambria"/>
        </w:rPr>
      </w:pPr>
    </w:p>
    <w:p w14:paraId="0CF66C67" w14:textId="2ABF3341"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 xml:space="preserve">difference between the adjusted and original forecasts using the mean of the </w:t>
      </w:r>
      <w:commentRangeStart w:id="109"/>
      <w:r>
        <w:rPr>
          <w:rFonts w:ascii="Cambria" w:hAnsi="Cambria"/>
        </w:rPr>
        <w:t>original series</w:t>
      </w:r>
      <w:r w:rsidR="009C4301">
        <w:rPr>
          <w:rFonts w:ascii="Cambria" w:hAnsi="Cambria"/>
        </w:rPr>
        <w:t>,</w:t>
      </w:r>
      <w:commentRangeEnd w:id="109"/>
      <w:r w:rsidR="0007082F">
        <w:rPr>
          <w:rStyle w:val="CommentReference"/>
        </w:rPr>
        <w:commentReference w:id="109"/>
      </w:r>
    </w:p>
    <w:p w14:paraId="6E016853" w14:textId="77777777" w:rsidR="009C4301" w:rsidRDefault="009C4301" w:rsidP="00E87519">
      <w:pPr>
        <w:rPr>
          <w:rFonts w:ascii="Cambria" w:hAnsi="Cambria"/>
        </w:rPr>
      </w:pPr>
    </w:p>
    <w:p w14:paraId="35019634" w14:textId="07166988" w:rsidR="009C4301" w:rsidRPr="00657CD6" w:rsidRDefault="00EA272B" w:rsidP="00E87519">
      <w:pPr>
        <w:rPr>
          <w:rFonts w:ascii="Cambria" w:eastAsiaTheme="minorEastAsia" w:hAnsi="Cambria"/>
        </w:rPr>
      </w:pPr>
      <m:oMathPara>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eastAsiaTheme="minorEastAsia" w:hAnsi="Cambria Math"/>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e>
                    <m:sup>
                      <m:r>
                        <w:rPr>
                          <w:rFonts w:ascii="Cambria Math" w:eastAsiaTheme="minorEastAsia" w:hAnsi="Cambria Math"/>
                        </w:rPr>
                        <m:t>o</m:t>
                      </m:r>
                    </m:sup>
                  </m:s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up>
                      <m:r>
                        <w:rPr>
                          <w:rFonts w:ascii="Cambria Math" w:eastAsiaTheme="minorEastAsia" w:hAnsi="Cambria Math"/>
                        </w:rPr>
                        <m:t>p</m:t>
                      </m:r>
                    </m:sup>
                  </m:sSubSup>
                </m:e>
              </m:d>
              <m:ctrlPr>
                <w:rPr>
                  <w:rFonts w:ascii="Cambria Math" w:eastAsiaTheme="minorEastAsia" w:hAnsi="Cambria Math"/>
                  <w:i/>
                </w:rPr>
              </m:ctrlPr>
            </m:num>
            <m:den>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ctrlPr>
                <w:rPr>
                  <w:rFonts w:ascii="Cambria Math" w:eastAsiaTheme="minorEastAsia" w:hAnsi="Cambria Math"/>
                  <w:i/>
                </w:rPr>
              </m:ctrlPr>
            </m:den>
          </m:f>
        </m:oMath>
      </m:oMathPara>
    </w:p>
    <w:p w14:paraId="01DB3025" w14:textId="77777777" w:rsidR="00EA272B" w:rsidRPr="00657CD6" w:rsidRDefault="00EA272B" w:rsidP="00E87519">
      <w:pPr>
        <w:rPr>
          <w:rFonts w:ascii="Cambria" w:eastAsiaTheme="minorEastAsia" w:hAnsi="Cambria"/>
        </w:rPr>
      </w:pPr>
    </w:p>
    <w:p w14:paraId="1A2501F6" w14:textId="53E8D5C3" w:rsidR="005C7C05" w:rsidRPr="00657CD6"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on the original and protected data, respectively.</w:t>
      </w:r>
      <w:r w:rsidR="001607BA">
        <w:rPr>
          <w:rFonts w:ascii="Cambria" w:eastAsiaTheme="minorEastAsia" w:hAnsi="Cambria"/>
        </w:rPr>
        <w:t xml:space="preserve"> </w:t>
      </w:r>
      <w:r w:rsidR="005C7C05">
        <w:rPr>
          <w:rFonts w:ascii="Cambria" w:hAnsi="Cambria"/>
        </w:rPr>
        <w:t>The magnitudes are binned into “high” (</w:t>
      </w:r>
      <w:r w:rsidR="002F7119" w:rsidRPr="00657CD6">
        <w:rPr>
          <w:rFonts w:ascii="Cambria Math" w:hAnsi="Cambria Math"/>
          <w:i/>
        </w:rPr>
        <w:t>≥</w:t>
      </w:r>
      <m:oMath>
        <m:r>
          <w:rPr>
            <w:rFonts w:ascii="Cambria Math" w:hAnsi="Cambria Math"/>
          </w:rPr>
          <m:t xml:space="preserve"> 0.75</m:t>
        </m:r>
      </m:oMath>
      <w:r w:rsidR="005C7C05">
        <w:rPr>
          <w:rFonts w:ascii="Cambria" w:hAnsi="Cambria"/>
        </w:rPr>
        <w:t xml:space="preserve"> quantile), “low” (</w:t>
      </w:r>
      <w:r w:rsidR="002F7119" w:rsidRPr="00657CD6">
        <w:rPr>
          <w:rFonts w:ascii="Cambria Math" w:hAnsi="Cambria Math"/>
          <w:i/>
        </w:rPr>
        <w:t>≤</w:t>
      </w:r>
      <m:oMath>
        <m:r>
          <w:rPr>
            <w:rFonts w:ascii="Cambria Math" w:hAnsi="Cambria Math"/>
          </w:rPr>
          <m:t xml:space="preserve"> 0.25</m:t>
        </m:r>
      </m:oMath>
      <w:r w:rsidR="005C7C05">
        <w:rPr>
          <w:rFonts w:ascii="Cambria" w:hAnsi="Cambria"/>
        </w:rPr>
        <w:t xml:space="preserve"> quantile) and “medium”</w:t>
      </w:r>
      <w:r w:rsidR="002F7119">
        <w:rPr>
          <w:rFonts w:ascii="Cambria" w:hAnsi="Cambria"/>
        </w:rPr>
        <w:t xml:space="preserve"> (</w:t>
      </w:r>
      <w:r w:rsidR="002F7119" w:rsidRPr="00122561">
        <w:rPr>
          <w:rFonts w:ascii="Cambria Math" w:hAnsi="Cambria Math"/>
          <w:i/>
        </w:rPr>
        <w:t>≥</w:t>
      </w:r>
      <w:r w:rsidR="002F7119">
        <w:rPr>
          <w:rFonts w:ascii="Cambria Math" w:eastAsiaTheme="minorEastAsia" w:hAnsi="Cambria Math"/>
          <w:i/>
        </w:rPr>
        <w:t xml:space="preserve"> 0.25</w:t>
      </w:r>
      <w:r w:rsidR="002F7119" w:rsidRPr="002F7119">
        <w:rPr>
          <w:rFonts w:ascii="Cambria Math" w:eastAsiaTheme="minorEastAsia" w:hAnsi="Cambria Math"/>
          <w:i/>
        </w:rPr>
        <w:t xml:space="preserve"> </w:t>
      </w:r>
      <w:r w:rsidR="002F7119">
        <w:rPr>
          <w:rFonts w:ascii="Cambria Math" w:eastAsiaTheme="minorEastAsia" w:hAnsi="Cambria Math"/>
          <w:i/>
        </w:rPr>
        <w:t xml:space="preserve"> </w:t>
      </w:r>
      <w:r w:rsidR="002F7119">
        <w:rPr>
          <w:rFonts w:ascii="Cambria Math" w:eastAsiaTheme="minorEastAsia" w:hAnsi="Cambria Math"/>
          <w:iCs/>
        </w:rPr>
        <w:t xml:space="preserve">quantile and </w:t>
      </w:r>
      <m:oMath>
        <m:r>
          <w:rPr>
            <w:rFonts w:ascii="Cambria Math" w:hAnsi="Cambria Math"/>
          </w:rPr>
          <m:t xml:space="preserve"> ≤ 0.75</m:t>
        </m:r>
      </m:oMath>
      <w:r w:rsidR="002F7119">
        <w:rPr>
          <w:rFonts w:ascii="Cambria" w:hAnsi="Cambria"/>
        </w:rPr>
        <w:t xml:space="preserve"> quantile)</w:t>
      </w:r>
      <w:r w:rsidR="005C7C05">
        <w:rPr>
          <w:rFonts w:ascii="Cambria" w:hAnsi="Cambria"/>
        </w:rPr>
        <w:t xml:space="preserve"> (Khosrowabadi et al. 2022).</w:t>
      </w:r>
    </w:p>
    <w:p w14:paraId="55A52F22" w14:textId="4979D338" w:rsidR="004916C7" w:rsidRDefault="004916C7" w:rsidP="00E87519">
      <w:pPr>
        <w:rPr>
          <w:rFonts w:ascii="Cambria" w:hAnsi="Cambria"/>
        </w:rPr>
      </w:pPr>
    </w:p>
    <w:p w14:paraId="61A8ED6C" w14:textId="6CEECC11" w:rsidR="004916C7" w:rsidRPr="00657CD6" w:rsidRDefault="004916C7" w:rsidP="00E87519">
      <w:pPr>
        <w:rPr>
          <w:rFonts w:ascii="Cambria" w:eastAsiaTheme="minorEastAsia" w:hAnsi="Cambria"/>
        </w:rPr>
      </w:pPr>
      <w:r>
        <w:rPr>
          <w:rFonts w:ascii="Cambria" w:hAnsi="Cambria"/>
        </w:rPr>
        <w:t xml:space="preserve">The </w:t>
      </w:r>
      <w:r w:rsidR="000028B2">
        <w:rPr>
          <w:rFonts w:ascii="Cambria" w:hAnsi="Cambria"/>
        </w:rPr>
        <w:t xml:space="preserve">average relative absolute error (AvgRelAE) </w:t>
      </w:r>
      <w:r>
        <w:rPr>
          <w:rFonts w:ascii="Cambria" w:hAnsi="Cambria"/>
        </w:rPr>
        <w:t>of the adjusted forecasts</w:t>
      </w:r>
      <w:r w:rsidR="001607BA">
        <w:rPr>
          <w:rFonts w:ascii="Cambria" w:hAnsi="Cambria"/>
        </w:rPr>
        <w:t xml:space="preserve"> </w:t>
      </w:r>
      <w:r>
        <w:rPr>
          <w:rFonts w:ascii="Cambria" w:hAnsi="Cambria"/>
        </w:rPr>
        <w:t>is computed as</w:t>
      </w:r>
    </w:p>
    <w:p w14:paraId="157ABE2E" w14:textId="3BECC08F" w:rsidR="004916C7" w:rsidRDefault="004916C7" w:rsidP="00E87519">
      <w:pPr>
        <w:rPr>
          <w:rFonts w:ascii="Cambria" w:hAnsi="Cambria"/>
        </w:rPr>
      </w:pPr>
    </w:p>
    <w:p w14:paraId="04A4082B" w14:textId="720F0E2A" w:rsidR="004916C7" w:rsidRPr="00657CD6" w:rsidRDefault="004916C7" w:rsidP="00657CD6">
      <w:pPr>
        <w:jc w:val="center"/>
        <w:rPr>
          <w:rFonts w:ascii="Cambria" w:eastAsiaTheme="minorEastAsia" w:hAnsi="Cambria"/>
          <w:sz w:val="32"/>
          <w:szCs w:val="32"/>
        </w:rPr>
      </w:pPr>
      <m:oMath>
        <m:r>
          <w:rPr>
            <w:rFonts w:ascii="Cambria Math" w:hAnsi="Cambria Math"/>
            <w:sz w:val="32"/>
            <w:szCs w:val="32"/>
          </w:rPr>
          <m:t>AvgRelAE = exp</m:t>
        </m:r>
        <m:d>
          <m:dPr>
            <m:begChr m:val="["/>
            <m:endChr m:val="]"/>
            <m:ctrlPr>
              <w:rPr>
                <w:rFonts w:ascii="Cambria Math" w:hAnsi="Cambria Math"/>
                <w:i/>
                <w:sz w:val="32"/>
                <w:szCs w:val="32"/>
              </w:rPr>
            </m:ctrlPr>
          </m:dPr>
          <m:e>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J</m:t>
                </m:r>
              </m:den>
            </m:f>
            <m:r>
              <w:rPr>
                <w:rFonts w:ascii="Cambria Math" w:hAnsi="Cambria Math"/>
                <w:sz w:val="32"/>
                <w:szCs w:val="32"/>
              </w:rPr>
              <m:t xml:space="preserve"> </m:t>
            </m:r>
            <m:nary>
              <m:naryPr>
                <m:chr m:val="∑"/>
                <m:limLoc m:val="subSup"/>
                <m:ctrlPr>
                  <w:rPr>
                    <w:rFonts w:ascii="Cambria Math" w:hAnsi="Cambria Math"/>
                    <w:i/>
                    <w:sz w:val="32"/>
                    <w:szCs w:val="32"/>
                  </w:rPr>
                </m:ctrlPr>
              </m:naryPr>
              <m:sub>
                <m:r>
                  <w:rPr>
                    <w:rFonts w:ascii="Cambria Math" w:hAnsi="Cambria Math"/>
                    <w:sz w:val="32"/>
                    <w:szCs w:val="32"/>
                  </w:rPr>
                  <m:t>j = 1</m:t>
                </m:r>
              </m:sub>
              <m:sup>
                <m:r>
                  <w:rPr>
                    <w:rFonts w:ascii="Cambria Math" w:hAnsi="Cambria Math"/>
                    <w:sz w:val="32"/>
                    <w:szCs w:val="32"/>
                  </w:rPr>
                  <m:t>J</m:t>
                </m:r>
              </m:sup>
              <m:e>
                <m:r>
                  <w:rPr>
                    <w:rFonts w:ascii="Cambria Math" w:hAnsi="Cambria Math"/>
                    <w:sz w:val="32"/>
                    <w:szCs w:val="32"/>
                  </w:rPr>
                  <m:t xml:space="preserve">log </m:t>
                </m:r>
                <m:f>
                  <m:fPr>
                    <m:ctrlPr>
                      <w:rPr>
                        <w:rFonts w:ascii="Cambria Math" w:hAnsi="Cambria Math"/>
                        <w:i/>
                        <w:sz w:val="32"/>
                        <w:szCs w:val="32"/>
                      </w:rPr>
                    </m:ctrlPr>
                  </m:fPr>
                  <m:num>
                    <m:r>
                      <w:rPr>
                        <w:rFonts w:ascii="Cambria Math" w:hAnsi="Cambria Math"/>
                        <w:sz w:val="32"/>
                        <w:szCs w:val="32"/>
                      </w:rPr>
                      <m:t>A</m:t>
                    </m:r>
                    <m:sSubSup>
                      <m:sSubSupPr>
                        <m:ctrlPr>
                          <w:rPr>
                            <w:rFonts w:ascii="Cambria Math" w:hAnsi="Cambria Math"/>
                            <w:i/>
                            <w:sz w:val="32"/>
                            <w:szCs w:val="32"/>
                          </w:rPr>
                        </m:ctrlPr>
                      </m:sSubSupPr>
                      <m:e>
                        <m:r>
                          <w:rPr>
                            <w:rFonts w:ascii="Cambria Math" w:hAnsi="Cambria Math"/>
                            <w:sz w:val="32"/>
                            <w:szCs w:val="32"/>
                          </w:rPr>
                          <m:t>E</m:t>
                        </m:r>
                      </m:e>
                      <m:sub>
                        <m:r>
                          <w:rPr>
                            <w:rFonts w:ascii="Cambria Math" w:hAnsi="Cambria Math"/>
                            <w:sz w:val="32"/>
                            <w:szCs w:val="32"/>
                          </w:rPr>
                          <m:t>j</m:t>
                        </m:r>
                      </m:sub>
                      <m:sup>
                        <m:r>
                          <w:rPr>
                            <w:rFonts w:ascii="Cambria Math" w:hAnsi="Cambria Math"/>
                            <w:sz w:val="32"/>
                            <w:szCs w:val="32"/>
                          </w:rPr>
                          <m:t>p</m:t>
                        </m:r>
                      </m:sup>
                    </m:sSubSup>
                  </m:num>
                  <m:den>
                    <m:r>
                      <w:rPr>
                        <w:rFonts w:ascii="Cambria Math" w:hAnsi="Cambria Math"/>
                        <w:sz w:val="32"/>
                        <w:szCs w:val="32"/>
                      </w:rPr>
                      <m:t>A</m:t>
                    </m:r>
                    <m:sSubSup>
                      <m:sSubSupPr>
                        <m:ctrlPr>
                          <w:rPr>
                            <w:rFonts w:ascii="Cambria Math" w:hAnsi="Cambria Math"/>
                            <w:i/>
                            <w:sz w:val="32"/>
                            <w:szCs w:val="32"/>
                          </w:rPr>
                        </m:ctrlPr>
                      </m:sSubSupPr>
                      <m:e>
                        <m:r>
                          <w:rPr>
                            <w:rFonts w:ascii="Cambria Math" w:hAnsi="Cambria Math"/>
                            <w:sz w:val="32"/>
                            <w:szCs w:val="32"/>
                          </w:rPr>
                          <m:t>E</m:t>
                        </m:r>
                      </m:e>
                      <m:sub>
                        <m:r>
                          <w:rPr>
                            <w:rFonts w:ascii="Cambria Math" w:hAnsi="Cambria Math"/>
                            <w:sz w:val="32"/>
                            <w:szCs w:val="32"/>
                          </w:rPr>
                          <m:t>j</m:t>
                        </m:r>
                      </m:sub>
                      <m:sup>
                        <m:r>
                          <w:rPr>
                            <w:rFonts w:ascii="Cambria Math" w:hAnsi="Cambria Math"/>
                            <w:sz w:val="32"/>
                            <w:szCs w:val="32"/>
                          </w:rPr>
                          <m:t>o</m:t>
                        </m:r>
                      </m:sup>
                    </m:sSubSup>
                  </m:den>
                </m:f>
              </m:e>
            </m:nary>
          </m:e>
        </m:d>
      </m:oMath>
      <w:r w:rsidRPr="00657CD6">
        <w:rPr>
          <w:rFonts w:ascii="Cambria" w:eastAsiaTheme="minorEastAsia" w:hAnsi="Cambria"/>
          <w:sz w:val="32"/>
          <w:szCs w:val="32"/>
        </w:rPr>
        <w:t>,</w:t>
      </w:r>
    </w:p>
    <w:p w14:paraId="7E70FC1C" w14:textId="038D2850" w:rsidR="004916C7" w:rsidRDefault="004916C7" w:rsidP="00E87519">
      <w:pPr>
        <w:rPr>
          <w:rFonts w:ascii="Cambria" w:eastAsiaTheme="minorEastAsia" w:hAnsi="Cambria"/>
        </w:rPr>
      </w:pPr>
    </w:p>
    <w:p w14:paraId="0152ABC3" w14:textId="32FE5F22"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w:t>
      </w:r>
      <w:commentRangeStart w:id="110"/>
      <w:commentRangeStart w:id="111"/>
      <w:r>
        <w:rPr>
          <w:rFonts w:ascii="Cambria" w:eastAsiaTheme="minorEastAsia" w:hAnsi="Cambria"/>
        </w:rPr>
        <w:t xml:space="preserve">absolute forecast error for the protected and original versions of series </w:t>
      </w:r>
      <m:oMath>
        <m:r>
          <w:rPr>
            <w:rFonts w:ascii="Cambria Math" w:eastAsiaTheme="minorEastAsia" w:hAnsi="Cambria Math"/>
          </w:rPr>
          <m:t>j.</m:t>
        </m:r>
      </m:oMath>
      <w:r w:rsidR="00693796">
        <w:rPr>
          <w:rFonts w:ascii="Cambria" w:eastAsiaTheme="minorEastAsia" w:hAnsi="Cambria"/>
        </w:rPr>
        <w:t xml:space="preserve"> </w:t>
      </w:r>
      <w:commentRangeEnd w:id="110"/>
      <w:r w:rsidR="000C6204">
        <w:rPr>
          <w:rStyle w:val="CommentReference"/>
        </w:rPr>
        <w:commentReference w:id="110"/>
      </w:r>
      <w:commentRangeEnd w:id="111"/>
      <w:r w:rsidR="00353945">
        <w:rPr>
          <w:rStyle w:val="CommentReference"/>
        </w:rPr>
        <w:commentReference w:id="111"/>
      </w:r>
      <w:r w:rsidR="00693796">
        <w:rPr>
          <w:rFonts w:ascii="Cambria" w:eastAsiaTheme="minorEastAsia" w:hAnsi="Cambria"/>
        </w:rPr>
        <w:t>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lastRenderedPageBreak/>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6"/>
      </w:r>
      <w:r w:rsidR="000028B2">
        <w:rPr>
          <w:rFonts w:ascii="Cambria" w:eastAsiaTheme="minorEastAsia" w:hAnsi="Cambria"/>
        </w:rPr>
        <w:t xml:space="preserve"> </w:t>
      </w:r>
      <w:r w:rsidR="00446FB7">
        <w:rPr>
          <w:rFonts w:ascii="Cambria" w:eastAsiaTheme="minorEastAsia" w:hAnsi="Cambria"/>
        </w:rPr>
        <w:t xml:space="preserve">We implement a </w:t>
      </w:r>
      <w:commentRangeStart w:id="112"/>
      <w:commentRangeStart w:id="113"/>
      <w:r w:rsidR="00446FB7">
        <w:rPr>
          <w:rFonts w:ascii="Cambria" w:eastAsiaTheme="minorEastAsia" w:hAnsi="Cambria"/>
        </w:rPr>
        <w:t xml:space="preserve">five percent trim </w:t>
      </w:r>
      <w:commentRangeEnd w:id="112"/>
      <w:r w:rsidR="000028B2">
        <w:rPr>
          <w:rStyle w:val="CommentReference"/>
        </w:rPr>
        <w:commentReference w:id="112"/>
      </w:r>
      <w:commentRangeEnd w:id="113"/>
      <w:r w:rsidR="00353945">
        <w:rPr>
          <w:rStyle w:val="CommentReference"/>
        </w:rPr>
        <w:commentReference w:id="113"/>
      </w:r>
      <w:r w:rsidR="00446FB7">
        <w:rPr>
          <w:rFonts w:ascii="Cambria" w:eastAsiaTheme="minorEastAsia" w:hAnsi="Cambria"/>
        </w:rPr>
        <w:t xml:space="preserve">based on the values of </w:t>
      </w:r>
      <m:oMath>
        <m:r>
          <w:rPr>
            <w:rFonts w:ascii="Cambria Math" w:eastAsiaTheme="minorEastAsia" w:hAnsi="Cambria Math"/>
          </w:rPr>
          <m:t>AvgRelAE</m:t>
        </m:r>
      </m:oMath>
      <w:r w:rsidR="00446FB7">
        <w:rPr>
          <w:rFonts w:ascii="Cambria" w:eastAsiaTheme="minorEastAsia" w:hAnsi="Cambria"/>
        </w:rPr>
        <w:t xml:space="preserve"> (Fildes et al., 2013).</w:t>
      </w:r>
    </w:p>
    <w:p w14:paraId="6FE6B0F3" w14:textId="77777777" w:rsidR="000028B2" w:rsidRDefault="000028B2" w:rsidP="00E87519">
      <w:pPr>
        <w:rPr>
          <w:rFonts w:ascii="Cambria" w:eastAsiaTheme="minorEastAsia" w:hAnsi="Cambria"/>
        </w:rPr>
      </w:pPr>
    </w:p>
    <w:p w14:paraId="5B5DFF7C" w14:textId="77741465" w:rsidR="00C50FAB" w:rsidRPr="00657CD6" w:rsidRDefault="00133954" w:rsidP="00E87519">
      <w:pPr>
        <w:rPr>
          <w:rFonts w:ascii="Cambria" w:hAnsi="Cambria"/>
        </w:rPr>
      </w:pPr>
      <w:r>
        <w:rPr>
          <w:rFonts w:ascii="Cambria" w:hAnsi="Cambria"/>
        </w:rPr>
        <w:t>Using the k-nTS+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r w:rsidR="00C50FAB" w:rsidRPr="00DB3320">
        <w:rPr>
          <w:rFonts w:ascii="Cambria" w:hAnsi="Cambria"/>
        </w:rPr>
        <w:t>Khosrowabadi</w:t>
      </w:r>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AvgRelA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since the AvgRelA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p>
    <w:p w14:paraId="355DAB3B" w14:textId="2D763004" w:rsidR="00164423" w:rsidRDefault="00164423" w:rsidP="00E87519">
      <w:pPr>
        <w:rPr>
          <w:rFonts w:ascii="Cambria" w:hAnsi="Cambria"/>
          <w:b/>
          <w:bCs/>
        </w:rPr>
      </w:pPr>
    </w:p>
    <w:p w14:paraId="5458486F" w14:textId="16A843E3"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i"/>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25BE244F"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w:t>
      </w:r>
      <w:commentRangeStart w:id="114"/>
      <w:commentRangeStart w:id="115"/>
      <w:r>
        <w:rPr>
          <w:rFonts w:ascii="Cambria" w:hAnsi="Cambria"/>
        </w:rPr>
        <w:t>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series have negative slopes</w:t>
      </w:r>
      <w:commentRangeEnd w:id="114"/>
      <w:r w:rsidR="00BF39AB">
        <w:rPr>
          <w:rStyle w:val="CommentReference"/>
        </w:rPr>
        <w:commentReference w:id="114"/>
      </w:r>
      <w:commentRangeEnd w:id="115"/>
      <w:r w:rsidR="00BF625C">
        <w:rPr>
          <w:rStyle w:val="CommentReference"/>
        </w:rPr>
        <w:commentReference w:id="115"/>
      </w:r>
      <w:r w:rsidR="0016641B">
        <w:rPr>
          <w:rFonts w:ascii="Cambria" w:hAnsi="Cambria"/>
        </w:rPr>
        <w:t xml:space="preserve">,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w:t>
      </w:r>
      <w:commentRangeStart w:id="116"/>
      <w:commentRangeStart w:id="117"/>
      <w:r w:rsidR="00EA4775">
        <w:rPr>
          <w:rFonts w:ascii="Cambria" w:hAnsi="Cambria"/>
        </w:rPr>
        <w:t>impact of the trend</w:t>
      </w:r>
      <w:commentRangeEnd w:id="116"/>
      <w:r w:rsidR="00660417">
        <w:rPr>
          <w:rStyle w:val="CommentReference"/>
        </w:rPr>
        <w:commentReference w:id="116"/>
      </w:r>
      <w:commentRangeEnd w:id="117"/>
      <w:r w:rsidR="00797E08">
        <w:rPr>
          <w:rStyle w:val="CommentReference"/>
        </w:rPr>
        <w:commentReference w:id="117"/>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r w:rsidR="0016641B">
        <w:rPr>
          <w:rFonts w:ascii="Cambria" w:hAnsi="Cambria"/>
          <w:i/>
          <w:iCs/>
        </w:rPr>
        <w:t>AvgRelAE</w:t>
      </w:r>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Table 7 shows that time series with negative slopes and negative adjustments (32% of all time series were in this category) tended to degrade forecast accuracy the most.</w:t>
      </w:r>
    </w:p>
    <w:p w14:paraId="44D6B994" w14:textId="3BEF8570" w:rsidR="00166185" w:rsidRDefault="00166185" w:rsidP="00B720CA">
      <w:pPr>
        <w:rPr>
          <w:rFonts w:ascii="Cambria" w:hAnsi="Cambria"/>
        </w:rPr>
      </w:pPr>
    </w:p>
    <w:p w14:paraId="7E80BAD2" w14:textId="4772621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i"/>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657CD6">
              <w:rPr>
                <w:rFonts w:ascii="Cambria" w:hAnsi="Cambria"/>
                <w:highlight w:val="yellow"/>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19F51E8C"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m:oMath>
        <m:r>
          <w:rPr>
            <w:rFonts w:ascii="Cambria Math" w:hAnsi="Cambria Math"/>
          </w:rPr>
          <m:t>AvgRelAE</m:t>
        </m:r>
      </m:oMath>
      <w:r w:rsidR="004458F3">
        <w:rPr>
          <w:rFonts w:ascii="Cambria" w:eastAsiaTheme="minorEastAsia" w:hAnsi="Cambria"/>
        </w:rPr>
        <w:t xml:space="preserve"> </w:t>
      </w:r>
      <w:r>
        <w:rPr>
          <w:rFonts w:ascii="Cambria" w:eastAsiaTheme="minorEastAsia" w:hAnsi="Cambria"/>
        </w:rPr>
        <w:t xml:space="preserve">(and percentage of adjustments that improved accuracy)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n</w:t>
      </w:r>
      <w:r w:rsidR="00C72148">
        <w:rPr>
          <w:rFonts w:ascii="Cambria" w:eastAsiaTheme="minorEastAsia" w:hAnsi="Cambria"/>
        </w:rPr>
        <w:t>TS</w:t>
      </w:r>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 We appl</w:t>
      </w:r>
      <w:r w:rsidR="004D7218">
        <w:rPr>
          <w:rFonts w:ascii="Cambria" w:eastAsiaTheme="minorEastAsia" w:hAnsi="Cambria"/>
        </w:rPr>
        <w:t>y</w:t>
      </w:r>
      <w:r w:rsidR="004458F3">
        <w:rPr>
          <w:rFonts w:ascii="Cambria" w:eastAsiaTheme="minorEastAsia" w:hAnsi="Cambria"/>
        </w:rPr>
        <w:t xml:space="preserve"> the same binning process as </w:t>
      </w:r>
      <w:r w:rsidR="00C72148">
        <w:rPr>
          <w:rFonts w:ascii="Cambria" w:eastAsiaTheme="minorEastAsia" w:hAnsi="Cambria"/>
        </w:rPr>
        <w:t xml:space="preserve">Fildes et. al. (2009) </w:t>
      </w:r>
      <w:r w:rsidR="004458F3">
        <w:rPr>
          <w:rFonts w:ascii="Cambria" w:eastAsiaTheme="minorEastAsia" w:hAnsi="Cambria"/>
        </w:rPr>
        <w:t xml:space="preserve">to the coefficient of </w:t>
      </w:r>
      <w:r w:rsidR="003E6E97">
        <w:rPr>
          <w:rFonts w:ascii="Cambria" w:eastAsiaTheme="minorEastAsia" w:hAnsi="Cambria"/>
        </w:rPr>
        <w:t>variation but</w:t>
      </w:r>
      <w:r w:rsidR="00C72148">
        <w:rPr>
          <w:rFonts w:ascii="Cambria" w:eastAsiaTheme="minorEastAsia" w:hAnsi="Cambria"/>
        </w:rPr>
        <w:t xml:space="preserve"> </w:t>
      </w:r>
      <w:r w:rsidR="004458F3">
        <w:rPr>
          <w:rFonts w:ascii="Cambria" w:eastAsiaTheme="minorEastAsia" w:hAnsi="Cambria"/>
        </w:rPr>
        <w:t xml:space="preserve">measure the </w:t>
      </w:r>
      <w:r w:rsidR="004458F3">
        <w:rPr>
          <w:rFonts w:ascii="Cambria" w:eastAsiaTheme="minorEastAsia" w:hAnsi="Cambria"/>
        </w:rPr>
        <w:lastRenderedPageBreak/>
        <w:t xml:space="preserve">coefficient of variation </w:t>
      </w:r>
      <w:r w:rsidR="007267CF">
        <w:rPr>
          <w:rFonts w:ascii="Cambria" w:eastAsiaTheme="minorEastAsia" w:hAnsi="Cambria"/>
        </w:rPr>
        <w:t>using</w:t>
      </w:r>
      <w:r w:rsidR="004458F3">
        <w:rPr>
          <w:rFonts w:ascii="Cambria" w:eastAsiaTheme="minorEastAsia" w:hAnsi="Cambria"/>
        </w:rPr>
        <w:t xml:space="preserve"> the </w:t>
      </w:r>
      <w:r w:rsidR="00C72148">
        <w:rPr>
          <w:rFonts w:ascii="Cambria" w:eastAsiaTheme="minorEastAsia" w:hAnsi="Cambria"/>
        </w:rPr>
        <w:t xml:space="preserve">original </w:t>
      </w:r>
      <w:r w:rsidR="004458F3">
        <w:rPr>
          <w:rFonts w:ascii="Cambria" w:eastAsiaTheme="minorEastAsia" w:hAnsi="Cambria"/>
        </w:rPr>
        <w:t>time series</w:t>
      </w:r>
      <w:r w:rsidR="00C72148">
        <w:rPr>
          <w:rFonts w:ascii="Cambria" w:eastAsiaTheme="minorEastAsia" w:hAnsi="Cambria"/>
        </w:rPr>
        <w:t xml:space="preserve"> </w:t>
      </w:r>
      <w:r w:rsidR="007267CF">
        <w:rPr>
          <w:rFonts w:ascii="Cambria" w:eastAsiaTheme="minorEastAsia" w:hAnsi="Cambria"/>
        </w:rPr>
        <w:t xml:space="preserve">values </w:t>
      </w:r>
      <w:r w:rsidR="00C72148">
        <w:rPr>
          <w:rFonts w:ascii="Cambria" w:eastAsiaTheme="minorEastAsia" w:hAnsi="Cambria"/>
        </w:rPr>
        <w:t xml:space="preserve">since we only analyzed one forecast </w:t>
      </w:r>
      <w:commentRangeStart w:id="118"/>
      <w:r w:rsidR="00C72148">
        <w:rPr>
          <w:rFonts w:ascii="Cambria" w:eastAsiaTheme="minorEastAsia" w:hAnsi="Cambria"/>
        </w:rPr>
        <w:t>horizon</w:t>
      </w:r>
      <w:r w:rsidR="004458F3">
        <w:rPr>
          <w:rFonts w:ascii="Cambria" w:eastAsiaTheme="minorEastAsia" w:hAnsi="Cambria"/>
        </w:rPr>
        <w:t>.</w:t>
      </w:r>
      <w:r w:rsidR="004360BF">
        <w:rPr>
          <w:rFonts w:ascii="Cambria" w:eastAsiaTheme="minorEastAsia" w:hAnsi="Cambria"/>
        </w:rPr>
        <w:t xml:space="preserve">  </w:t>
      </w:r>
      <w:commentRangeEnd w:id="118"/>
      <w:r w:rsidR="008E134E">
        <w:rPr>
          <w:rStyle w:val="CommentReference"/>
        </w:rPr>
        <w:commentReference w:id="118"/>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nTS+ (k=3) </w:t>
      </w:r>
      <w:r w:rsidR="00F81739">
        <w:rPr>
          <w:rFonts w:ascii="Cambria" w:eastAsiaTheme="minorEastAsia" w:hAnsi="Cambria"/>
        </w:rPr>
        <w:t>was applied to time series with small coefficients of variation</w:t>
      </w:r>
      <w:r w:rsidR="00F552EB">
        <w:rPr>
          <w:rFonts w:ascii="Cambria" w:eastAsiaTheme="minorEastAsia" w:hAnsi="Cambria"/>
        </w:rPr>
        <w:t>, which is the opposite finding of when judgmental adjustments were applied to low volatility data in Files et. al. (2009)</w:t>
      </w:r>
      <w:r w:rsidR="00F81739">
        <w:rPr>
          <w:rFonts w:ascii="Cambria" w:eastAsiaTheme="minorEastAsia" w:hAnsi="Cambria"/>
        </w:rPr>
        <w:t>.</w:t>
      </w:r>
      <w:r w:rsidR="004360BF">
        <w:rPr>
          <w:rFonts w:ascii="Cambria" w:eastAsiaTheme="minorEastAsia" w:hAnsi="Cambria"/>
        </w:rPr>
        <w:t xml:space="preserve"> </w:t>
      </w:r>
    </w:p>
    <w:p w14:paraId="5C628194" w14:textId="267878A4" w:rsidR="00C94033" w:rsidRDefault="00C94033"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r w:rsidR="00BF39AB">
        <w:rPr>
          <w:rFonts w:ascii="Cambria" w:hAnsi="Cambria"/>
          <w:b/>
          <w:bCs/>
        </w:rPr>
        <w:t>AvgRelA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commentRangeStart w:id="119"/>
            <w:commentRangeStart w:id="120"/>
            <w:r>
              <w:rPr>
                <w:rFonts w:ascii="Cambria" w:hAnsi="Cambria"/>
              </w:rPr>
              <w:t>Change in Coefficient of Variation</w:t>
            </w:r>
            <w:commentRangeEnd w:id="119"/>
            <w:r w:rsidR="000D17A6">
              <w:rPr>
                <w:rStyle w:val="CommentReference"/>
              </w:rPr>
              <w:commentReference w:id="119"/>
            </w:r>
            <w:commentRangeEnd w:id="120"/>
            <w:r w:rsidR="006320BD">
              <w:rPr>
                <w:rStyle w:val="CommentReference"/>
              </w:rPr>
              <w:commentReference w:id="120"/>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1F945CAC" w14:textId="77777777" w:rsidR="00915375" w:rsidRDefault="00915375" w:rsidP="00597E03">
      <w:pPr>
        <w:rPr>
          <w:rFonts w:ascii="Cambria" w:hAnsi="Cambria"/>
        </w:rPr>
      </w:pPr>
    </w:p>
    <w:p w14:paraId="2581406E" w14:textId="77777777" w:rsidR="00915375" w:rsidRDefault="00915375" w:rsidP="00597E03">
      <w:pPr>
        <w:rPr>
          <w:rFonts w:ascii="Cambria" w:hAnsi="Cambria"/>
        </w:rPr>
      </w:pPr>
    </w:p>
    <w:p w14:paraId="72446D20" w14:textId="19B3E5BD" w:rsidR="00096093" w:rsidRDefault="00F552EB" w:rsidP="00597E03">
      <w:pPr>
        <w:rPr>
          <w:rFonts w:ascii="Cambr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DA57E1">
        <w:rPr>
          <w:rFonts w:ascii="Cambria" w:hAnsi="Cambria"/>
        </w:rPr>
        <w:t>opposite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A838EF">
        <w:rPr>
          <w:rFonts w:ascii="Cambria" w:hAnsi="Cambria"/>
        </w:rPr>
        <w:t>one</w:t>
      </w:r>
      <w:r w:rsidR="00096093">
        <w:rPr>
          <w:rFonts w:ascii="Cambria" w:hAnsi="Cambria"/>
        </w:rPr>
        <w:t xml:space="preserve"> 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r w:rsidR="00597E03" w:rsidRPr="004D03E6">
        <w:rPr>
          <w:rFonts w:ascii="Cambria" w:hAnsi="Cambria"/>
        </w:rPr>
        <w:t>Khosrowabadi</w:t>
      </w:r>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35662E">
        <w:rPr>
          <w:rFonts w:ascii="Cambria" w:hAnsi="Cambria"/>
        </w:rPr>
        <w:t>therefore</w:t>
      </w:r>
      <w:r w:rsidR="00791C38">
        <w:rPr>
          <w:rFonts w:ascii="Cambria" w:hAnsi="Cambria"/>
        </w:rPr>
        <w:t xml:space="preserve"> reduc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nTS+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 xml:space="preserve">degradation.  </w:t>
      </w:r>
      <w:r w:rsidR="000D17A6">
        <w:rPr>
          <w:rFonts w:ascii="Cambria" w:hAnsi="Cambria"/>
        </w:rPr>
        <w:t>B</w:t>
      </w:r>
      <w:r w:rsidR="00B003F3">
        <w:rPr>
          <w:rFonts w:ascii="Cambria" w:hAnsi="Cambria"/>
        </w:rPr>
        <w:t xml:space="preserve">aseline </w:t>
      </w:r>
      <w:r w:rsidR="000D17A6">
        <w:rPr>
          <w:rFonts w:ascii="Cambria" w:hAnsi="Cambria"/>
        </w:rPr>
        <w:t xml:space="preserve">privacy </w:t>
      </w:r>
      <w:r w:rsidR="00B003F3">
        <w:rPr>
          <w:rFonts w:ascii="Cambria" w:hAnsi="Cambria"/>
        </w:rPr>
        <w:t>methods like differential privacy and additive noise</w:t>
      </w:r>
      <w:r w:rsidR="000D17A6">
        <w:rPr>
          <w:rFonts w:ascii="Cambria" w:hAnsi="Cambria"/>
        </w:rPr>
        <w:t xml:space="preserve"> infuse a </w:t>
      </w:r>
      <w:r w:rsidR="00E5305B">
        <w:rPr>
          <w:rFonts w:ascii="Cambria" w:hAnsi="Cambria"/>
        </w:rPr>
        <w:t>huge</w:t>
      </w:r>
      <w:r w:rsidR="000D17A6">
        <w:rPr>
          <w:rFonts w:ascii="Cambria" w:hAnsi="Cambria"/>
        </w:rPr>
        <w:t xml:space="preserve"> amount of noise leading to </w:t>
      </w:r>
      <w:r w:rsidR="00346BDC">
        <w:rPr>
          <w:rFonts w:ascii="Cambria" w:hAnsi="Cambria"/>
        </w:rPr>
        <w:t xml:space="preserve">much </w:t>
      </w:r>
      <w:r w:rsidR="00E5305B">
        <w:rPr>
          <w:rFonts w:ascii="Cambria" w:hAnsi="Cambria"/>
        </w:rPr>
        <w:t>large</w:t>
      </w:r>
      <w:r w:rsidR="00346BDC">
        <w:rPr>
          <w:rFonts w:ascii="Cambria" w:hAnsi="Cambria"/>
        </w:rPr>
        <w:t>r</w:t>
      </w:r>
      <w:r w:rsidR="000D17A6">
        <w:rPr>
          <w:rFonts w:ascii="Cambria" w:hAnsi="Cambria"/>
        </w:rPr>
        <w:t xml:space="preserve"> increases in </w:t>
      </w:r>
      <w:commentRangeStart w:id="121"/>
      <w:commentRangeStart w:id="122"/>
      <w:r w:rsidR="000D17A6">
        <w:rPr>
          <w:rFonts w:ascii="Cambria" w:hAnsi="Cambria"/>
        </w:rPr>
        <w:t>coefficient</w:t>
      </w:r>
      <w:r w:rsidR="0035662E">
        <w:rPr>
          <w:rFonts w:ascii="Cambria" w:hAnsi="Cambria"/>
        </w:rPr>
        <w:t>s</w:t>
      </w:r>
      <w:r w:rsidR="000D17A6">
        <w:rPr>
          <w:rFonts w:ascii="Cambria" w:hAnsi="Cambria"/>
        </w:rPr>
        <w:t xml:space="preserve"> of variation</w:t>
      </w:r>
      <w:commentRangeEnd w:id="121"/>
      <w:r w:rsidR="000D17A6">
        <w:rPr>
          <w:rStyle w:val="CommentReference"/>
        </w:rPr>
        <w:commentReference w:id="121"/>
      </w:r>
      <w:commentRangeEnd w:id="122"/>
      <w:r w:rsidR="004F59EE">
        <w:rPr>
          <w:rStyle w:val="CommentReference"/>
        </w:rPr>
        <w:commentReference w:id="122"/>
      </w:r>
      <w:r w:rsidR="000D17A6">
        <w:rPr>
          <w:rFonts w:ascii="Cambria" w:hAnsi="Cambria"/>
        </w:rPr>
        <w:t xml:space="preserve"> and </w:t>
      </w:r>
      <w:r w:rsidR="006B72C1">
        <w:rPr>
          <w:rFonts w:ascii="Cambria" w:hAnsi="Cambria"/>
        </w:rPr>
        <w:t xml:space="preserve">severe </w:t>
      </w:r>
      <w:r w:rsidR="000D17A6">
        <w:rPr>
          <w:rFonts w:ascii="Cambria" w:hAnsi="Cambria"/>
        </w:rPr>
        <w:t>degradations in forecast accuracy</w:t>
      </w:r>
      <w:r w:rsidR="006B72C1">
        <w:rPr>
          <w:rFonts w:ascii="Cambria" w:hAnsi="Cambria"/>
        </w:rPr>
        <w:t>.</w:t>
      </w:r>
    </w:p>
    <w:p w14:paraId="24AB6523" w14:textId="3578B754" w:rsidR="00F33583" w:rsidRDefault="00F33583" w:rsidP="006457AC">
      <w:pPr>
        <w:rPr>
          <w:rFonts w:ascii="Cambria" w:eastAsiaTheme="minorEastAsia" w:hAnsi="Cambria"/>
        </w:rPr>
      </w:pPr>
    </w:p>
    <w:p w14:paraId="74314303" w14:textId="77777777" w:rsidR="0048192A" w:rsidRDefault="0048192A"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42AB163F"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nTS+ privacy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3D690A">
        <w:rPr>
          <w:rFonts w:ascii="Cambria" w:eastAsiaTheme="minorEastAsia" w:hAnsi="Cambria"/>
        </w:rPr>
        <w:t>mitigate the loss in forecast accuracy due to privacy protection</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protection approach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lastRenderedPageBreak/>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0253BED5"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Pr>
          <w:rFonts w:ascii="Cambria" w:hAnsi="Cambria"/>
        </w:rPr>
        <w:t xml:space="preserve">Our method enabled data owners to share time series data sets instead of only parameter estimates or forecast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nTS+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1531B9">
        <w:rPr>
          <w:rFonts w:ascii="Cambria" w:hAnsi="Cambria"/>
        </w:rPr>
        <w:t>between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000206BC" w14:textId="5159CE10" w:rsidR="005E2AE3"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A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also found that our k-nTS+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   </w:t>
      </w:r>
    </w:p>
    <w:p w14:paraId="5DCB8C89" w14:textId="15DDCD39" w:rsidR="00F81AED" w:rsidRDefault="00F81AED" w:rsidP="00F42FC3">
      <w:pPr>
        <w:tabs>
          <w:tab w:val="left" w:pos="1252"/>
        </w:tabs>
        <w:rPr>
          <w:rFonts w:ascii="Cambria" w:eastAsiaTheme="minorEastAsia" w:hAnsi="Cambria"/>
        </w:rPr>
      </w:pPr>
    </w:p>
    <w:p w14:paraId="03B40704" w14:textId="6CB28689" w:rsidR="00B73045" w:rsidRPr="002463C0"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 xml:space="preserve">-nTS+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8A472C">
        <w:rPr>
          <w:rFonts w:ascii="Cambria" w:eastAsiaTheme="minorEastAsia" w:hAnsi="Cambria"/>
        </w:rPr>
        <w:t xml:space="preserve">other </w:t>
      </w:r>
      <w:r w:rsidR="00F4787B">
        <w:rPr>
          <w:rFonts w:ascii="Cambria" w:eastAsiaTheme="minorEastAsia" w:hAnsi="Cambria"/>
        </w:rPr>
        <w:t xml:space="preserve">time series use cases requiring privacy may maintain utility. </w:t>
      </w:r>
      <w:r w:rsidR="006A6507">
        <w:rPr>
          <w:rFonts w:ascii="Cambria" w:eastAsiaTheme="minorEastAsia" w:hAnsi="Cambria"/>
        </w:rPr>
        <w:t>A major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3A6791">
        <w:rPr>
          <w:rFonts w:ascii="Cambria" w:eastAsiaTheme="minorEastAsia" w:hAnsi="Cambria"/>
        </w:rPr>
        <w:t>Finally, we did not</w:t>
      </w:r>
      <w:r>
        <w:rPr>
          <w:rFonts w:ascii="Cambria" w:eastAsiaTheme="minorEastAsia" w:hAnsi="Cambria"/>
        </w:rPr>
        <w:t xml:space="preserve"> 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forecasts using protected data</w:t>
      </w:r>
      <w:r w:rsidR="00785454">
        <w:rPr>
          <w:rFonts w:ascii="Cambria" w:eastAsiaTheme="minorEastAsia" w:hAnsi="Cambria"/>
        </w:rPr>
        <w:t xml:space="preserve"> improve forecast accuracy.</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w:t>
      </w:r>
      <w:commentRangeStart w:id="123"/>
      <w:r>
        <w:rPr>
          <w:rFonts w:ascii="Cambria" w:eastAsiaTheme="minorEastAsia" w:hAnsi="Cambria"/>
          <w:b/>
          <w:bCs/>
        </w:rPr>
        <w:t>eferences</w:t>
      </w:r>
      <w:commentRangeEnd w:id="123"/>
      <w:r w:rsidR="0099798F">
        <w:rPr>
          <w:rStyle w:val="CommentReference"/>
        </w:rPr>
        <w:commentReference w:id="123"/>
      </w:r>
    </w:p>
    <w:p w14:paraId="5FF2F1D6" w14:textId="063482DA" w:rsidR="0063515F" w:rsidRDefault="0063515F" w:rsidP="0063515F">
      <w:pPr>
        <w:tabs>
          <w:tab w:val="left" w:pos="1252"/>
        </w:tabs>
        <w:rPr>
          <w:rFonts w:ascii="Cambria" w:eastAsiaTheme="minorEastAsia" w:hAnsi="Cambria"/>
          <w:b/>
          <w:bCs/>
        </w:rPr>
      </w:pPr>
    </w:p>
    <w:p w14:paraId="40D7DC9D" w14:textId="63FA5EC4" w:rsidR="00DB3320" w:rsidRDefault="0063515F" w:rsidP="00DB3320">
      <w:pPr>
        <w:pStyle w:val="Bibliography"/>
        <w:rPr>
          <w:rFonts w:ascii="Cambria" w:hAnsi="Cambria"/>
        </w:rPr>
      </w:pPr>
      <w:r w:rsidRPr="000627DC">
        <w:rPr>
          <w:rFonts w:ascii="Cambria" w:eastAsiaTheme="minorEastAsia" w:hAnsi="Cambria"/>
          <w:b/>
          <w:bCs/>
        </w:rPr>
        <w:fldChar w:fldCharType="begin"/>
      </w:r>
      <w:r>
        <w:rPr>
          <w:rFonts w:ascii="Cambria" w:eastAsiaTheme="minorEastAsia" w:hAnsi="Cambria"/>
          <w:b/>
          <w:bCs/>
        </w:rPr>
        <w:instrText xml:space="preserve"> ADDIN ZOTERO_BIBL {"uncited":[],"omitted":[],"custom":[]} CSL_BIBLIOGRAPHY </w:instrText>
      </w:r>
      <w:r w:rsidRPr="000627DC">
        <w:rPr>
          <w:rFonts w:ascii="Cambria" w:eastAsiaTheme="minorEastAsia" w:hAnsi="Cambria"/>
          <w:b/>
          <w:bCs/>
        </w:rPr>
        <w:fldChar w:fldCharType="separate"/>
      </w:r>
      <w:r w:rsidR="00DB3320" w:rsidRPr="00DB3320">
        <w:rPr>
          <w:rFonts w:ascii="Cambria" w:hAnsi="Cambria"/>
        </w:rPr>
        <w:t xml:space="preserve">Bandara, K., Bergmeir, C., &amp; Smyl, S. (2018). Forecasting Across Time Series Databases using Recurrent Neural Networks on Groups of Similar Series: A Clustering Approach. </w:t>
      </w:r>
      <w:r w:rsidR="00DB3320" w:rsidRPr="00251DAA">
        <w:rPr>
          <w:rFonts w:ascii="Cambria" w:hAnsi="Cambria"/>
        </w:rPr>
        <w:t>ArXiv:1710.03222 [Cs, Econ, Stat]</w:t>
      </w:r>
      <w:r w:rsidR="00DB3320" w:rsidRPr="00DB3320">
        <w:rPr>
          <w:rFonts w:ascii="Cambria" w:hAnsi="Cambria"/>
        </w:rPr>
        <w:t>. http://arxiv.org/abs/1710.03222</w:t>
      </w:r>
    </w:p>
    <w:p w14:paraId="552FF2BC" w14:textId="5E32F294" w:rsidR="00F81AED" w:rsidRPr="00F81AED" w:rsidRDefault="00F81AED" w:rsidP="00F81AED">
      <w:pPr>
        <w:pStyle w:val="Bibliography"/>
        <w:rPr>
          <w:rFonts w:ascii="Cambria" w:hAnsi="Cambria"/>
        </w:rPr>
      </w:pPr>
      <w:r w:rsidRPr="00251DAA">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DB3320" w:rsidRDefault="00DB3320" w:rsidP="00DB3320">
      <w:pPr>
        <w:pStyle w:val="Bibliography"/>
        <w:rPr>
          <w:rFonts w:ascii="Cambria" w:hAnsi="Cambria"/>
        </w:rPr>
      </w:pPr>
      <w:r w:rsidRPr="00DB3320">
        <w:rPr>
          <w:rFonts w:ascii="Cambria" w:hAnsi="Cambria"/>
        </w:rPr>
        <w:t xml:space="preserve">Boone, T., Ganeshan, R., Jain, A., &amp; Sanders, N. R. (2019). Forecasting sales in the supply chain: Consumer analytics in the big data era.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70–180. https://doi.org/10.1016/j.ijforecast.2018.09.003</w:t>
      </w:r>
    </w:p>
    <w:p w14:paraId="4A224CD0" w14:textId="77777777" w:rsidR="00DB3320" w:rsidRPr="00DB3320" w:rsidRDefault="00DB3320" w:rsidP="00DB3320">
      <w:pPr>
        <w:pStyle w:val="Bibliography"/>
        <w:rPr>
          <w:rFonts w:ascii="Cambria" w:hAnsi="Cambria"/>
        </w:rPr>
      </w:pPr>
      <w:r w:rsidRPr="00DB3320">
        <w:rPr>
          <w:rFonts w:ascii="Cambria" w:hAnsi="Cambria"/>
        </w:rPr>
        <w:lastRenderedPageBreak/>
        <w:t xml:space="preserve">Chen, C., &amp; Liu, L.-M. (1993). Forecasting time series with outliers. </w:t>
      </w:r>
      <w:r w:rsidRPr="00DB3320">
        <w:rPr>
          <w:rFonts w:ascii="Cambria" w:hAnsi="Cambria"/>
          <w:i/>
          <w:iCs/>
        </w:rPr>
        <w:t>Journal of Forecasting</w:t>
      </w:r>
      <w:r w:rsidRPr="00DB3320">
        <w:rPr>
          <w:rFonts w:ascii="Cambria" w:hAnsi="Cambria"/>
        </w:rPr>
        <w:t xml:space="preserve">, </w:t>
      </w:r>
      <w:r w:rsidRPr="00DB3320">
        <w:rPr>
          <w:rFonts w:ascii="Cambria" w:hAnsi="Cambria"/>
          <w:i/>
          <w:iCs/>
        </w:rPr>
        <w:t>12</w:t>
      </w:r>
      <w:r w:rsidRPr="00DB3320">
        <w:rPr>
          <w:rFonts w:ascii="Cambria" w:hAnsi="Cambria"/>
        </w:rPr>
        <w:t>(1), 13–35. https://doi.org/10.1002/for.3980120103</w:t>
      </w:r>
    </w:p>
    <w:p w14:paraId="20E99B56" w14:textId="77777777" w:rsidR="00DB3320" w:rsidRPr="00DB3320" w:rsidRDefault="00DB3320" w:rsidP="00DB3320">
      <w:pPr>
        <w:pStyle w:val="Bibliography"/>
        <w:rPr>
          <w:rFonts w:ascii="Cambria" w:hAnsi="Cambria"/>
        </w:rPr>
      </w:pPr>
      <w:r w:rsidRPr="00DB3320">
        <w:rPr>
          <w:rFonts w:ascii="Cambria" w:hAnsi="Cambria"/>
        </w:rPr>
        <w:t xml:space="preserve">Crimi, N., &amp; Eddy, W. (2014). Top-Coding and Public Use Microdata Samples from the U.S. Census Bureau. </w:t>
      </w:r>
      <w:r w:rsidRPr="00DB3320">
        <w:rPr>
          <w:rFonts w:ascii="Cambria" w:hAnsi="Cambria"/>
          <w:i/>
          <w:iCs/>
        </w:rPr>
        <w:t>Journal of Privacy and Confidentiality</w:t>
      </w:r>
      <w:r w:rsidRPr="00DB3320">
        <w:rPr>
          <w:rFonts w:ascii="Cambria" w:hAnsi="Cambria"/>
        </w:rPr>
        <w:t xml:space="preserve">, </w:t>
      </w:r>
      <w:r w:rsidRPr="00DB3320">
        <w:rPr>
          <w:rFonts w:ascii="Cambria" w:hAnsi="Cambria"/>
          <w:i/>
          <w:iCs/>
        </w:rPr>
        <w:t>6</w:t>
      </w:r>
      <w:r w:rsidRPr="00DB3320">
        <w:rPr>
          <w:rFonts w:ascii="Cambria" w:hAnsi="Cambria"/>
        </w:rPr>
        <w:t>(2). https://doi.org/10.29012/jpc.v6i2.639</w:t>
      </w:r>
    </w:p>
    <w:p w14:paraId="3CF8E891" w14:textId="77777777" w:rsidR="00DB3320" w:rsidRPr="00DB3320" w:rsidRDefault="00DB3320" w:rsidP="00DB3320">
      <w:pPr>
        <w:pStyle w:val="Bibliography"/>
        <w:rPr>
          <w:rFonts w:ascii="Cambria" w:hAnsi="Cambria"/>
        </w:rPr>
      </w:pPr>
      <w:r w:rsidRPr="00DB3320">
        <w:rPr>
          <w:rFonts w:ascii="Cambria" w:hAnsi="Cambria"/>
        </w:rPr>
        <w:t xml:space="preserve">Davydenko, A., &amp; Fildes, R. (2013). Measuring forecasting accuracy: The case of judgmental adjustments to SKU-level demand forecas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9</w:t>
      </w:r>
      <w:r w:rsidRPr="00DB3320">
        <w:rPr>
          <w:rFonts w:ascii="Cambria" w:hAnsi="Cambria"/>
        </w:rPr>
        <w:t>(3), 510–522. https://doi.org/10.1016/j.ijforecast.2012.09.002</w:t>
      </w:r>
    </w:p>
    <w:p w14:paraId="33FED09A" w14:textId="77777777" w:rsidR="00DB3320" w:rsidRPr="00DB3320" w:rsidRDefault="00DB3320" w:rsidP="00DB3320">
      <w:pPr>
        <w:pStyle w:val="Bibliography"/>
        <w:rPr>
          <w:rFonts w:ascii="Cambria" w:hAnsi="Cambria"/>
        </w:rPr>
      </w:pPr>
      <w:r w:rsidRPr="00DB3320">
        <w:rPr>
          <w:rFonts w:ascii="Cambria" w:hAnsi="Cambria"/>
        </w:rPr>
        <w:t xml:space="preserve">de Montjoye, Y.-A., Hidalgo, C. A., Verleysen, M., &amp; Blondel, V. D. (2013). Unique in the Crowd: The privacy bounds of human mobility. </w:t>
      </w:r>
      <w:r w:rsidRPr="00DB3320">
        <w:rPr>
          <w:rFonts w:ascii="Cambria" w:hAnsi="Cambria"/>
          <w:i/>
          <w:iCs/>
        </w:rPr>
        <w:t>Scientific Reports</w:t>
      </w:r>
      <w:r w:rsidRPr="00DB3320">
        <w:rPr>
          <w:rFonts w:ascii="Cambria" w:hAnsi="Cambria"/>
        </w:rPr>
        <w:t xml:space="preserve">, </w:t>
      </w:r>
      <w:r w:rsidRPr="00DB3320">
        <w:rPr>
          <w:rFonts w:ascii="Cambria" w:hAnsi="Cambria"/>
          <w:i/>
          <w:iCs/>
        </w:rPr>
        <w:t>3</w:t>
      </w:r>
      <w:r w:rsidRPr="00DB3320">
        <w:rPr>
          <w:rFonts w:ascii="Cambria" w:hAnsi="Cambria"/>
        </w:rPr>
        <w:t>(1), 1376. https://doi.org/10.1038/srep01376</w:t>
      </w:r>
    </w:p>
    <w:p w14:paraId="51957A30" w14:textId="77777777" w:rsidR="00DB3320" w:rsidRPr="00DB3320" w:rsidRDefault="00DB3320" w:rsidP="00DB3320">
      <w:pPr>
        <w:pStyle w:val="Bibliography"/>
        <w:rPr>
          <w:rFonts w:ascii="Cambria" w:hAnsi="Cambria"/>
        </w:rPr>
      </w:pPr>
      <w:r w:rsidRPr="00DB3320">
        <w:rPr>
          <w:rFonts w:ascii="Cambria" w:hAnsi="Cambria"/>
        </w:rPr>
        <w:t xml:space="preserve">Fildes, R., Goodwin, P., Lawrence, M., &amp; Nikolopoulos, K. (2009). Effective forecasting and judgmental adjustments: An empirical evaluation and strategies for improvement in supply-chain plann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25</w:t>
      </w:r>
      <w:r w:rsidRPr="00DB3320">
        <w:rPr>
          <w:rFonts w:ascii="Cambria" w:hAnsi="Cambria"/>
        </w:rPr>
        <w:t>(1), 3–23. https://doi.org/10.1016/j.ijforecast.2008.11.010</w:t>
      </w:r>
    </w:p>
    <w:p w14:paraId="6E7D5FE6" w14:textId="77777777" w:rsidR="00DB3320" w:rsidRPr="00DB3320" w:rsidRDefault="00DB3320" w:rsidP="00DB3320">
      <w:pPr>
        <w:pStyle w:val="Bibliography"/>
        <w:rPr>
          <w:rFonts w:ascii="Cambria" w:hAnsi="Cambria"/>
        </w:rPr>
      </w:pPr>
      <w:r w:rsidRPr="00DB3320">
        <w:rPr>
          <w:rFonts w:ascii="Cambria" w:hAnsi="Cambria"/>
        </w:rPr>
        <w:t xml:space="preserve">Fildes, R., Goodwin, P., &amp; Önkal, D. (2019). Use and misuse of information in supply chain forecasting of promotion effect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5</w:t>
      </w:r>
      <w:r w:rsidRPr="00DB3320">
        <w:rPr>
          <w:rFonts w:ascii="Cambria" w:hAnsi="Cambria"/>
        </w:rPr>
        <w:t>(1), 144–156. https://doi.org/10.1016/j.ijforecast.2017.12.006</w:t>
      </w:r>
    </w:p>
    <w:p w14:paraId="0AAA6248" w14:textId="5524BA97" w:rsidR="00075520" w:rsidRPr="00075520" w:rsidRDefault="00DB3320" w:rsidP="00075520">
      <w:pPr>
        <w:pStyle w:val="Bibliography"/>
        <w:rPr>
          <w:rFonts w:ascii="Cambria" w:hAnsi="Cambria"/>
        </w:rPr>
      </w:pPr>
      <w:r w:rsidRPr="00DB3320">
        <w:rPr>
          <w:rFonts w:ascii="Cambria" w:hAnsi="Cambria"/>
        </w:rPr>
        <w:t xml:space="preserve">Fulcher, B. D., &amp; Jones, N. S. (2014). Highly Comparative Feature-Based Time-Series Classification.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12), 3026–3037. https://doi.org/10.1109/TKDE.2014.2316504</w:t>
      </w:r>
    </w:p>
    <w:p w14:paraId="3A44F207" w14:textId="3B42C99D" w:rsidR="00075520" w:rsidRPr="00075520" w:rsidRDefault="00075520" w:rsidP="00075520">
      <w:pPr>
        <w:rPr>
          <w:rFonts w:ascii="Cambria" w:hAnsi="Cambria"/>
        </w:rPr>
      </w:pPr>
      <w:r w:rsidRPr="00075520">
        <w:rPr>
          <w:rFonts w:ascii="Cambria" w:hAnsi="Cambria"/>
        </w:rPr>
        <w:t>Goerg, G. (2013). Forecastable component analysis. In </w:t>
      </w:r>
      <w:r w:rsidRPr="00075520">
        <w:rPr>
          <w:rFonts w:ascii="Cambria" w:hAnsi="Cambria"/>
          <w:i/>
          <w:iCs/>
        </w:rPr>
        <w:t>International conference on machine learning</w:t>
      </w:r>
      <w:r w:rsidRPr="00075520">
        <w:rPr>
          <w:rFonts w:ascii="Cambria" w:hAnsi="Cambria"/>
        </w:rPr>
        <w:t> (pp. 64-72). PMLR.</w:t>
      </w:r>
    </w:p>
    <w:p w14:paraId="350C6648" w14:textId="77777777" w:rsidR="00075520" w:rsidRPr="00075520" w:rsidRDefault="00075520" w:rsidP="00075520"/>
    <w:p w14:paraId="572BCFE7" w14:textId="77777777" w:rsidR="00750157" w:rsidRPr="00750157" w:rsidRDefault="00750157" w:rsidP="00DB3320">
      <w:pPr>
        <w:pStyle w:val="Bibliography"/>
        <w:rPr>
          <w:rFonts w:ascii="Cambria" w:hAnsi="Cambria"/>
        </w:rPr>
      </w:pPr>
      <w:r w:rsidRPr="00750157">
        <w:rPr>
          <w:rFonts w:ascii="Cambria" w:hAnsi="Cambria"/>
        </w:rPr>
        <w:t>Goldfarb, A., &amp; Tucker, C. (2013). Why managing consumer privacy can be an opportunity. </w:t>
      </w:r>
      <w:r w:rsidRPr="00750157">
        <w:rPr>
          <w:rFonts w:ascii="Cambria" w:hAnsi="Cambria"/>
          <w:i/>
          <w:iCs/>
        </w:rPr>
        <w:t>MIT Sloan Management Review</w:t>
      </w:r>
      <w:r w:rsidRPr="00750157">
        <w:rPr>
          <w:rFonts w:ascii="Cambria" w:hAnsi="Cambria"/>
        </w:rPr>
        <w:t>, 54(3), 10.</w:t>
      </w:r>
    </w:p>
    <w:p w14:paraId="0FD8E279" w14:textId="3ECCF04F" w:rsidR="00DB3320" w:rsidRPr="00DB3320" w:rsidRDefault="00DB3320" w:rsidP="00DB3320">
      <w:pPr>
        <w:pStyle w:val="Bibliography"/>
        <w:rPr>
          <w:rFonts w:ascii="Cambria" w:hAnsi="Cambria"/>
        </w:rPr>
      </w:pPr>
      <w:r w:rsidRPr="00DB3320">
        <w:rPr>
          <w:rFonts w:ascii="Cambria" w:hAnsi="Cambria"/>
        </w:rPr>
        <w:t xml:space="preserve">Goldfarb, A., &amp; Tucker, C. E. (2011). Privacy Regulation and Online Advertising. </w:t>
      </w:r>
      <w:r w:rsidRPr="00DB3320">
        <w:rPr>
          <w:rFonts w:ascii="Cambria" w:hAnsi="Cambria"/>
          <w:i/>
          <w:iCs/>
        </w:rPr>
        <w:t>Management Science</w:t>
      </w:r>
      <w:r w:rsidRPr="00DB3320">
        <w:rPr>
          <w:rFonts w:ascii="Cambria" w:hAnsi="Cambria"/>
        </w:rPr>
        <w:t xml:space="preserve">, </w:t>
      </w:r>
      <w:r w:rsidRPr="00DB3320">
        <w:rPr>
          <w:rFonts w:ascii="Cambria" w:hAnsi="Cambria"/>
          <w:i/>
          <w:iCs/>
        </w:rPr>
        <w:t>57</w:t>
      </w:r>
      <w:r w:rsidRPr="00DB3320">
        <w:rPr>
          <w:rFonts w:ascii="Cambria" w:hAnsi="Cambria"/>
        </w:rPr>
        <w:t>(1), 57–71. https://doi.org/10.1287/mnsc.1100.1246</w:t>
      </w:r>
    </w:p>
    <w:p w14:paraId="0E74E9AB" w14:textId="0DA3C409" w:rsidR="00DB3320" w:rsidRPr="00DB3320" w:rsidRDefault="00DB3320" w:rsidP="00DB3320">
      <w:pPr>
        <w:pStyle w:val="Bibliography"/>
        <w:rPr>
          <w:rFonts w:ascii="Cambria" w:hAnsi="Cambria"/>
        </w:rPr>
      </w:pPr>
      <w:r w:rsidRPr="00DB3320">
        <w:rPr>
          <w:rFonts w:ascii="Cambria" w:hAnsi="Cambria"/>
        </w:rPr>
        <w:lastRenderedPageBreak/>
        <w:t>Gonçalves, C., Bessa, R. J., &amp; Pinson, P. (2021</w:t>
      </w:r>
      <w:r w:rsidR="00082777">
        <w:rPr>
          <w:rFonts w:ascii="Cambria" w:hAnsi="Cambria"/>
        </w:rPr>
        <w:t>a</w:t>
      </w:r>
      <w:r w:rsidRPr="00DB3320">
        <w:rPr>
          <w:rFonts w:ascii="Cambria" w:hAnsi="Cambria"/>
        </w:rPr>
        <w:t xml:space="preserve">). A critical overview of privacy-preserving approaches for collaborative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322–342. https://doi.org/10.1016/j.ijforecast.2020.06.003</w:t>
      </w:r>
    </w:p>
    <w:p w14:paraId="3634F0F4" w14:textId="678B2C92" w:rsidR="00DB3320" w:rsidRPr="00DB3320" w:rsidRDefault="0023704B" w:rsidP="00DB3320">
      <w:pPr>
        <w:pStyle w:val="Bibliography"/>
        <w:rPr>
          <w:rFonts w:ascii="Cambria" w:hAnsi="Cambria"/>
        </w:rPr>
      </w:pPr>
      <w:r w:rsidRPr="00DB3320">
        <w:rPr>
          <w:rFonts w:ascii="Cambria" w:hAnsi="Cambria"/>
        </w:rPr>
        <w:t>Gonçalves</w:t>
      </w:r>
      <w:r w:rsidR="00DB3320" w:rsidRPr="00DB3320">
        <w:rPr>
          <w:rFonts w:ascii="Cambria" w:hAnsi="Cambria"/>
        </w:rPr>
        <w:t>, C., Bessa, R. J., &amp; Pinson, P. (2021</w:t>
      </w:r>
      <w:r w:rsidR="00082777">
        <w:rPr>
          <w:rFonts w:ascii="Cambria" w:hAnsi="Cambria"/>
        </w:rPr>
        <w:t>b</w:t>
      </w:r>
      <w:r w:rsidR="00DB3320" w:rsidRPr="00DB3320">
        <w:rPr>
          <w:rFonts w:ascii="Cambria" w:hAnsi="Cambria"/>
        </w:rPr>
        <w:t xml:space="preserve">). Privacy-Preserving Distributed Learning for Renewable Energy Forecasting. </w:t>
      </w:r>
      <w:r w:rsidR="00DB3320" w:rsidRPr="00DB3320">
        <w:rPr>
          <w:rFonts w:ascii="Cambria" w:hAnsi="Cambria"/>
          <w:i/>
          <w:iCs/>
        </w:rPr>
        <w:t>IEEE Transactions on Sustainable Energy</w:t>
      </w:r>
      <w:r w:rsidR="00DB3320" w:rsidRPr="00DB3320">
        <w:rPr>
          <w:rFonts w:ascii="Cambria" w:hAnsi="Cambria"/>
        </w:rPr>
        <w:t xml:space="preserve">, </w:t>
      </w:r>
      <w:r w:rsidR="00DB3320" w:rsidRPr="00DB3320">
        <w:rPr>
          <w:rFonts w:ascii="Cambria" w:hAnsi="Cambria"/>
          <w:i/>
          <w:iCs/>
        </w:rPr>
        <w:t>12</w:t>
      </w:r>
      <w:r w:rsidR="00DB3320" w:rsidRPr="00DB3320">
        <w:rPr>
          <w:rFonts w:ascii="Cambria" w:hAnsi="Cambria"/>
        </w:rPr>
        <w:t>(3), 1777–1787. https://doi.org/10.1109/TSTE.2021.3065117</w:t>
      </w:r>
    </w:p>
    <w:p w14:paraId="280CA472" w14:textId="017C8122" w:rsidR="00DB3320" w:rsidRDefault="0023704B" w:rsidP="00DB3320">
      <w:pPr>
        <w:pStyle w:val="Bibliography"/>
        <w:rPr>
          <w:rFonts w:ascii="Cambria" w:hAnsi="Cambria"/>
        </w:rPr>
      </w:pPr>
      <w:r w:rsidRPr="00DB3320">
        <w:rPr>
          <w:rFonts w:ascii="Cambria" w:hAnsi="Cambria"/>
        </w:rPr>
        <w:t>Gonçalves</w:t>
      </w:r>
      <w:r w:rsidR="00DB3320" w:rsidRPr="00DB3320">
        <w:rPr>
          <w:rFonts w:ascii="Cambria" w:hAnsi="Cambria"/>
        </w:rPr>
        <w:t>, C., Pinson, P., &amp; Bessa, R. J. (2021</w:t>
      </w:r>
      <w:r w:rsidR="00082777">
        <w:rPr>
          <w:rFonts w:ascii="Cambria" w:hAnsi="Cambria"/>
        </w:rPr>
        <w:t>c</w:t>
      </w:r>
      <w:r w:rsidR="00DB3320" w:rsidRPr="00DB3320">
        <w:rPr>
          <w:rFonts w:ascii="Cambria" w:hAnsi="Cambria"/>
        </w:rPr>
        <w:t xml:space="preserve">). Towards Data Markets in Renewable Energy Forecasting. </w:t>
      </w:r>
      <w:r w:rsidR="00DB3320" w:rsidRPr="00251DAA">
        <w:rPr>
          <w:rFonts w:ascii="Cambria" w:hAnsi="Cambria"/>
        </w:rPr>
        <w:t>IEEE Transactions on Sustainable Energy</w:t>
      </w:r>
      <w:r w:rsidR="00DB3320" w:rsidRPr="00DB3320">
        <w:rPr>
          <w:rFonts w:ascii="Cambria" w:hAnsi="Cambria"/>
        </w:rPr>
        <w:t xml:space="preserve">, </w:t>
      </w:r>
      <w:r w:rsidR="00DB3320" w:rsidRPr="00251DAA">
        <w:rPr>
          <w:rFonts w:ascii="Cambria" w:hAnsi="Cambria"/>
        </w:rPr>
        <w:t>12</w:t>
      </w:r>
      <w:r w:rsidR="00DB3320" w:rsidRPr="00DB3320">
        <w:rPr>
          <w:rFonts w:ascii="Cambria" w:hAnsi="Cambria"/>
        </w:rPr>
        <w:t>(1), 533–542. https://doi.org/10.1109/TSTE.2020.3009615</w:t>
      </w:r>
    </w:p>
    <w:p w14:paraId="6CBD7FA4" w14:textId="424EDE2A" w:rsidR="00174456" w:rsidRDefault="00174456" w:rsidP="00174456">
      <w:pPr>
        <w:pStyle w:val="Bibliography"/>
        <w:rPr>
          <w:rFonts w:ascii="Cambria" w:hAnsi="Cambria"/>
        </w:rPr>
      </w:pPr>
      <w:r w:rsidRPr="00251DAA">
        <w:rPr>
          <w:rFonts w:ascii="Cambria" w:hAnsi="Cambria"/>
        </w:rPr>
        <w:t>Gregorutti, B., Michel, B., &amp; Saint-Pierre, P. (2017). Correlation and variable importance in random forests. </w:t>
      </w:r>
      <w:r w:rsidRPr="00251DAA">
        <w:rPr>
          <w:rFonts w:ascii="Cambria" w:hAnsi="Cambria"/>
          <w:i/>
          <w:iCs/>
        </w:rPr>
        <w:t>Statistics and Computing</w:t>
      </w:r>
      <w:r w:rsidRPr="00251DAA">
        <w:rPr>
          <w:rFonts w:ascii="Cambria" w:hAnsi="Cambria"/>
        </w:rPr>
        <w:t>, 27(3), 659-678.</w:t>
      </w:r>
    </w:p>
    <w:p w14:paraId="66ADBDFB" w14:textId="174F4E83" w:rsidR="007C350C" w:rsidRPr="00657CD6" w:rsidRDefault="007C350C" w:rsidP="007C350C">
      <w:pPr>
        <w:rPr>
          <w:rFonts w:ascii="Cambria" w:hAnsi="Cambria"/>
        </w:rPr>
      </w:pPr>
      <w:r w:rsidRPr="00657CD6">
        <w:rPr>
          <w:rFonts w:ascii="Cambria" w:hAnsi="Cambria"/>
        </w:rPr>
        <w:t>Herzen, J. et al. (2022). Darts: User-friendly modern machine learning for time series. Journal of Machine Learning Research, vol. 23, num. 124, pg. 1-6. URL: http://jmlr.org/papers/v23/21-1177.html.</w:t>
      </w:r>
    </w:p>
    <w:p w14:paraId="4E249A63" w14:textId="77777777" w:rsidR="007C350C" w:rsidRPr="00E61331" w:rsidRDefault="007C350C" w:rsidP="00657CD6">
      <w:pPr>
        <w:rPr>
          <w:rFonts w:ascii="Cambria" w:hAnsi="Cambria"/>
        </w:rPr>
      </w:pPr>
    </w:p>
    <w:p w14:paraId="080D8129" w14:textId="77777777" w:rsidR="00DB3320" w:rsidRPr="00DB3320" w:rsidRDefault="00DB3320" w:rsidP="00DB3320">
      <w:pPr>
        <w:pStyle w:val="Bibliography"/>
        <w:rPr>
          <w:rFonts w:ascii="Cambria" w:hAnsi="Cambria"/>
        </w:rPr>
      </w:pPr>
      <w:r w:rsidRPr="00DB3320">
        <w:rPr>
          <w:rFonts w:ascii="Cambria" w:hAnsi="Cambria"/>
        </w:rPr>
        <w:t xml:space="preserve">Hewamalage, H., Bergmeir, C., &amp; Bandara, K. (2021). Recurrent Neural Networks for Time Series Forecasting: Current status and future directions. </w:t>
      </w:r>
      <w:r w:rsidRPr="00251DAA">
        <w:rPr>
          <w:rFonts w:ascii="Cambria" w:hAnsi="Cambria"/>
        </w:rPr>
        <w:t>International Journal of Forecasting</w:t>
      </w:r>
      <w:r w:rsidRPr="00DB3320">
        <w:rPr>
          <w:rFonts w:ascii="Cambria" w:hAnsi="Cambria"/>
        </w:rPr>
        <w:t xml:space="preserve">, </w:t>
      </w:r>
      <w:r w:rsidRPr="00251DAA">
        <w:rPr>
          <w:rFonts w:ascii="Cambria" w:hAnsi="Cambria"/>
        </w:rPr>
        <w:t>37</w:t>
      </w:r>
      <w:r w:rsidRPr="00DB3320">
        <w:rPr>
          <w:rFonts w:ascii="Cambria" w:hAnsi="Cambria"/>
        </w:rPr>
        <w:t>(1), 388–427. https://doi.org/10.1016/j.ijforecast.2020.06.008</w:t>
      </w:r>
    </w:p>
    <w:p w14:paraId="0920A9E9" w14:textId="5E1FCB2C" w:rsidR="00DB3320" w:rsidRDefault="00DB3320" w:rsidP="00DB3320">
      <w:pPr>
        <w:pStyle w:val="Bibliography"/>
        <w:rPr>
          <w:rFonts w:ascii="Cambria" w:hAnsi="Cambria"/>
        </w:rPr>
      </w:pPr>
      <w:r w:rsidRPr="00DB3320">
        <w:rPr>
          <w:rFonts w:ascii="Cambria" w:hAnsi="Cambria"/>
        </w:rPr>
        <w:t xml:space="preserve">Hewamalage, H., Bergmeir, C., &amp; Bandara, K. (2022). Global models for time series forecasting: A Simulation study. </w:t>
      </w:r>
      <w:r w:rsidRPr="00DB3320">
        <w:rPr>
          <w:rFonts w:ascii="Cambria" w:hAnsi="Cambria"/>
          <w:i/>
          <w:iCs/>
        </w:rPr>
        <w:t>Pattern Recognition</w:t>
      </w:r>
      <w:r w:rsidRPr="00DB3320">
        <w:rPr>
          <w:rFonts w:ascii="Cambria" w:hAnsi="Cambria"/>
        </w:rPr>
        <w:t xml:space="preserve">, </w:t>
      </w:r>
      <w:r w:rsidRPr="00DB3320">
        <w:rPr>
          <w:rFonts w:ascii="Cambria" w:hAnsi="Cambria"/>
          <w:i/>
          <w:iCs/>
        </w:rPr>
        <w:t>124</w:t>
      </w:r>
      <w:r w:rsidRPr="00DB3320">
        <w:rPr>
          <w:rFonts w:ascii="Cambria" w:hAnsi="Cambria"/>
        </w:rPr>
        <w:t>, 108441. https://doi.org/10.1016/j.patcog.2021.108441</w:t>
      </w:r>
    </w:p>
    <w:p w14:paraId="06A57530" w14:textId="39BAEADE" w:rsidR="00271F92" w:rsidRPr="00271F92" w:rsidRDefault="00271F92" w:rsidP="00271F92">
      <w:pPr>
        <w:pStyle w:val="Bibliography"/>
        <w:rPr>
          <w:rFonts w:ascii="Cambria" w:hAnsi="Cambria"/>
        </w:rPr>
      </w:pPr>
      <w:r w:rsidRPr="00271F92">
        <w:rPr>
          <w:rFonts w:ascii="Cambria" w:hAnsi="Cambria"/>
        </w:rPr>
        <w:t>Hyndman, R.J., &amp; Athanasopoulos, G. (2021) </w:t>
      </w:r>
      <w:r w:rsidRPr="00271F92">
        <w:rPr>
          <w:rFonts w:ascii="Cambria" w:hAnsi="Cambria"/>
          <w:i/>
          <w:iCs/>
        </w:rPr>
        <w:t>Forecasting: principles and practice</w:t>
      </w:r>
      <w:r w:rsidRPr="00271F92">
        <w:rPr>
          <w:rFonts w:ascii="Cambria" w:hAnsi="Cambria"/>
        </w:rPr>
        <w:t>, 3rd edition, OTexts: Melbourne, Australia. OTexts.com/fpp3. Accessed on </w:t>
      </w:r>
      <w:r>
        <w:rPr>
          <w:rFonts w:ascii="Cambria" w:hAnsi="Cambria"/>
        </w:rPr>
        <w:t>Feb. 23</w:t>
      </w:r>
      <w:r w:rsidRPr="00271F92">
        <w:rPr>
          <w:rFonts w:ascii="Cambria" w:hAnsi="Cambria"/>
          <w:vertAlign w:val="superscript"/>
        </w:rPr>
        <w:t>rd</w:t>
      </w:r>
      <w:r>
        <w:rPr>
          <w:rFonts w:ascii="Cambria" w:hAnsi="Cambria"/>
        </w:rPr>
        <w:t>, 2023</w:t>
      </w:r>
      <w:r w:rsidRPr="00271F92">
        <w:rPr>
          <w:rFonts w:ascii="Cambria" w:hAnsi="Cambria"/>
        </w:rPr>
        <w:t>.</w:t>
      </w:r>
    </w:p>
    <w:p w14:paraId="452302F8" w14:textId="77777777" w:rsidR="00DB3320" w:rsidRPr="00DB3320" w:rsidRDefault="00DB3320" w:rsidP="00DB3320">
      <w:pPr>
        <w:pStyle w:val="Bibliography"/>
        <w:rPr>
          <w:rFonts w:ascii="Cambria" w:hAnsi="Cambria"/>
        </w:rPr>
      </w:pPr>
      <w:r w:rsidRPr="00DB3320">
        <w:rPr>
          <w:rFonts w:ascii="Cambria" w:hAnsi="Cambria"/>
        </w:rPr>
        <w:t xml:space="preserve">Imtiaz, S., Horchidan, S.-F., Abbas, Z., Arsalan, M., Chaudhry, H. N., &amp; Vlassov, V. (2020). Privacy Preserving Time-Series Forecasting of User Health Data Streams. </w:t>
      </w:r>
      <w:r w:rsidRPr="00DB3320">
        <w:rPr>
          <w:rFonts w:ascii="Cambria" w:hAnsi="Cambria"/>
          <w:i/>
          <w:iCs/>
        </w:rPr>
        <w:t>2020 IEEE International Conference on Big Data (Big Data)</w:t>
      </w:r>
      <w:r w:rsidRPr="00DB3320">
        <w:rPr>
          <w:rFonts w:ascii="Cambria" w:hAnsi="Cambria"/>
        </w:rPr>
        <w:t>, 3428–3437. https://doi.org/10.1109/BigData50022.2020.9378186</w:t>
      </w:r>
    </w:p>
    <w:p w14:paraId="6B35CE31" w14:textId="77777777" w:rsidR="00DB3320" w:rsidRPr="00DB3320" w:rsidRDefault="00DB3320" w:rsidP="00DB3320">
      <w:pPr>
        <w:pStyle w:val="Bibliography"/>
        <w:rPr>
          <w:rFonts w:ascii="Cambria" w:hAnsi="Cambria"/>
        </w:rPr>
      </w:pPr>
      <w:r w:rsidRPr="00DB3320">
        <w:rPr>
          <w:rFonts w:ascii="Cambria" w:hAnsi="Cambria"/>
        </w:rPr>
        <w:lastRenderedPageBreak/>
        <w:t xml:space="preserve">Kang, Y., Hyndman, R. J., &amp; Smith-Miles, K. (2017). Visualising forecasting algorithm performance using time series instance space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2), 345–358. https://doi.org/10.1016/j.ijforecast.2016.09.004</w:t>
      </w:r>
    </w:p>
    <w:p w14:paraId="0A40E2E1" w14:textId="77777777" w:rsidR="00DB3320" w:rsidRPr="00DB3320" w:rsidRDefault="00DB3320" w:rsidP="00DB3320">
      <w:pPr>
        <w:pStyle w:val="Bibliography"/>
        <w:rPr>
          <w:rFonts w:ascii="Cambria" w:hAnsi="Cambria"/>
        </w:rPr>
      </w:pPr>
      <w:r w:rsidRPr="00DB3320">
        <w:rPr>
          <w:rFonts w:ascii="Cambria" w:hAnsi="Cambria"/>
        </w:rPr>
        <w:t xml:space="preserve">Khosrowabadi, N., Hoberg, K., &amp; Imdahl, C. (2022). Evaluating human behaviour in response to AI recommendations for judgemental forecasting. </w:t>
      </w:r>
      <w:r w:rsidRPr="00DB3320">
        <w:rPr>
          <w:rFonts w:ascii="Cambria" w:hAnsi="Cambria"/>
          <w:i/>
          <w:iCs/>
        </w:rPr>
        <w:t>European Journal of Operational Research</w:t>
      </w:r>
      <w:r w:rsidRPr="00DB3320">
        <w:rPr>
          <w:rFonts w:ascii="Cambria" w:hAnsi="Cambria"/>
        </w:rPr>
        <w:t xml:space="preserve">, </w:t>
      </w:r>
      <w:r w:rsidRPr="00DB3320">
        <w:rPr>
          <w:rFonts w:ascii="Cambria" w:hAnsi="Cambria"/>
          <w:i/>
          <w:iCs/>
        </w:rPr>
        <w:t>303</w:t>
      </w:r>
      <w:r w:rsidRPr="00DB3320">
        <w:rPr>
          <w:rFonts w:ascii="Cambria" w:hAnsi="Cambria"/>
        </w:rPr>
        <w:t>(3), 1151–1167. https://doi.org/10.1016/j.ejor.2022.03.017</w:t>
      </w:r>
    </w:p>
    <w:p w14:paraId="764C8523" w14:textId="7344F71D" w:rsidR="00DB3320" w:rsidRDefault="00DB3320" w:rsidP="00DB3320">
      <w:pPr>
        <w:pStyle w:val="Bibliography"/>
        <w:rPr>
          <w:rFonts w:ascii="Cambria" w:hAnsi="Cambria"/>
        </w:rPr>
      </w:pPr>
      <w:r w:rsidRPr="00DB3320">
        <w:rPr>
          <w:rFonts w:ascii="Cambria" w:hAnsi="Cambria"/>
        </w:rPr>
        <w:t xml:space="preserve">Koning, A. J., Franses, P. H., Hibon, M., &amp; Stekler, H. O. (2005). The M3 competition: Statistical tests of the results. </w:t>
      </w:r>
      <w:r w:rsidRPr="00251DAA">
        <w:rPr>
          <w:rFonts w:ascii="Cambria" w:hAnsi="Cambria"/>
        </w:rPr>
        <w:t>International Journal of Forecasting</w:t>
      </w:r>
      <w:r w:rsidRPr="00DB3320">
        <w:rPr>
          <w:rFonts w:ascii="Cambria" w:hAnsi="Cambria"/>
        </w:rPr>
        <w:t xml:space="preserve">, </w:t>
      </w:r>
      <w:r w:rsidRPr="00251DAA">
        <w:rPr>
          <w:rFonts w:ascii="Cambria" w:hAnsi="Cambria"/>
        </w:rPr>
        <w:t>21</w:t>
      </w:r>
      <w:r w:rsidRPr="00DB3320">
        <w:rPr>
          <w:rFonts w:ascii="Cambria" w:hAnsi="Cambria"/>
        </w:rPr>
        <w:t>(3), 397–409. https://doi.org/10.1016/j.ijforecast.2004.10.003</w:t>
      </w:r>
    </w:p>
    <w:p w14:paraId="26B6FBC5" w14:textId="18D5030D" w:rsidR="00623715" w:rsidRPr="00341AF6" w:rsidRDefault="00623715" w:rsidP="00341AF6">
      <w:pPr>
        <w:pStyle w:val="Bibliography"/>
        <w:rPr>
          <w:rFonts w:ascii="Cambria" w:hAnsi="Cambria"/>
        </w:rPr>
      </w:pPr>
      <w:r w:rsidRPr="00251DAA">
        <w:rPr>
          <w:rFonts w:ascii="Cambria" w:hAnsi="Cambria"/>
        </w:rPr>
        <w:t>Li, N., Li, T., &amp; Venkatasubramanian, S. (2006, April). t-closeness: Privacy beyond k-anonymity and l-diversity. In 2007 IEEE 23rd international conference on data engineering (pp. 106-115). IEEE.</w:t>
      </w:r>
    </w:p>
    <w:p w14:paraId="709C80C7" w14:textId="77777777" w:rsidR="00DB3320" w:rsidRPr="00DB3320" w:rsidRDefault="00DB3320" w:rsidP="00DB3320">
      <w:pPr>
        <w:pStyle w:val="Bibliography"/>
        <w:rPr>
          <w:rFonts w:ascii="Cambria" w:hAnsi="Cambria"/>
        </w:rPr>
      </w:pPr>
      <w:r w:rsidRPr="00DB3320">
        <w:rPr>
          <w:rFonts w:ascii="Cambria" w:hAnsi="Cambria"/>
        </w:rPr>
        <w:t xml:space="preserve">Li, L., Kang, Y., &amp; Li, F. (2022). Bayesian forecast combination using time-varying features. </w:t>
      </w:r>
      <w:r w:rsidRPr="00251DAA">
        <w:rPr>
          <w:rFonts w:ascii="Cambria" w:hAnsi="Cambria"/>
        </w:rPr>
        <w:t>International Journal of Forecasting</w:t>
      </w:r>
      <w:r w:rsidRPr="00DB3320">
        <w:rPr>
          <w:rFonts w:ascii="Cambria" w:hAnsi="Cambria"/>
        </w:rPr>
        <w:t>, S0169207022000930. https://doi.org/10.1016/j.ijforecast.2022.06.002</w:t>
      </w:r>
    </w:p>
    <w:p w14:paraId="3F05563E" w14:textId="280904EA" w:rsidR="00DB3320" w:rsidRDefault="00DB3320" w:rsidP="00DB3320">
      <w:pPr>
        <w:pStyle w:val="Bibliography"/>
        <w:rPr>
          <w:rFonts w:ascii="Cambria" w:hAnsi="Cambria"/>
        </w:rPr>
      </w:pPr>
      <w:r w:rsidRPr="00DB3320">
        <w:rPr>
          <w:rFonts w:ascii="Cambria" w:hAnsi="Cambria"/>
        </w:rPr>
        <w:t xml:space="preserve">Liyue Fan &amp; Li Xiong. (2014). An Adaptive Approach to Real-Time Aggregate Monitoring With Differential Privacy. </w:t>
      </w:r>
      <w:r w:rsidRPr="00DB3320">
        <w:rPr>
          <w:rFonts w:ascii="Cambria" w:hAnsi="Cambria"/>
          <w:i/>
          <w:iCs/>
        </w:rPr>
        <w:t>IEEE Transactions on Knowledge and Data Engineering</w:t>
      </w:r>
      <w:r w:rsidRPr="00DB3320">
        <w:rPr>
          <w:rFonts w:ascii="Cambria" w:hAnsi="Cambria"/>
        </w:rPr>
        <w:t xml:space="preserve">, </w:t>
      </w:r>
      <w:r w:rsidRPr="00DB3320">
        <w:rPr>
          <w:rFonts w:ascii="Cambria" w:hAnsi="Cambria"/>
          <w:i/>
          <w:iCs/>
        </w:rPr>
        <w:t>26</w:t>
      </w:r>
      <w:r w:rsidRPr="00DB3320">
        <w:rPr>
          <w:rFonts w:ascii="Cambria" w:hAnsi="Cambria"/>
        </w:rPr>
        <w:t>(9), 2094–2106. https://doi.org/10.1109/TKDE.2013.96</w:t>
      </w:r>
    </w:p>
    <w:p w14:paraId="7D0E5900" w14:textId="73D66FD6" w:rsidR="006B654B" w:rsidRPr="00657CD6" w:rsidRDefault="006B654B" w:rsidP="006B654B">
      <w:pPr>
        <w:rPr>
          <w:rFonts w:ascii="Cambria" w:hAnsi="Cambria"/>
        </w:rPr>
      </w:pPr>
      <w:r w:rsidRPr="00657CD6">
        <w:rPr>
          <w:rFonts w:ascii="Cambria" w:hAnsi="Cambria"/>
        </w:rPr>
        <w:t>Loning, M., et al. (2022). sktime/sktime: v0.13.4. doi: 10.5281/zenodo.7117735.</w:t>
      </w:r>
    </w:p>
    <w:p w14:paraId="0E392467" w14:textId="77777777" w:rsidR="006B654B" w:rsidRPr="00657CD6" w:rsidRDefault="006B654B" w:rsidP="00657CD6"/>
    <w:p w14:paraId="4ACA5D6B" w14:textId="77777777" w:rsidR="00DB3320" w:rsidRPr="00DB3320" w:rsidRDefault="00DB3320" w:rsidP="00DB3320">
      <w:pPr>
        <w:pStyle w:val="Bibliography"/>
        <w:rPr>
          <w:rFonts w:ascii="Cambria" w:hAnsi="Cambria"/>
        </w:rPr>
      </w:pPr>
      <w:r w:rsidRPr="00DB3320">
        <w:rPr>
          <w:rFonts w:ascii="Cambria" w:hAnsi="Cambria"/>
        </w:rPr>
        <w:t xml:space="preserve">Luo, J., Hong, T., &amp; Fang, S.-C. (2018). Benchmarking robustness of load forecasting models under data integrity attack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1), 89–104. https://doi.org/10.1016/j.ijforecast.2017.08.004</w:t>
      </w:r>
    </w:p>
    <w:p w14:paraId="506EA3FE" w14:textId="77777777" w:rsidR="00DB3320" w:rsidRPr="00DB3320" w:rsidRDefault="00DB3320" w:rsidP="00DB3320">
      <w:pPr>
        <w:pStyle w:val="Bibliography"/>
        <w:rPr>
          <w:rFonts w:ascii="Cambria" w:hAnsi="Cambria"/>
        </w:rPr>
      </w:pPr>
      <w:r w:rsidRPr="00DB3320">
        <w:rPr>
          <w:rFonts w:ascii="Cambria" w:hAnsi="Cambria"/>
        </w:rPr>
        <w:t xml:space="preserve">Makridakis, S., &amp; Hibon, M. (2000). The M3-Competition: Results, conclusions and implications.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16</w:t>
      </w:r>
      <w:r w:rsidRPr="00DB3320">
        <w:rPr>
          <w:rFonts w:ascii="Cambria" w:hAnsi="Cambria"/>
        </w:rPr>
        <w:t>(4), 451–476. https://doi.org/10.1016/S0169-2070(00)00057-1</w:t>
      </w:r>
    </w:p>
    <w:p w14:paraId="3F96241C" w14:textId="77777777" w:rsidR="00DB3320" w:rsidRPr="00DB3320" w:rsidRDefault="00DB3320" w:rsidP="00DB3320">
      <w:pPr>
        <w:pStyle w:val="Bibliography"/>
        <w:rPr>
          <w:rFonts w:ascii="Cambria" w:hAnsi="Cambria"/>
        </w:rPr>
      </w:pPr>
      <w:r w:rsidRPr="00DB3320">
        <w:rPr>
          <w:rFonts w:ascii="Cambria" w:hAnsi="Cambria"/>
        </w:rPr>
        <w:lastRenderedPageBreak/>
        <w:t xml:space="preserve">Makridakis, S., Spiliotis, E., &amp; Assimakopoulos, V. (2018). The M4 Competition: Results, findings, conclusion and way forward.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4</w:t>
      </w:r>
      <w:r w:rsidRPr="00DB3320">
        <w:rPr>
          <w:rFonts w:ascii="Cambria" w:hAnsi="Cambria"/>
        </w:rPr>
        <w:t>(4), 802–808. https://doi.org/10.1016/j.ijforecast.2018.06.001</w:t>
      </w:r>
    </w:p>
    <w:p w14:paraId="7DF42208" w14:textId="77777777" w:rsidR="00DB3320" w:rsidRPr="00DB3320" w:rsidRDefault="00DB3320" w:rsidP="00DB3320">
      <w:pPr>
        <w:pStyle w:val="Bibliography"/>
        <w:rPr>
          <w:rFonts w:ascii="Cambria" w:hAnsi="Cambria"/>
        </w:rPr>
      </w:pPr>
      <w:r w:rsidRPr="00DB3320">
        <w:rPr>
          <w:rFonts w:ascii="Cambria" w:hAnsi="Cambria"/>
        </w:rPr>
        <w:t xml:space="preserve">Makridakis, S., Spiliotis, E., &amp; Assimakopoulos, V. (2022). M5 accuracy competition: Results, findings, and conclusions. </w:t>
      </w:r>
      <w:r w:rsidRPr="00DB3320">
        <w:rPr>
          <w:rFonts w:ascii="Cambria" w:hAnsi="Cambria"/>
          <w:i/>
          <w:iCs/>
        </w:rPr>
        <w:t>International Journal of Forecasting</w:t>
      </w:r>
      <w:r w:rsidRPr="00DB3320">
        <w:rPr>
          <w:rFonts w:ascii="Cambria" w:hAnsi="Cambria"/>
        </w:rPr>
        <w:t>, S0169207021001874. https://doi.org/10.1016/j.ijforecast.2021.11.013</w:t>
      </w:r>
    </w:p>
    <w:p w14:paraId="19CA8146" w14:textId="77777777" w:rsidR="00DB3320" w:rsidRPr="00DB3320" w:rsidRDefault="00DB3320" w:rsidP="00DB3320">
      <w:pPr>
        <w:pStyle w:val="Bibliography"/>
        <w:rPr>
          <w:rFonts w:ascii="Cambria" w:hAnsi="Cambria"/>
        </w:rPr>
      </w:pPr>
      <w:r w:rsidRPr="00DB3320">
        <w:rPr>
          <w:rFonts w:ascii="Cambria" w:hAnsi="Cambria"/>
        </w:rPr>
        <w:t xml:space="preserve">Martin, K. D., Borah, A., &amp; Palmatier, R. W. (2017). Data Privacy: Effects on Customer and Firm Performance. </w:t>
      </w:r>
      <w:r w:rsidRPr="00DB3320">
        <w:rPr>
          <w:rFonts w:ascii="Cambria" w:hAnsi="Cambria"/>
          <w:i/>
          <w:iCs/>
        </w:rPr>
        <w:t>Journal of Marketing</w:t>
      </w:r>
      <w:r w:rsidRPr="00DB3320">
        <w:rPr>
          <w:rFonts w:ascii="Cambria" w:hAnsi="Cambria"/>
        </w:rPr>
        <w:t xml:space="preserve">, </w:t>
      </w:r>
      <w:r w:rsidRPr="00DB3320">
        <w:rPr>
          <w:rFonts w:ascii="Cambria" w:hAnsi="Cambria"/>
          <w:i/>
          <w:iCs/>
        </w:rPr>
        <w:t>81</w:t>
      </w:r>
      <w:r w:rsidRPr="00DB3320">
        <w:rPr>
          <w:rFonts w:ascii="Cambria" w:hAnsi="Cambria"/>
        </w:rPr>
        <w:t>(1), 36–58. https://doi.org/10.1509/jm.15.0497</w:t>
      </w:r>
    </w:p>
    <w:p w14:paraId="647C8901" w14:textId="2C793ABA" w:rsidR="00DB3320" w:rsidRDefault="00DB3320" w:rsidP="00DB3320">
      <w:pPr>
        <w:pStyle w:val="Bibliography"/>
        <w:rPr>
          <w:rFonts w:ascii="Cambria" w:hAnsi="Cambria"/>
        </w:rPr>
      </w:pPr>
      <w:r w:rsidRPr="00DB3320">
        <w:rPr>
          <w:rFonts w:ascii="Cambria" w:hAnsi="Cambria"/>
        </w:rPr>
        <w:t xml:space="preserve">Nin, J., &amp; Torra, V. (2009). Towards the evaluation of time series protection methods. </w:t>
      </w:r>
      <w:r w:rsidRPr="00DB3320">
        <w:rPr>
          <w:rFonts w:ascii="Cambria" w:hAnsi="Cambria"/>
          <w:i/>
          <w:iCs/>
        </w:rPr>
        <w:t>Information Sciences</w:t>
      </w:r>
      <w:r w:rsidRPr="00DB3320">
        <w:rPr>
          <w:rFonts w:ascii="Cambria" w:hAnsi="Cambria"/>
        </w:rPr>
        <w:t xml:space="preserve">, </w:t>
      </w:r>
      <w:r w:rsidRPr="00DB3320">
        <w:rPr>
          <w:rFonts w:ascii="Cambria" w:hAnsi="Cambria"/>
          <w:i/>
          <w:iCs/>
        </w:rPr>
        <w:t>179</w:t>
      </w:r>
      <w:r w:rsidRPr="00DB3320">
        <w:rPr>
          <w:rFonts w:ascii="Cambria" w:hAnsi="Cambria"/>
        </w:rPr>
        <w:t>(11), 1663–1677. https://doi.org/10.1016/j.ins.2009.01.024</w:t>
      </w:r>
    </w:p>
    <w:p w14:paraId="41CEC531" w14:textId="6997DA16" w:rsidR="003E0F22" w:rsidRPr="00657CD6" w:rsidRDefault="003E0F22" w:rsidP="003E0F22">
      <w:pPr>
        <w:rPr>
          <w:rFonts w:ascii="Cambria" w:hAnsi="Cambria"/>
        </w:rPr>
      </w:pPr>
      <w:r w:rsidRPr="00657CD6">
        <w:rPr>
          <w:rFonts w:ascii="Cambria" w:hAnsi="Cambria"/>
        </w:rPr>
        <w:t>Nogueira, Fernando (2014). Bayesian Optimization: Open source constrained global optimization tool for Python. URL: https://github.com/fmfn/BayesianOptimization.</w:t>
      </w:r>
    </w:p>
    <w:p w14:paraId="05AB8FBD" w14:textId="77777777" w:rsidR="003E0F22" w:rsidRPr="003E0F22" w:rsidRDefault="003E0F22" w:rsidP="00657CD6">
      <w:pPr>
        <w:rPr>
          <w:rFonts w:ascii="Cambria" w:hAnsi="Cambria"/>
        </w:rPr>
      </w:pPr>
    </w:p>
    <w:p w14:paraId="18A0C701" w14:textId="77777777" w:rsidR="00DB3320" w:rsidRPr="00DB3320" w:rsidRDefault="00DB3320" w:rsidP="00DB3320">
      <w:pPr>
        <w:pStyle w:val="Bibliography"/>
        <w:rPr>
          <w:rFonts w:ascii="Cambria" w:hAnsi="Cambria"/>
        </w:rPr>
      </w:pPr>
      <w:r w:rsidRPr="00DB3320">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DB3320">
        <w:rPr>
          <w:rFonts w:ascii="Cambria" w:hAnsi="Cambria"/>
          <w:i/>
          <w:iCs/>
        </w:rPr>
        <w:t>Forecasting: Theory and practice</w:t>
      </w:r>
      <w:r w:rsidRPr="00DB3320">
        <w:rPr>
          <w:rFonts w:ascii="Cambria" w:hAnsi="Cambria"/>
        </w:rPr>
        <w:t>. 167.</w:t>
      </w:r>
    </w:p>
    <w:p w14:paraId="6AFF2A75" w14:textId="77777777" w:rsidR="00DB3320" w:rsidRPr="00DB3320" w:rsidRDefault="00DB3320" w:rsidP="00DB3320">
      <w:pPr>
        <w:pStyle w:val="Bibliography"/>
        <w:rPr>
          <w:rFonts w:ascii="Cambria" w:hAnsi="Cambria"/>
        </w:rPr>
      </w:pPr>
      <w:r w:rsidRPr="00DB3320">
        <w:rPr>
          <w:rFonts w:ascii="Cambria" w:hAnsi="Cambria"/>
        </w:rPr>
        <w:t xml:space="preserve">Petropoulos, F., &amp; Siemsen, E. (2022). Forecast Selection and Representativeness. </w:t>
      </w:r>
      <w:r w:rsidRPr="00DB3320">
        <w:rPr>
          <w:rFonts w:ascii="Cambria" w:hAnsi="Cambria"/>
          <w:i/>
          <w:iCs/>
        </w:rPr>
        <w:t>Management Science</w:t>
      </w:r>
      <w:r w:rsidRPr="00DB3320">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DB3320">
        <w:rPr>
          <w:rFonts w:ascii="Cambria" w:hAnsi="Cambria"/>
        </w:rPr>
        <w:t xml:space="preserve">Qi, L., Li, X., Wang, Q., &amp; Jia, S. (2022). fETSmcs: Feature-based ETS model component selection. </w:t>
      </w:r>
      <w:r w:rsidRPr="00DB3320">
        <w:rPr>
          <w:rFonts w:ascii="Cambria" w:hAnsi="Cambria"/>
          <w:i/>
          <w:iCs/>
        </w:rPr>
        <w:t>International Journal of Forecasting</w:t>
      </w:r>
      <w:r w:rsidRPr="00DB3320">
        <w:rPr>
          <w:rFonts w:ascii="Cambria" w:hAnsi="Cambria"/>
        </w:rPr>
        <w:t>, S0169207022000954. https://doi.org/10.1016/j.ijforecast.2022.06.004</w:t>
      </w:r>
    </w:p>
    <w:p w14:paraId="7DA07000" w14:textId="77777777" w:rsidR="00E35BC7" w:rsidRDefault="00E35BC7" w:rsidP="00E35BC7">
      <w:pPr>
        <w:pStyle w:val="Bibliography"/>
        <w:ind w:left="0" w:firstLine="0"/>
        <w:rPr>
          <w:rFonts w:ascii="Cambria" w:hAnsi="Cambria"/>
        </w:rPr>
      </w:pPr>
      <w:r w:rsidRPr="00E35BC7">
        <w:rPr>
          <w:rFonts w:ascii="Cambria" w:hAnsi="Cambria"/>
        </w:rPr>
        <w:t>Rose, O. (1996). </w:t>
      </w:r>
      <w:r w:rsidRPr="00E35BC7">
        <w:rPr>
          <w:rFonts w:ascii="Cambria" w:hAnsi="Cambria"/>
          <w:i/>
          <w:iCs/>
        </w:rPr>
        <w:t>Estimation of the Hurst parameter of long-range dependent time series</w:t>
      </w:r>
      <w:r w:rsidRPr="00E35BC7">
        <w:rPr>
          <w:rFonts w:ascii="Cambria" w:hAnsi="Cambria"/>
        </w:rPr>
        <w:t> (Vol. 137).</w:t>
      </w:r>
    </w:p>
    <w:p w14:paraId="0A4B1F51" w14:textId="0EF5AB2F" w:rsidR="00E35BC7" w:rsidRPr="00E35BC7" w:rsidRDefault="00E35BC7" w:rsidP="00E35BC7">
      <w:pPr>
        <w:pStyle w:val="Bibliography"/>
        <w:ind w:left="0" w:firstLine="720"/>
        <w:rPr>
          <w:rFonts w:ascii="Cambria" w:hAnsi="Cambria"/>
        </w:rPr>
      </w:pPr>
      <w:r w:rsidRPr="00E35BC7">
        <w:rPr>
          <w:rFonts w:ascii="Cambria" w:hAnsi="Cambria"/>
        </w:rPr>
        <w:t>Report.</w:t>
      </w:r>
    </w:p>
    <w:p w14:paraId="46A0ADAC" w14:textId="49D54B41" w:rsidR="00E80738" w:rsidRDefault="00E80738" w:rsidP="006355E4">
      <w:pPr>
        <w:pStyle w:val="Bibliography"/>
        <w:rPr>
          <w:rFonts w:ascii="Cambria" w:hAnsi="Cambria"/>
        </w:rPr>
      </w:pPr>
      <w:r w:rsidRPr="00251DAA">
        <w:rPr>
          <w:rFonts w:ascii="Cambria" w:hAnsi="Cambria"/>
        </w:rPr>
        <w:t>Schneider, M. J., Jagpal, S., Gupta, S., Li, S., &amp; Yu, Y. (2018). A flexible method for protecting marketing data: An application to point-of-sale data. Marketing Science, 37(1), 153-171.</w:t>
      </w:r>
    </w:p>
    <w:p w14:paraId="16B4EB36" w14:textId="11F0E4CD" w:rsidR="00B36123" w:rsidRPr="00657CD6" w:rsidRDefault="00B36123" w:rsidP="00B36123">
      <w:pPr>
        <w:rPr>
          <w:rFonts w:ascii="Cambria" w:hAnsi="Cambria"/>
        </w:rPr>
      </w:pPr>
      <w:r w:rsidRPr="00657CD6">
        <w:rPr>
          <w:rFonts w:ascii="Cambria" w:hAnsi="Cambria"/>
        </w:rPr>
        <w:lastRenderedPageBreak/>
        <w:t xml:space="preserve">Seabold, S. &amp; Perktold, J. (2010). statsmodels: Econometric and statistical modeling with python. </w:t>
      </w:r>
      <w:r w:rsidRPr="00657CD6">
        <w:rPr>
          <w:rFonts w:ascii="Cambria" w:hAnsi="Cambria"/>
          <w:i/>
          <w:iCs/>
        </w:rPr>
        <w:t>9th Python in Science Conference</w:t>
      </w:r>
      <w:r w:rsidRPr="00657CD6">
        <w:rPr>
          <w:rFonts w:ascii="Cambria" w:hAnsi="Cambria"/>
        </w:rPr>
        <w:t>.</w:t>
      </w:r>
    </w:p>
    <w:p w14:paraId="3A537B9E" w14:textId="77777777" w:rsidR="00B36123" w:rsidRPr="00657CD6" w:rsidRDefault="00B36123" w:rsidP="00657CD6"/>
    <w:p w14:paraId="34653A8F" w14:textId="77777777" w:rsidR="00DB3320" w:rsidRPr="00DB3320" w:rsidRDefault="00DB3320" w:rsidP="00DB3320">
      <w:pPr>
        <w:pStyle w:val="Bibliography"/>
        <w:rPr>
          <w:rFonts w:ascii="Cambria" w:hAnsi="Cambria"/>
        </w:rPr>
      </w:pPr>
      <w:r w:rsidRPr="00DB3320">
        <w:rPr>
          <w:rFonts w:ascii="Cambria" w:hAnsi="Cambria"/>
        </w:rPr>
        <w:t xml:space="preserve">Smyl, S. (2020). A hybrid method of exponential smoothing and recurrent neural networks for time series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75–85. https://doi.org/10.1016/j.ijforecast.2019.03.017</w:t>
      </w:r>
    </w:p>
    <w:p w14:paraId="2A844AE1" w14:textId="77777777" w:rsidR="00DB3320" w:rsidRPr="00DB3320" w:rsidRDefault="00DB3320" w:rsidP="00DB3320">
      <w:pPr>
        <w:pStyle w:val="Bibliography"/>
        <w:rPr>
          <w:rFonts w:ascii="Cambria" w:hAnsi="Cambria"/>
        </w:rPr>
      </w:pPr>
      <w:r w:rsidRPr="00DB3320">
        <w:rPr>
          <w:rFonts w:ascii="Cambria" w:hAnsi="Cambria"/>
        </w:rPr>
        <w:t xml:space="preserve">Sobolev, D. (2017). The effect of price volatility on judgmental forecasts: The correlated response model.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3</w:t>
      </w:r>
      <w:r w:rsidRPr="00DB3320">
        <w:rPr>
          <w:rFonts w:ascii="Cambria" w:hAnsi="Cambria"/>
        </w:rPr>
        <w:t>(3), 605–617. https://doi.org/10.1016/j.ijforecast.2017.01.009</w:t>
      </w:r>
    </w:p>
    <w:p w14:paraId="303965CB" w14:textId="77777777" w:rsidR="00DB3320" w:rsidRPr="00DB3320" w:rsidRDefault="00DB3320" w:rsidP="00DB3320">
      <w:pPr>
        <w:pStyle w:val="Bibliography"/>
        <w:rPr>
          <w:rFonts w:ascii="Cambria" w:hAnsi="Cambria"/>
        </w:rPr>
      </w:pPr>
      <w:r w:rsidRPr="00DB3320">
        <w:rPr>
          <w:rFonts w:ascii="Cambria" w:hAnsi="Cambria"/>
        </w:rPr>
        <w:t xml:space="preserve">Sommer, B., Pinson, P., Messner, J. W., &amp; Obst, D. (2021). Online distributed learning in wind power forecasting.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7</w:t>
      </w:r>
      <w:r w:rsidRPr="00DB3320">
        <w:rPr>
          <w:rFonts w:ascii="Cambria" w:hAnsi="Cambria"/>
        </w:rPr>
        <w:t>(1), 205–223. https://doi.org/10.1016/j.ijforecast.2020.04.004</w:t>
      </w:r>
    </w:p>
    <w:p w14:paraId="2502DE3C" w14:textId="77777777" w:rsidR="00DB3320" w:rsidRPr="00DB3320" w:rsidRDefault="00DB3320" w:rsidP="00DB3320">
      <w:pPr>
        <w:pStyle w:val="Bibliography"/>
        <w:rPr>
          <w:rFonts w:ascii="Cambria" w:hAnsi="Cambria"/>
        </w:rPr>
      </w:pPr>
      <w:r w:rsidRPr="00DB3320">
        <w:rPr>
          <w:rFonts w:ascii="Cambria" w:hAnsi="Cambria"/>
        </w:rPr>
        <w:t xml:space="preserve">Spiliotis, E., Kouloumos, A., Assimakopoulos, V., &amp; Makridakis, S. (2020). Are forecasting competitions data representative of the reality?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6</w:t>
      </w:r>
      <w:r w:rsidRPr="00DB3320">
        <w:rPr>
          <w:rFonts w:ascii="Cambria" w:hAnsi="Cambria"/>
        </w:rPr>
        <w:t>(1), 37–53. https://doi.org/10.1016/j.ijforecast.2018.12.007</w:t>
      </w:r>
    </w:p>
    <w:p w14:paraId="7A147431" w14:textId="77777777" w:rsidR="00DB3320" w:rsidRPr="00DB3320" w:rsidRDefault="00DB3320" w:rsidP="00DB3320">
      <w:pPr>
        <w:pStyle w:val="Bibliography"/>
        <w:rPr>
          <w:rFonts w:ascii="Cambria" w:hAnsi="Cambria"/>
        </w:rPr>
      </w:pPr>
      <w:r w:rsidRPr="00DB3320">
        <w:rPr>
          <w:rFonts w:ascii="Cambria" w:hAnsi="Cambria"/>
        </w:rPr>
        <w:t xml:space="preserve">Sweeney, L. (2002). k-ANONYMITY: A MODEL FOR PROTECTING PRIVACY. </w:t>
      </w:r>
      <w:r w:rsidRPr="00DB3320">
        <w:rPr>
          <w:rFonts w:ascii="Cambria" w:hAnsi="Cambria"/>
          <w:i/>
          <w:iCs/>
        </w:rPr>
        <w:t>International Journal of Uncertainty, Fuzziness and Knowledge-Based Systems</w:t>
      </w:r>
      <w:r w:rsidRPr="00DB3320">
        <w:rPr>
          <w:rFonts w:ascii="Cambria" w:hAnsi="Cambria"/>
        </w:rPr>
        <w:t xml:space="preserve">, </w:t>
      </w:r>
      <w:r w:rsidRPr="00DB3320">
        <w:rPr>
          <w:rFonts w:ascii="Cambria" w:hAnsi="Cambria"/>
          <w:i/>
          <w:iCs/>
        </w:rPr>
        <w:t>10</w:t>
      </w:r>
      <w:r w:rsidRPr="00DB3320">
        <w:rPr>
          <w:rFonts w:ascii="Cambria" w:hAnsi="Cambria"/>
        </w:rPr>
        <w:t>(05), 557–570. https://doi.org/10.1142/S0218488502001648</w:t>
      </w:r>
    </w:p>
    <w:p w14:paraId="7DBA782E" w14:textId="77777777" w:rsidR="00DB3320" w:rsidRPr="00DB3320" w:rsidRDefault="00DB3320" w:rsidP="00DB3320">
      <w:pPr>
        <w:pStyle w:val="Bibliography"/>
        <w:rPr>
          <w:rFonts w:ascii="Cambria" w:hAnsi="Cambria"/>
        </w:rPr>
      </w:pPr>
      <w:r w:rsidRPr="00DB3320">
        <w:rPr>
          <w:rFonts w:ascii="Cambria" w:hAnsi="Cambria"/>
        </w:rPr>
        <w:t xml:space="preserve">Talagala, T. S., Li, F., &amp; Kang, Y. (2022). FFORMPP: Feature-based forecast model performance prediction. </w:t>
      </w:r>
      <w:r w:rsidRPr="00DB3320">
        <w:rPr>
          <w:rFonts w:ascii="Cambria" w:hAnsi="Cambria"/>
          <w:i/>
          <w:iCs/>
        </w:rPr>
        <w:t>International Journal of Forecasting</w:t>
      </w:r>
      <w:r w:rsidRPr="00DB3320">
        <w:rPr>
          <w:rFonts w:ascii="Cambria" w:hAnsi="Cambria"/>
        </w:rPr>
        <w:t xml:space="preserve">, </w:t>
      </w:r>
      <w:r w:rsidRPr="00DB3320">
        <w:rPr>
          <w:rFonts w:ascii="Cambria" w:hAnsi="Cambria"/>
          <w:i/>
          <w:iCs/>
        </w:rPr>
        <w:t>38</w:t>
      </w:r>
      <w:r w:rsidRPr="00DB3320">
        <w:rPr>
          <w:rFonts w:ascii="Cambria" w:hAnsi="Cambria"/>
        </w:rPr>
        <w:t>(3), 920–943. https://doi.org/10.1016/j.ijforecast.2021.07.002</w:t>
      </w:r>
    </w:p>
    <w:p w14:paraId="75A16AA1" w14:textId="77777777" w:rsidR="00DB3320" w:rsidRPr="00DB3320" w:rsidRDefault="00DB3320" w:rsidP="00DB3320">
      <w:pPr>
        <w:pStyle w:val="Bibliography"/>
        <w:rPr>
          <w:rFonts w:ascii="Cambria" w:hAnsi="Cambria"/>
        </w:rPr>
      </w:pPr>
      <w:r w:rsidRPr="00DB3320">
        <w:rPr>
          <w:rFonts w:ascii="Cambria" w:hAnsi="Cambria"/>
        </w:rPr>
        <w:t xml:space="preserve">Véliz, C., &amp; Grunewald, P. (2018). Protecting data privacy is key to a smart energy future. </w:t>
      </w:r>
      <w:r w:rsidRPr="00DB3320">
        <w:rPr>
          <w:rFonts w:ascii="Cambria" w:hAnsi="Cambria"/>
          <w:i/>
          <w:iCs/>
        </w:rPr>
        <w:t>Nature Energy</w:t>
      </w:r>
      <w:r w:rsidRPr="00DB3320">
        <w:rPr>
          <w:rFonts w:ascii="Cambria" w:hAnsi="Cambria"/>
        </w:rPr>
        <w:t xml:space="preserve">, </w:t>
      </w:r>
      <w:r w:rsidRPr="00DB3320">
        <w:rPr>
          <w:rFonts w:ascii="Cambria" w:hAnsi="Cambria"/>
          <w:i/>
          <w:iCs/>
        </w:rPr>
        <w:t>3</w:t>
      </w:r>
      <w:r w:rsidRPr="00DB3320">
        <w:rPr>
          <w:rFonts w:ascii="Cambria" w:hAnsi="Cambria"/>
        </w:rPr>
        <w:t>(9), 702–704. https://doi.org/10.1038/s41560-018-0203-3</w:t>
      </w:r>
    </w:p>
    <w:p w14:paraId="4C848E4F" w14:textId="381E6E69" w:rsidR="00DB3320" w:rsidRDefault="00DB3320" w:rsidP="00DB3320">
      <w:pPr>
        <w:pStyle w:val="Bibliography"/>
        <w:rPr>
          <w:rFonts w:ascii="Cambria" w:hAnsi="Cambria"/>
        </w:rPr>
      </w:pPr>
      <w:r w:rsidRPr="00DB3320">
        <w:rPr>
          <w:rFonts w:ascii="Cambria" w:hAnsi="Cambria"/>
        </w:rPr>
        <w:t xml:space="preserve">Wang, X., Smith, K., &amp; Hyndman, R. (2006). Characteristic-Based Clustering for Time Series Data. </w:t>
      </w:r>
      <w:r w:rsidRPr="00DB3320">
        <w:rPr>
          <w:rFonts w:ascii="Cambria" w:hAnsi="Cambria"/>
          <w:i/>
          <w:iCs/>
        </w:rPr>
        <w:t>Data Mining and Knowledge Discovery</w:t>
      </w:r>
      <w:r w:rsidRPr="00DB3320">
        <w:rPr>
          <w:rFonts w:ascii="Cambria" w:hAnsi="Cambria"/>
        </w:rPr>
        <w:t xml:space="preserve">, </w:t>
      </w:r>
      <w:r w:rsidRPr="00DB3320">
        <w:rPr>
          <w:rFonts w:ascii="Cambria" w:hAnsi="Cambria"/>
          <w:i/>
          <w:iCs/>
        </w:rPr>
        <w:t>13</w:t>
      </w:r>
      <w:r w:rsidRPr="00DB3320">
        <w:rPr>
          <w:rFonts w:ascii="Cambria" w:hAnsi="Cambria"/>
        </w:rPr>
        <w:t>(3), 335–364. https://doi.org/10.1007/s10618-005-0039-x</w:t>
      </w:r>
    </w:p>
    <w:p w14:paraId="30A8FA4D" w14:textId="77777777" w:rsidR="000627DC" w:rsidRPr="000627DC" w:rsidRDefault="000627DC" w:rsidP="000627DC"/>
    <w:p w14:paraId="7210664C" w14:textId="276046B7" w:rsidR="00E53ED2" w:rsidRPr="000627DC" w:rsidRDefault="008E7F75" w:rsidP="000627DC">
      <w:pPr>
        <w:pStyle w:val="Bibliography"/>
        <w:rPr>
          <w:rFonts w:ascii="Cambria" w:hAnsi="Cambria"/>
        </w:rPr>
      </w:pPr>
      <w:r w:rsidRPr="00FD7873">
        <w:rPr>
          <w:rFonts w:ascii="Cambria" w:hAnsi="Cambria"/>
        </w:rPr>
        <w:lastRenderedPageBreak/>
        <w:t>Willinger, W., Paxson, V., &amp; Taqqu, M. S. (1998). Self-similarity and heavy tails: Structural modeling of network Tra</w:t>
      </w:r>
      <w:r w:rsidR="00FD7873">
        <w:rPr>
          <w:rFonts w:ascii="Cambria" w:hAnsi="Cambria"/>
        </w:rPr>
        <w:t>ffi</w:t>
      </w:r>
      <w:r w:rsidRPr="00FD7873">
        <w:rPr>
          <w:rFonts w:ascii="Cambria" w:hAnsi="Cambria"/>
        </w:rPr>
        <w:t xml:space="preserve">c. R. Adler, R. Feldman, and MS Taqqu, editors, </w:t>
      </w:r>
      <w:r w:rsidRPr="009103B7">
        <w:rPr>
          <w:rFonts w:ascii="Cambria" w:hAnsi="Cambria"/>
          <w:i/>
          <w:iCs/>
        </w:rPr>
        <w:t>A Practical Guide to Heavy Tails: Statistical Techniques for Analyzing Heavy Tailed Distributions</w:t>
      </w:r>
      <w:r w:rsidRPr="000627DC">
        <w:rPr>
          <w:rFonts w:ascii="Cambria" w:hAnsi="Cambria"/>
        </w:rPr>
        <w:t>,</w:t>
      </w:r>
      <w:r w:rsidRPr="00FD7873">
        <w:rPr>
          <w:rFonts w:ascii="Cambria" w:hAnsi="Cambria"/>
        </w:rPr>
        <w:t xml:space="preserve"> Birkhauser Verlag, Boston.</w:t>
      </w:r>
      <w:r w:rsidR="0063515F" w:rsidRPr="000627DC">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03AD908D" w14:textId="12C782FC" w:rsidR="009475DA" w:rsidRDefault="00153E8C" w:rsidP="009475DA">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AF8BA51" w14:textId="5EA56CC7" w:rsidR="009475DA" w:rsidRPr="00657CD6" w:rsidRDefault="009475DA" w:rsidP="009475DA">
      <w:pPr>
        <w:tabs>
          <w:tab w:val="left" w:pos="1027"/>
        </w:tabs>
        <w:rPr>
          <w:rFonts w:ascii="Cambria" w:eastAsiaTheme="minorEastAsia" w:hAnsi="Cambria"/>
        </w:rPr>
      </w:pPr>
    </w:p>
    <w:p w14:paraId="0B4B068E" w14:textId="2658409E" w:rsidR="009475DA" w:rsidRDefault="009475DA" w:rsidP="009475DA">
      <w:pPr>
        <w:tabs>
          <w:tab w:val="left" w:pos="1027"/>
        </w:tabs>
        <w:rPr>
          <w:rFonts w:ascii="Cambria" w:eastAsiaTheme="minorEastAsia" w:hAnsi="Cambria"/>
          <w:b/>
          <w:bCs/>
        </w:rPr>
      </w:pPr>
      <w:r>
        <w:rPr>
          <w:rFonts w:ascii="Cambria" w:eastAsiaTheme="minorEastAsia" w:hAnsi="Cambria"/>
          <w:b/>
          <w:bCs/>
        </w:rPr>
        <w:t>Implementation Details</w:t>
      </w:r>
    </w:p>
    <w:p w14:paraId="22B3C0B9" w14:textId="094972AD" w:rsidR="009475DA" w:rsidRDefault="009475DA" w:rsidP="009475DA">
      <w:pPr>
        <w:tabs>
          <w:tab w:val="left" w:pos="1027"/>
        </w:tabs>
        <w:rPr>
          <w:rFonts w:ascii="Cambria" w:eastAsiaTheme="minorEastAsia" w:hAnsi="Cambria"/>
          <w:b/>
          <w:bCs/>
        </w:rPr>
      </w:pPr>
    </w:p>
    <w:p w14:paraId="61C11410" w14:textId="2C2C3D7B" w:rsidR="009475DA" w:rsidRDefault="009475DA" w:rsidP="009475DA">
      <w:pPr>
        <w:tabs>
          <w:tab w:val="left" w:pos="1027"/>
        </w:tabs>
        <w:rPr>
          <w:rFonts w:ascii="Cambria" w:eastAsiaTheme="minorEastAsia" w:hAnsi="Cambria"/>
          <w:i/>
          <w:iCs/>
        </w:rPr>
      </w:pPr>
      <w:r>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1283959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19B0D38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AutoARIMA) </w:t>
      </w:r>
      <w:r w:rsidR="00BB61B4">
        <w:rPr>
          <w:rFonts w:ascii="Cambria" w:eastAsiaTheme="minorEastAsia" w:hAnsi="Cambria"/>
        </w:rPr>
        <w:t>were</w:t>
      </w:r>
      <w:r>
        <w:rPr>
          <w:rFonts w:ascii="Cambria" w:eastAsiaTheme="minorEastAsia" w:hAnsi="Cambria"/>
        </w:rPr>
        <w:t xml:space="preserve"> implemented using the </w:t>
      </w:r>
      <w:r>
        <w:rPr>
          <w:rFonts w:ascii="Cambria" w:eastAsiaTheme="minorEastAsia" w:hAnsi="Cambria"/>
          <w:i/>
          <w:iCs/>
        </w:rPr>
        <w:t>sktime</w:t>
      </w:r>
      <w:r>
        <w:rPr>
          <w:rFonts w:ascii="Cambria" w:eastAsiaTheme="minorEastAsia" w:hAnsi="Cambria"/>
        </w:rPr>
        <w:t xml:space="preserve"> forecasting module</w:t>
      </w:r>
      <w:r w:rsidR="00346DA4">
        <w:rPr>
          <w:rFonts w:ascii="Cambria" w:eastAsiaTheme="minorEastAsia" w:hAnsi="Cambria"/>
        </w:rPr>
        <w:t xml:space="preserve"> (Loning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trend and seasonality components for DES and TES. We set AutoARIMA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r>
        <w:rPr>
          <w:rFonts w:ascii="Cambria" w:eastAsiaTheme="minorEastAsia" w:hAnsi="Cambria"/>
          <w:i/>
          <w:iCs/>
        </w:rPr>
        <w:t xml:space="preserve">statsmodels </w:t>
      </w:r>
      <w:r w:rsidR="00F9522B">
        <w:rPr>
          <w:rFonts w:ascii="Cambria" w:eastAsiaTheme="minorEastAsia" w:hAnsi="Cambria"/>
        </w:rPr>
        <w:t xml:space="preserve">(Seabold &amp; Perktold,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Hewamalag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lastRenderedPageBreak/>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7777777" w:rsidR="009475DA" w:rsidRDefault="009475DA" w:rsidP="0053699F">
      <w:pPr>
        <w:rPr>
          <w:rFonts w:ascii="Cambria" w:hAnsi="Cambria"/>
          <w:b/>
          <w:bCs/>
        </w:rPr>
      </w:pPr>
    </w:p>
    <w:p w14:paraId="5719E220" w14:textId="1809E7A1" w:rsidR="00F4362D" w:rsidRDefault="00F4362D" w:rsidP="0053699F">
      <w:pPr>
        <w:rPr>
          <w:rFonts w:ascii="Cambria" w:hAnsi="Cambria"/>
          <w:b/>
          <w:bCs/>
        </w:rPr>
      </w:pPr>
      <w:r>
        <w:rPr>
          <w:rFonts w:ascii="Cambria" w:hAnsi="Cambria"/>
          <w:b/>
          <w:bCs/>
        </w:rPr>
        <w:t>Mathematical Details of Identification and Attribute Disclosure</w:t>
      </w:r>
    </w:p>
    <w:p w14:paraId="5ADE4E66" w14:textId="6696DF22" w:rsidR="00F4362D" w:rsidRDefault="00F4362D" w:rsidP="0053699F">
      <w:pPr>
        <w:rPr>
          <w:rFonts w:ascii="Cambria" w:hAnsi="Cambria"/>
          <w:b/>
          <w:bCs/>
        </w:rPr>
      </w:pPr>
    </w:p>
    <w:p w14:paraId="511B2E57" w14:textId="1B96E95E"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rPr>
            </m:ctrlPr>
          </m:sSub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Sub>
        <m:r>
          <w:rPr>
            <w:rFonts w:ascii="Cambria Math" w:eastAsiaTheme="minorEastAsia" w:hAnsi="Cambria Math"/>
          </w:rPr>
          <m:t>=arg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sidR="00F4362D">
        <w:rPr>
          <w:rFonts w:ascii="Cambria" w:eastAsiaTheme="minorEastAsia" w:hAnsi="Cambria"/>
        </w:rPr>
        <w:t xml:space="preserve">,   </w:t>
      </w:r>
      <w:r>
        <w:rPr>
          <w:rFonts w:ascii="Cambria" w:eastAsiaTheme="minorEastAsia" w:hAnsi="Cambria"/>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77777777" w:rsidR="00F4362D" w:rsidRPr="00F41378" w:rsidRDefault="00F4362D" w:rsidP="00F4362D">
      <w:pPr>
        <w:jc w:val="center"/>
        <w:rPr>
          <w:rFonts w:ascii="Cambria" w:eastAsiaTheme="minorEastAsia" w:hAnsi="Cambria"/>
        </w:rPr>
      </w:pP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e>
                </m:d>
              </m:e>
              <m:sub>
                <m:r>
                  <w:rPr>
                    <w:rFonts w:ascii="Cambria Math" w:eastAsiaTheme="minorEastAsia" w:hAnsi="Cambria Math"/>
                  </w:rPr>
                  <m:t>2</m:t>
                </m:r>
              </m:sub>
            </m:sSub>
          </m:den>
        </m:f>
        <m:r>
          <w:rPr>
            <w:rFonts w:ascii="Cambria Math" w:eastAsiaTheme="minorEastAsia" w:hAnsi="Cambria Math"/>
          </w:rPr>
          <m:t>,j=1,…,J</m:t>
        </m:r>
      </m:oMath>
      <w:r>
        <w:rPr>
          <w:rFonts w:ascii="Cambria" w:eastAsiaTheme="minorEastAsia" w:hAnsi="Cambria"/>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48B87837" w:rsidR="00F4362D" w:rsidRPr="00A20CEF" w:rsidRDefault="00F4362D" w:rsidP="00A20CEF">
      <w:pPr>
        <w:jc w:val="center"/>
        <w:rPr>
          <w:rFonts w:ascii="Cambria" w:eastAsiaTheme="minorEastAsia" w:hAnsi="Cambria"/>
        </w:rPr>
      </w:pP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num>
          <m:den>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e>
                </m:d>
                <m:ctrlPr>
                  <w:rPr>
                    <w:rFonts w:ascii="Cambria Math" w:eastAsiaTheme="minorEastAsia" w:hAnsi="Cambria Math"/>
                    <w:i/>
                  </w:rPr>
                </m:ctrlPr>
              </m:e>
            </m:nary>
            <m:ctrlPr>
              <w:rPr>
                <w:rFonts w:ascii="Cambria Math" w:eastAsiaTheme="minorEastAsia" w:hAnsi="Cambria Math"/>
                <w:i/>
              </w:rPr>
            </m:ctrlPr>
          </m:den>
        </m:f>
      </m:oMath>
      <w:r>
        <w:rPr>
          <w:rFonts w:ascii="Cambria" w:eastAsiaTheme="minorEastAsia" w:hAnsi="Cambria"/>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lastRenderedPageBreak/>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13DD9E07" w14:textId="77777777" w:rsidR="00F4362D" w:rsidRPr="00F41378" w:rsidRDefault="00000000" w:rsidP="00F4362D">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d>
                    <m:dPr>
                      <m:begChr m:val="["/>
                      <m:endChr m:val="]"/>
                      <m:ctrlPr>
                        <w:rPr>
                          <w:rFonts w:ascii="Cambria Math" w:eastAsiaTheme="minorEastAsia" w:hAnsi="Cambria Math"/>
                          <w:i/>
                          <w:sz w:val="28"/>
                          <w:szCs w:val="28"/>
                        </w:rPr>
                      </m:ctrlPr>
                    </m:dPr>
                    <m:e>
                      <m:acc>
                        <m:accPr>
                          <m:ctrlPr>
                            <w:rPr>
                              <w:rFonts w:ascii="Cambria Math" w:eastAsiaTheme="minorEastAsia" w:hAnsi="Cambria Math"/>
                              <w:sz w:val="28"/>
                              <w:szCs w:val="28"/>
                            </w:rPr>
                          </m:ctrlPr>
                        </m:accPr>
                        <m:e>
                          <m:sSubSup>
                            <m:sSubSupPr>
                              <m:ctrlPr>
                                <w:rPr>
                                  <w:rFonts w:ascii="Cambria Math" w:eastAsiaTheme="minorEastAsia" w:hAnsi="Cambria Math"/>
                                  <w:i/>
                                  <w:sz w:val="28"/>
                                  <w:szCs w:val="28"/>
                                </w:rPr>
                              </m:ctrlPr>
                            </m:sSubSupPr>
                            <m:e>
                              <m:r>
                                <w:rPr>
                                  <w:rFonts w:ascii="Cambria Math" w:eastAsiaTheme="minorEastAsia" w:hAnsi="Cambria Math"/>
                                  <w:sz w:val="28"/>
                                  <w:szCs w:val="28"/>
                                </w:rPr>
                                <m:t>M</m:t>
                              </m:r>
                            </m:e>
                            <m:sub>
                              <m:r>
                                <w:rPr>
                                  <w:rFonts w:ascii="Cambria Math" w:eastAsiaTheme="minorEastAsia" w:hAnsi="Cambria Math"/>
                                  <w:sz w:val="28"/>
                                  <w:szCs w:val="28"/>
                                </w:rPr>
                                <m:t>i</m:t>
                              </m:r>
                            </m:sub>
                            <m:sup>
                              <m:r>
                                <w:rPr>
                                  <w:rFonts w:ascii="Cambria Math" w:eastAsiaTheme="minorEastAsia" w:hAnsi="Cambria Math"/>
                                  <w:sz w:val="28"/>
                                  <w:szCs w:val="28"/>
                                </w:rPr>
                                <m:t>s</m:t>
                              </m:r>
                            </m:sup>
                          </m:sSubSup>
                        </m:e>
                      </m:acc>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38042FC3" w14:textId="77777777" w:rsidR="00F4362D" w:rsidRDefault="00F4362D" w:rsidP="00F4362D">
      <w:pPr>
        <w:rPr>
          <w:rFonts w:ascii="Cambria" w:eastAsiaTheme="minorEastAsia" w:hAnsi="Cambria"/>
        </w:rPr>
      </w:pPr>
    </w:p>
    <w:p w14:paraId="13A90EAE" w14:textId="77777777" w:rsidR="00F4362D" w:rsidRDefault="00F4362D" w:rsidP="00F4362D">
      <w:pPr>
        <w:rPr>
          <w:rFonts w:ascii="Cambria" w:eastAsiaTheme="minorEastAsia" w:hAnsi="Cambria"/>
        </w:rPr>
      </w:pPr>
      <w:r w:rsidRPr="00B14387">
        <w:rPr>
          <w:rFonts w:ascii="Cambria" w:eastAsiaTheme="minorEastAsia" w:hAnsi="Cambria"/>
        </w:rPr>
        <w:t>where</w:t>
      </w:r>
      <w:r>
        <w:rPr>
          <w:rFonts w:ascii="Cambria" w:eastAsiaTheme="minorEastAsia" w:hAnsi="Cambria"/>
        </w:rPr>
        <w:t xml:space="preserve"> [.] are Iverson brackets.</w:t>
      </w:r>
    </w:p>
    <w:p w14:paraId="57A4DD96" w14:textId="77777777" w:rsidR="00F4362D" w:rsidRDefault="00F4362D" w:rsidP="00F4362D">
      <w:pPr>
        <w:rPr>
          <w:rFonts w:ascii="Cambria" w:eastAsiaTheme="minorEastAsia" w:hAnsi="Cambria"/>
        </w:rPr>
      </w:pPr>
    </w:p>
    <w:p w14:paraId="6C05371F" w14:textId="4073DC1A" w:rsidR="00116A78" w:rsidRPr="00956500"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sectPr w:rsidR="00116A78" w:rsidRPr="009565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meron Bale" w:date="2023-02-24T14:23:00Z" w:initials="CB">
    <w:p w14:paraId="1202D31B" w14:textId="77777777" w:rsidR="00BB601B" w:rsidRDefault="00BB601B" w:rsidP="0077243C">
      <w:pPr>
        <w:pStyle w:val="CommentText"/>
      </w:pPr>
      <w:r>
        <w:rPr>
          <w:rStyle w:val="CommentReference"/>
        </w:rPr>
        <w:annotationRef/>
      </w:r>
      <w:r>
        <w:t>Add step numbers that match the algorithm</w:t>
      </w:r>
    </w:p>
  </w:comment>
  <w:comment w:id="2" w:author="Bale,Cameron" w:date="2023-01-24T10:30:00Z" w:initials="B">
    <w:p w14:paraId="675352DB" w14:textId="7EB83B7B" w:rsidR="002B6471" w:rsidRDefault="002B6471" w:rsidP="00CA66BE">
      <w:pPr>
        <w:pStyle w:val="CommentText"/>
      </w:pPr>
      <w:r>
        <w:rPr>
          <w:rStyle w:val="CommentReference"/>
        </w:rPr>
        <w:annotationRef/>
      </w:r>
      <w:r>
        <w:t>Added citations</w:t>
      </w:r>
    </w:p>
  </w:comment>
  <w:comment w:id="3" w:author="Matt Schneider" w:date="2023-01-22T08:53:00Z" w:initials="MS">
    <w:p w14:paraId="78842D96" w14:textId="69C0A223" w:rsidR="009F04A8" w:rsidRDefault="009F04A8" w:rsidP="00FD0E1B">
      <w:pPr>
        <w:pStyle w:val="CommentText"/>
      </w:pPr>
      <w:r>
        <w:rPr>
          <w:rStyle w:val="CommentReference"/>
        </w:rPr>
        <w:annotationRef/>
      </w:r>
      <w:r>
        <w:t>Is this is in MS word eventually, the parentheses need to be around the year only</w:t>
      </w:r>
    </w:p>
  </w:comment>
  <w:comment w:id="4" w:author="Bale,Cameron" w:date="2023-01-23T15:16:00Z" w:initials="B">
    <w:p w14:paraId="4096DF43" w14:textId="77777777" w:rsidR="009E327E" w:rsidRDefault="009E327E" w:rsidP="003C4634">
      <w:pPr>
        <w:pStyle w:val="CommentText"/>
      </w:pPr>
      <w:r>
        <w:rPr>
          <w:rStyle w:val="CommentReference"/>
        </w:rPr>
        <w:annotationRef/>
      </w:r>
      <w:r>
        <w:t>I need to rewrite these. Was using a plugin for references but it got buggy with the Word track changes feature.</w:t>
      </w:r>
    </w:p>
  </w:comment>
  <w:comment w:id="5" w:author="Matt Schneider" w:date="2023-02-03T02:50:00Z" w:initials="MS">
    <w:p w14:paraId="2BF2F0EF" w14:textId="77777777" w:rsidR="007E2483" w:rsidRDefault="006719A1" w:rsidP="0010681A">
      <w:pPr>
        <w:pStyle w:val="CommentText"/>
      </w:pPr>
      <w:r>
        <w:rPr>
          <w:rStyle w:val="CommentReference"/>
        </w:rPr>
        <w:annotationRef/>
      </w:r>
      <w:r w:rsidR="007E2483">
        <w:t>This is not decentralizied.  You said they were sharing forecasts before.  If they are sharing time series, then why isn't it centralized and in the paragraph below?</w:t>
      </w:r>
    </w:p>
  </w:comment>
  <w:comment w:id="6" w:author="Bale,Cameron [2]" w:date="2023-02-13T15:50:00Z" w:initials="B">
    <w:p w14:paraId="37A44725" w14:textId="77777777" w:rsidR="009738FD" w:rsidRDefault="009738FD" w:rsidP="00534384">
      <w:pPr>
        <w:pStyle w:val="CommentText"/>
      </w:pPr>
      <w:r>
        <w:rPr>
          <w:rStyle w:val="CommentReference"/>
        </w:rPr>
        <w:annotationRef/>
      </w:r>
      <w:r>
        <w:t>It's decentralized from the perspective of the market participants.</w:t>
      </w:r>
    </w:p>
  </w:comment>
  <w:comment w:id="7" w:author="Bale,Cameron [2]" w:date="2023-02-13T15:51:00Z" w:initials="B">
    <w:p w14:paraId="0293952F" w14:textId="77777777" w:rsidR="009738FD" w:rsidRDefault="009738FD" w:rsidP="00FA6B6F">
      <w:pPr>
        <w:pStyle w:val="CommentText"/>
      </w:pPr>
      <w:r>
        <w:rPr>
          <w:rStyle w:val="CommentReference"/>
        </w:rPr>
        <w:annotationRef/>
      </w:r>
      <w:r>
        <w:t>Only the market operator has access to input data and performs model fitting. Sellers only have access to their own time series and buyers only have access to forecasts generated for their own plants (by the market operator).</w:t>
      </w:r>
    </w:p>
  </w:comment>
  <w:comment w:id="8" w:author="Matt Schneider" w:date="2023-01-22T08:56:00Z" w:initials="MS">
    <w:p w14:paraId="603D3B20" w14:textId="4766D077" w:rsidR="008C0A65" w:rsidRDefault="007761A3" w:rsidP="004C7F3F">
      <w:pPr>
        <w:pStyle w:val="CommentText"/>
      </w:pPr>
      <w:r>
        <w:rPr>
          <w:rStyle w:val="CommentReference"/>
        </w:rPr>
        <w:annotationRef/>
      </w:r>
      <w:r w:rsidR="008C0A65">
        <w:t>Is this the same pub?</w:t>
      </w:r>
    </w:p>
  </w:comment>
  <w:comment w:id="9" w:author="Bale,Cameron" w:date="2023-01-23T15:26:00Z" w:initials="B">
    <w:p w14:paraId="454CC3D0" w14:textId="77777777" w:rsidR="008C0A65" w:rsidRDefault="00A65698" w:rsidP="006F79C2">
      <w:pPr>
        <w:pStyle w:val="CommentText"/>
      </w:pPr>
      <w:r>
        <w:rPr>
          <w:rStyle w:val="CommentReference"/>
        </w:rPr>
        <w:annotationRef/>
      </w:r>
      <w:r w:rsidR="008C0A65">
        <w:t>No. Added letters to distinguish.</w:t>
      </w:r>
    </w:p>
  </w:comment>
  <w:comment w:id="10" w:author="Bale,Cameron" w:date="2023-01-24T10:36:00Z" w:initials="B">
    <w:p w14:paraId="54DB6992" w14:textId="611E2195" w:rsidR="00C06371" w:rsidRDefault="00C06371" w:rsidP="00711F82">
      <w:pPr>
        <w:pStyle w:val="CommentText"/>
      </w:pPr>
      <w:r>
        <w:rPr>
          <w:rStyle w:val="CommentReference"/>
        </w:rPr>
        <w:annotationRef/>
      </w:r>
      <w:r>
        <w:t>Added</w:t>
      </w:r>
    </w:p>
  </w:comment>
  <w:comment w:id="11" w:author="Matt Schneider" w:date="2023-02-03T05:54:00Z" w:initials="MS">
    <w:p w14:paraId="74091421" w14:textId="77777777" w:rsidR="00D3162A" w:rsidRDefault="00D3162A" w:rsidP="00D70F10">
      <w:pPr>
        <w:pStyle w:val="CommentText"/>
      </w:pPr>
      <w:r>
        <w:rPr>
          <w:rStyle w:val="CommentReference"/>
        </w:rPr>
        <w:annotationRef/>
      </w:r>
      <w:r>
        <w:t>How much would be nice even if you have to look at a chart and guess</w:t>
      </w:r>
    </w:p>
  </w:comment>
  <w:comment w:id="12" w:author="Bale,Cameron [2]" w:date="2023-02-13T15:52:00Z" w:initials="B">
    <w:p w14:paraId="403B2CE2" w14:textId="77777777" w:rsidR="009738FD" w:rsidRDefault="009738FD" w:rsidP="00E10C6E">
      <w:pPr>
        <w:pStyle w:val="CommentText"/>
      </w:pPr>
      <w:r>
        <w:rPr>
          <w:rStyle w:val="CommentReference"/>
        </w:rPr>
        <w:annotationRef/>
      </w:r>
      <w:r>
        <w:t>It's very obscure. They give a measure of information loss that is somewhat similar to MASE averaged across 5 forecasting models. I don't think it's worth elaborating on more.</w:t>
      </w:r>
    </w:p>
  </w:comment>
  <w:comment w:id="13" w:author="Matt Schneider [2]" w:date="2023-02-19T05:32:00Z" w:initials="MS">
    <w:p w14:paraId="2120EC2F" w14:textId="77777777" w:rsidR="00352C64" w:rsidRDefault="00352C64" w:rsidP="001402D1">
      <w:pPr>
        <w:pStyle w:val="CommentText"/>
      </w:pPr>
      <w:r>
        <w:rPr>
          <w:rStyle w:val="CommentReference"/>
        </w:rPr>
        <w:annotationRef/>
      </w:r>
      <w:r>
        <w:t>Citation needed</w:t>
      </w:r>
    </w:p>
  </w:comment>
  <w:comment w:id="14" w:author="Bale,Cameron" w:date="2023-01-24T10:36:00Z" w:initials="B">
    <w:p w14:paraId="6E2A99C2" w14:textId="7AAF437D" w:rsidR="00C06371" w:rsidRDefault="00C06371" w:rsidP="00397310">
      <w:pPr>
        <w:pStyle w:val="CommentText"/>
      </w:pPr>
      <w:r>
        <w:rPr>
          <w:rStyle w:val="CommentReference"/>
        </w:rPr>
        <w:annotationRef/>
      </w:r>
      <w:r>
        <w:t>Added citation</w:t>
      </w:r>
    </w:p>
  </w:comment>
  <w:comment w:id="15" w:author="Matt Schneider" w:date="2023-02-01T07:37:00Z" w:initials="MS">
    <w:p w14:paraId="7147EB5F" w14:textId="77777777" w:rsidR="00BB1654" w:rsidRDefault="00BB1654" w:rsidP="00C0605C">
      <w:pPr>
        <w:pStyle w:val="CommentText"/>
      </w:pPr>
      <w:r>
        <w:rPr>
          <w:rStyle w:val="CommentReference"/>
        </w:rPr>
        <w:annotationRef/>
      </w:r>
      <w:r>
        <w:t>We could do a short empirical analysis on this in our results</w:t>
      </w:r>
    </w:p>
  </w:comment>
  <w:comment w:id="16" w:author="Matt Schneider" w:date="2023-02-03T06:00:00Z" w:initials="MS">
    <w:p w14:paraId="1F0583FB" w14:textId="77777777" w:rsidR="00CD0958" w:rsidRDefault="00CD0958" w:rsidP="00CC4C9E">
      <w:pPr>
        <w:pStyle w:val="CommentText"/>
      </w:pPr>
      <w:r>
        <w:rPr>
          <w:rStyle w:val="CommentReference"/>
        </w:rPr>
        <w:annotationRef/>
      </w:r>
      <w:r>
        <w:t>Then we either agree or disagree</w:t>
      </w:r>
    </w:p>
  </w:comment>
  <w:comment w:id="17" w:author="Bale,Cameron [2]" w:date="2023-02-13T15:53:00Z" w:initials="B">
    <w:p w14:paraId="54BD33E1" w14:textId="77777777" w:rsidR="009738FD" w:rsidRDefault="009738FD" w:rsidP="005D30A8">
      <w:pPr>
        <w:pStyle w:val="CommentText"/>
      </w:pPr>
      <w:r>
        <w:rPr>
          <w:rStyle w:val="CommentReference"/>
        </w:rPr>
        <w:annotationRef/>
      </w:r>
      <w:r>
        <w:t>See results immediately prior to conclusion.</w:t>
      </w:r>
    </w:p>
  </w:comment>
  <w:comment w:id="18" w:author="Cameron Bale" w:date="2023-02-24T15:10:00Z" w:initials="CB">
    <w:p w14:paraId="31A95063" w14:textId="77777777" w:rsidR="00F21828" w:rsidRDefault="00F21828" w:rsidP="00904D8A">
      <w:pPr>
        <w:pStyle w:val="CommentText"/>
      </w:pPr>
      <w:r>
        <w:rPr>
          <w:rStyle w:val="CommentReference"/>
        </w:rPr>
        <w:annotationRef/>
      </w:r>
      <w:r>
        <w:t>Check paper</w:t>
      </w:r>
    </w:p>
  </w:comment>
  <w:comment w:id="19" w:author="Matt Schneider [2]" w:date="2023-02-19T05:44:00Z" w:initials="MS">
    <w:p w14:paraId="753BC33D" w14:textId="77777777" w:rsidR="00951979" w:rsidRDefault="00951979" w:rsidP="00D07161">
      <w:pPr>
        <w:pStyle w:val="CommentText"/>
      </w:pPr>
      <w:r>
        <w:rPr>
          <w:rStyle w:val="CommentReference"/>
        </w:rPr>
        <w:annotationRef/>
      </w:r>
      <w:r>
        <w:t>cite</w:t>
      </w:r>
    </w:p>
  </w:comment>
  <w:comment w:id="20" w:author="Cameron Bale" w:date="2023-02-24T15:13:00Z" w:initials="CB">
    <w:p w14:paraId="25ABCFD4" w14:textId="77777777" w:rsidR="00BE5160" w:rsidRDefault="00BE5160" w:rsidP="009C455F">
      <w:pPr>
        <w:pStyle w:val="CommentText"/>
      </w:pPr>
      <w:r>
        <w:rPr>
          <w:rStyle w:val="CommentReference"/>
        </w:rPr>
        <w:annotationRef/>
      </w:r>
      <w:r>
        <w:t>1986 Duncan RU Curve</w:t>
      </w:r>
    </w:p>
  </w:comment>
  <w:comment w:id="21" w:author="Cameron Bale" w:date="2023-02-24T15:14:00Z" w:initials="CB">
    <w:p w14:paraId="090C5631" w14:textId="77777777" w:rsidR="0074336D" w:rsidRDefault="0074336D" w:rsidP="00956499">
      <w:pPr>
        <w:pStyle w:val="CommentText"/>
      </w:pPr>
      <w:r>
        <w:rPr>
          <w:rStyle w:val="CommentReference"/>
        </w:rPr>
        <w:annotationRef/>
      </w:r>
      <w:r>
        <w:t>Lambert JASA</w:t>
      </w:r>
    </w:p>
  </w:comment>
  <w:comment w:id="22" w:author="Matt Schneider" w:date="2023-01-23T00:02:00Z" w:initials="MS">
    <w:p w14:paraId="4B5ACE04" w14:textId="6E727971" w:rsidR="00A95C04" w:rsidRDefault="00A95C04" w:rsidP="00492A83">
      <w:pPr>
        <w:pStyle w:val="CommentText"/>
      </w:pPr>
      <w:r>
        <w:rPr>
          <w:rStyle w:val="CommentReference"/>
        </w:rPr>
        <w:annotationRef/>
      </w:r>
      <w:r>
        <w:t>Include which ones</w:t>
      </w:r>
    </w:p>
  </w:comment>
  <w:comment w:id="23" w:author="Bale,Cameron" w:date="2023-01-23T15:55:00Z" w:initials="B">
    <w:p w14:paraId="6AD95800" w14:textId="77777777" w:rsidR="00B658C9" w:rsidRDefault="00B658C9" w:rsidP="00957659">
      <w:pPr>
        <w:pStyle w:val="CommentText"/>
      </w:pPr>
      <w:r>
        <w:rPr>
          <w:rStyle w:val="CommentReference"/>
        </w:rPr>
        <w:annotationRef/>
      </w:r>
      <w:r>
        <w:t>There are eighteen total. I added four examples.</w:t>
      </w:r>
    </w:p>
  </w:comment>
  <w:comment w:id="24" w:author="Cameron Bale" w:date="2023-02-24T15:23:00Z" w:initials="CB">
    <w:p w14:paraId="0E9C8208" w14:textId="77777777" w:rsidR="00066C6B" w:rsidRDefault="00066C6B" w:rsidP="00970C23">
      <w:pPr>
        <w:pStyle w:val="CommentText"/>
      </w:pPr>
      <w:r>
        <w:rPr>
          <w:rStyle w:val="CommentReference"/>
        </w:rPr>
        <w:annotationRef/>
      </w:r>
      <w:r>
        <w:t>Comment back on this</w:t>
      </w:r>
    </w:p>
  </w:comment>
  <w:comment w:id="25" w:author="Bale,Cameron" w:date="2023-01-24T16:54:00Z" w:initials="B">
    <w:p w14:paraId="60BFDDA3" w14:textId="00AE160C" w:rsidR="007A38D9" w:rsidRDefault="007A38D9" w:rsidP="009B15F2">
      <w:pPr>
        <w:pStyle w:val="CommentText"/>
      </w:pPr>
      <w:r>
        <w:rPr>
          <w:rStyle w:val="CommentReference"/>
        </w:rPr>
        <w:annotationRef/>
      </w:r>
      <w:r>
        <w:t>Added additional details for all papers.</w:t>
      </w:r>
    </w:p>
  </w:comment>
  <w:comment w:id="26" w:author="Matt Schneider" w:date="2023-01-28T01:21:00Z" w:initials="MS">
    <w:p w14:paraId="1FBAC7A4" w14:textId="77777777" w:rsidR="00984D3F" w:rsidRDefault="00984D3F" w:rsidP="00F4505B">
      <w:pPr>
        <w:pStyle w:val="CommentText"/>
      </w:pPr>
      <w:r>
        <w:rPr>
          <w:rStyle w:val="CommentReference"/>
        </w:rPr>
        <w:annotationRef/>
      </w:r>
      <w:r>
        <w:t>This section reads well so far.  I like how the additional subscripts were dropped too.  P_j,t has a lot of subscripts too..</w:t>
      </w:r>
    </w:p>
  </w:comment>
  <w:comment w:id="27" w:author="Cameron Bale" w:date="2023-02-24T13:14:00Z" w:initials="CB">
    <w:p w14:paraId="5ACF49DF" w14:textId="77777777" w:rsidR="00B4338E" w:rsidRDefault="00B4338E" w:rsidP="009B58F4">
      <w:pPr>
        <w:pStyle w:val="CommentText"/>
      </w:pPr>
      <w:r>
        <w:rPr>
          <w:rStyle w:val="CommentReference"/>
        </w:rPr>
        <w:annotationRef/>
      </w:r>
      <w:r>
        <w:t>Fix norm</w:t>
      </w:r>
    </w:p>
  </w:comment>
  <w:comment w:id="28" w:author="Matt Schneider" w:date="2023-02-01T21:03:00Z" w:initials="MS">
    <w:p w14:paraId="0C8F68B3" w14:textId="6021CD6B" w:rsidR="00CA2762" w:rsidRDefault="00CA2762" w:rsidP="00F2009A">
      <w:pPr>
        <w:pStyle w:val="CommentText"/>
      </w:pPr>
      <w:r>
        <w:rPr>
          <w:rStyle w:val="CommentReference"/>
        </w:rPr>
        <w:annotationRef/>
      </w:r>
      <w:r>
        <w:t>After this we should mention the protection can be rolled forward</w:t>
      </w:r>
    </w:p>
  </w:comment>
  <w:comment w:id="29" w:author="Cameron Bale" w:date="2023-02-24T13:19:00Z" w:initials="CB">
    <w:p w14:paraId="003004B7" w14:textId="77777777" w:rsidR="008D3C6A" w:rsidRDefault="008D3C6A" w:rsidP="00CA17AE">
      <w:pPr>
        <w:pStyle w:val="CommentText"/>
      </w:pPr>
      <w:r>
        <w:rPr>
          <w:rStyle w:val="CommentReference"/>
        </w:rPr>
        <w:annotationRef/>
      </w:r>
      <w:r>
        <w:t>For initialization we swap in the first window, then roll forward each successive period. Put in matrix of all Ps</w:t>
      </w:r>
    </w:p>
  </w:comment>
  <w:comment w:id="30" w:author="Matt Schneider" w:date="2023-01-28T01:47:00Z" w:initials="MS">
    <w:p w14:paraId="3FA7A83B" w14:textId="52047BDD" w:rsidR="009F0A72" w:rsidRDefault="009F0A72" w:rsidP="009F0A72">
      <w:pPr>
        <w:pStyle w:val="CommentText"/>
      </w:pPr>
      <w:r>
        <w:rPr>
          <w:rStyle w:val="CommentReference"/>
        </w:rPr>
        <w:annotationRef/>
      </w:r>
      <w:r>
        <w:t>The writing here is jumpy.  You are swtiching from conversation to process.  Probably need to write it a little more clearly</w:t>
      </w:r>
    </w:p>
  </w:comment>
  <w:comment w:id="31" w:author="Matt Schneider" w:date="2023-01-28T01:47:00Z" w:initials="MS">
    <w:p w14:paraId="1DEDA784" w14:textId="77777777" w:rsidR="009F0A72" w:rsidRDefault="009F0A72" w:rsidP="009F0A72">
      <w:pPr>
        <w:pStyle w:val="CommentText"/>
      </w:pPr>
      <w:r>
        <w:rPr>
          <w:rStyle w:val="CommentReference"/>
        </w:rPr>
        <w:annotationRef/>
      </w:r>
      <w:r>
        <w:t>Separate the commentary/challenges from the process.  Say, "The process for XXX is described as follows:"</w:t>
      </w:r>
    </w:p>
  </w:comment>
  <w:comment w:id="32" w:author="Cameron Bale" w:date="2023-02-24T13:22:00Z" w:initials="CB">
    <w:p w14:paraId="7395B88E" w14:textId="77777777" w:rsidR="00F546D1" w:rsidRDefault="00F546D1" w:rsidP="00B577BD">
      <w:pPr>
        <w:pStyle w:val="CommentText"/>
      </w:pPr>
      <w:r>
        <w:rPr>
          <w:rStyle w:val="CommentReference"/>
        </w:rPr>
        <w:annotationRef/>
      </w:r>
      <w:r>
        <w:t>Write a step by step (short) algorithm. Put details for each step in appendix.</w:t>
      </w:r>
    </w:p>
  </w:comment>
  <w:comment w:id="33" w:author="Cameron Bale" w:date="2023-02-24T13:25:00Z" w:initials="CB">
    <w:p w14:paraId="23597DB7" w14:textId="77777777" w:rsidR="00F546D1" w:rsidRDefault="00F546D1" w:rsidP="006E674E">
      <w:pPr>
        <w:pStyle w:val="CommentText"/>
      </w:pPr>
      <w:r>
        <w:rPr>
          <w:rStyle w:val="CommentReference"/>
        </w:rPr>
        <w:annotationRef/>
      </w:r>
      <w:r>
        <w:t>Include inputs/outputs</w:t>
      </w:r>
    </w:p>
  </w:comment>
  <w:comment w:id="34" w:author="Cameron Bale" w:date="2023-02-24T13:26:00Z" w:initials="CB">
    <w:p w14:paraId="10D4E30D" w14:textId="77777777" w:rsidR="00F546D1" w:rsidRDefault="00F546D1" w:rsidP="00C6554B">
      <w:pPr>
        <w:pStyle w:val="CommentText"/>
      </w:pPr>
      <w:r>
        <w:rPr>
          <w:rStyle w:val="CommentReference"/>
        </w:rPr>
        <w:annotationRef/>
      </w:r>
      <w:r>
        <w:t>Can integrate with figure in introduction</w:t>
      </w:r>
    </w:p>
  </w:comment>
  <w:comment w:id="35" w:author="Matt Schneider [2]" w:date="2023-02-21T08:27:00Z" w:initials="MS">
    <w:p w14:paraId="3E480993" w14:textId="28E289D9" w:rsidR="003B658F" w:rsidRDefault="003B658F" w:rsidP="005756C5">
      <w:pPr>
        <w:pStyle w:val="CommentText"/>
      </w:pPr>
      <w:r>
        <w:rPr>
          <w:rStyle w:val="CommentReference"/>
        </w:rPr>
        <w:annotationRef/>
      </w:r>
      <w:r>
        <w:t>What do you mean?</w:t>
      </w:r>
    </w:p>
  </w:comment>
  <w:comment w:id="36" w:author="Matt Schneider [2]" w:date="2023-02-21T08:28:00Z" w:initials="MS">
    <w:p w14:paraId="2B4C35D8" w14:textId="77777777" w:rsidR="00183E11" w:rsidRDefault="00183E11" w:rsidP="007E790B">
      <w:pPr>
        <w:pStyle w:val="CommentText"/>
      </w:pPr>
      <w:r>
        <w:rPr>
          <w:rStyle w:val="CommentReference"/>
        </w:rPr>
        <w:annotationRef/>
      </w:r>
      <w:r>
        <w:t>Forecast accuracy at the disaggregate level or aggregate?</w:t>
      </w:r>
    </w:p>
  </w:comment>
  <w:comment w:id="37" w:author="Bale,Cameron [2]" w:date="2023-02-23T15:22:00Z" w:initials="B">
    <w:p w14:paraId="6DAA8D27" w14:textId="77777777" w:rsidR="008C6BC3" w:rsidRDefault="008C6BC3" w:rsidP="009B2DD5">
      <w:pPr>
        <w:pStyle w:val="CommentText"/>
      </w:pPr>
      <w:r>
        <w:rPr>
          <w:rStyle w:val="CommentReference"/>
        </w:rPr>
        <w:annotationRef/>
      </w:r>
      <w:r>
        <w:t>Meaning data from shorter time periods (seconds, minutes, days) is easier to forecast than longer time periods (weeks, months, years) assuming other time series features are held constant.</w:t>
      </w:r>
    </w:p>
  </w:comment>
  <w:comment w:id="38" w:author="Cameron Bale" w:date="2023-02-24T13:12:00Z" w:initials="CB">
    <w:p w14:paraId="104A36D8" w14:textId="77777777" w:rsidR="00B4338E" w:rsidRDefault="00B4338E" w:rsidP="007211E4">
      <w:pPr>
        <w:pStyle w:val="CommentText"/>
      </w:pPr>
      <w:r>
        <w:rPr>
          <w:rStyle w:val="CommentReference"/>
        </w:rPr>
        <w:annotationRef/>
      </w:r>
      <w:r>
        <w:t>Put equations in appendix. Replace with table.</w:t>
      </w:r>
    </w:p>
  </w:comment>
  <w:comment w:id="39" w:author="Bale,Cameron [2]" w:date="2023-02-14T22:48:00Z" w:initials="B">
    <w:p w14:paraId="5B2DA784" w14:textId="6A2A1D29" w:rsidR="00C07A76" w:rsidRDefault="00C07A76" w:rsidP="00E171F2">
      <w:pPr>
        <w:pStyle w:val="CommentText"/>
      </w:pPr>
      <w:r>
        <w:rPr>
          <w:rStyle w:val="CommentReference"/>
        </w:rPr>
        <w:annotationRef/>
      </w:r>
      <w:r>
        <w:t>Is this correct? Extended Autocorrelation function? Its just the first autocorrelation coefficient of the time series error component.</w:t>
      </w:r>
    </w:p>
  </w:comment>
  <w:comment w:id="40" w:author="Matt Schneider [2]" w:date="2023-02-20T09:47:00Z" w:initials="MS">
    <w:p w14:paraId="07999F85" w14:textId="77777777" w:rsidR="00346BDC" w:rsidRDefault="00346BDC" w:rsidP="000076FA">
      <w:pPr>
        <w:pStyle w:val="CommentText"/>
      </w:pPr>
      <w:r>
        <w:rPr>
          <w:rStyle w:val="CommentReference"/>
        </w:rPr>
        <w:annotationRef/>
      </w:r>
      <w:r>
        <w:t>No, it's something else</w:t>
      </w:r>
    </w:p>
  </w:comment>
  <w:comment w:id="41" w:author="Matt Schneider" w:date="2023-01-28T01:33:00Z" w:initials="MS">
    <w:p w14:paraId="047ABC50" w14:textId="0F24C799" w:rsidR="008F6094" w:rsidRDefault="008F6094" w:rsidP="008F6094">
      <w:pPr>
        <w:pStyle w:val="CommentText"/>
      </w:pPr>
      <w:r>
        <w:rPr>
          <w:rStyle w:val="CommentReference"/>
        </w:rPr>
        <w:annotationRef/>
      </w:r>
      <w:r>
        <w:t>Conflicts with notation from the section 3 with features??</w:t>
      </w:r>
    </w:p>
  </w:comment>
  <w:comment w:id="42" w:author="Bale,Cameron [2]" w:date="2023-02-23T15:26:00Z" w:initials="B">
    <w:p w14:paraId="5D2AD80D" w14:textId="77777777" w:rsidR="005F6BB2" w:rsidRDefault="005F6BB2" w:rsidP="00B4334A">
      <w:pPr>
        <w:pStyle w:val="CommentText"/>
      </w:pPr>
      <w:r>
        <w:rPr>
          <w:rStyle w:val="CommentReference"/>
        </w:rPr>
        <w:annotationRef/>
      </w:r>
      <w:r>
        <w:t>Changed from f to b</w:t>
      </w:r>
    </w:p>
  </w:comment>
  <w:comment w:id="43" w:author="Matt Schneider [2]" w:date="2023-02-21T08:42:00Z" w:initials="MS">
    <w:p w14:paraId="6DAE0919" w14:textId="77777777" w:rsidR="00B03AC9" w:rsidRDefault="00B03AC9" w:rsidP="009B646A">
      <w:pPr>
        <w:pStyle w:val="CommentText"/>
      </w:pPr>
      <w:r>
        <w:rPr>
          <w:rStyle w:val="CommentReference"/>
        </w:rPr>
        <w:annotationRef/>
      </w:r>
      <w:r>
        <w:t>Is this correct? It is usually for a dataset differing by one observation. You need to cite this if found it elsewhere</w:t>
      </w:r>
    </w:p>
  </w:comment>
  <w:comment w:id="44" w:author="Bale,Cameron [2]" w:date="2023-02-23T15:33:00Z" w:initials="B">
    <w:p w14:paraId="760ED2A0" w14:textId="77777777" w:rsidR="00556D25" w:rsidRDefault="00556D25" w:rsidP="00BC176D">
      <w:pPr>
        <w:pStyle w:val="CommentText"/>
      </w:pPr>
      <w:r>
        <w:rPr>
          <w:rStyle w:val="CommentReference"/>
        </w:rPr>
        <w:annotationRef/>
      </w:r>
      <w:r>
        <w:t>You are correct, this needs to be added that they differ by one observation. That is required for the calculation of the sensitivity. The 'differing in at most one observation' part is included in the paragraph below, but needs to be added here.</w:t>
      </w:r>
    </w:p>
  </w:comment>
  <w:comment w:id="45" w:author="Cameron Bale" w:date="2023-02-24T13:32:00Z" w:initials="CB">
    <w:p w14:paraId="12F5E3E4" w14:textId="77777777" w:rsidR="006953BF" w:rsidRDefault="006953BF" w:rsidP="00ED32C0">
      <w:pPr>
        <w:pStyle w:val="CommentText"/>
      </w:pPr>
      <w:r>
        <w:rPr>
          <w:rStyle w:val="CommentReference"/>
        </w:rPr>
        <w:annotationRef/>
      </w:r>
      <w:r>
        <w:t>Change to sigma_xj</w:t>
      </w:r>
    </w:p>
  </w:comment>
  <w:comment w:id="46" w:author="Matt Schneider" w:date="2023-01-28T04:01:00Z" w:initials="MS">
    <w:p w14:paraId="2911C759" w14:textId="3C3C287A" w:rsidR="00B75085" w:rsidRDefault="00B75085" w:rsidP="00B75085">
      <w:pPr>
        <w:pStyle w:val="CommentText"/>
      </w:pPr>
      <w:r>
        <w:rPr>
          <w:rStyle w:val="CommentReference"/>
        </w:rPr>
        <w:annotationRef/>
      </w:r>
      <w:r>
        <w:t>Citation?</w:t>
      </w:r>
    </w:p>
  </w:comment>
  <w:comment w:id="47" w:author="Bale,Cameron [2]" w:date="2023-02-13T15:55:00Z" w:initials="B">
    <w:p w14:paraId="328E5755" w14:textId="77777777" w:rsidR="009738FD" w:rsidRDefault="009738FD" w:rsidP="00FA0709">
      <w:pPr>
        <w:pStyle w:val="CommentText"/>
      </w:pPr>
      <w:r>
        <w:rPr>
          <w:rStyle w:val="CommentReference"/>
        </w:rPr>
        <w:annotationRef/>
      </w:r>
      <w:r>
        <w:t>Added citation Nin &amp; Torra 2006, 2009 above. It's some old papers that looks at distance based reidentification of time series.</w:t>
      </w:r>
    </w:p>
  </w:comment>
  <w:comment w:id="48" w:author="Bale,Cameron [2]" w:date="2023-02-13T15:55:00Z" w:initials="B">
    <w:p w14:paraId="063A9D58" w14:textId="77777777" w:rsidR="009738FD" w:rsidRDefault="009738FD" w:rsidP="00A07AAE">
      <w:pPr>
        <w:pStyle w:val="CommentText"/>
      </w:pPr>
      <w:r>
        <w:rPr>
          <w:rStyle w:val="CommentReference"/>
        </w:rPr>
        <w:annotationRef/>
      </w:r>
      <w:r>
        <w:t>They look at the numbers of reidentified time series in a data set rather than the percentage (basically the same).</w:t>
      </w:r>
    </w:p>
  </w:comment>
  <w:comment w:id="49" w:author="Cameron Bale" w:date="2023-02-24T13:34:00Z" w:initials="CB">
    <w:p w14:paraId="223CC49F" w14:textId="77777777" w:rsidR="00B66800" w:rsidRDefault="00B66800" w:rsidP="00757D2B">
      <w:pPr>
        <w:pStyle w:val="CommentText"/>
      </w:pPr>
      <w:r>
        <w:rPr>
          <w:rStyle w:val="CommentReference"/>
        </w:rPr>
        <w:annotationRef/>
      </w:r>
      <w:r>
        <w:t>Change to indicator function</w:t>
      </w:r>
    </w:p>
  </w:comment>
  <w:comment w:id="50" w:author="Matt Schneider" w:date="2023-01-28T02:07:00Z" w:initials="MS">
    <w:p w14:paraId="16F6AC02" w14:textId="6CE4D945" w:rsidR="00B75085" w:rsidRDefault="00B75085" w:rsidP="00B75085">
      <w:pPr>
        <w:pStyle w:val="CommentText"/>
      </w:pPr>
      <w:r>
        <w:rPr>
          <w:rStyle w:val="CommentReference"/>
        </w:rPr>
        <w:annotationRef/>
      </w:r>
      <w:r>
        <w:t>Poor writing style. In the application, you talk about what you DID...not what you will do or what your goals are</w:t>
      </w:r>
    </w:p>
  </w:comment>
  <w:comment w:id="51" w:author="Matt Schneider" w:date="2023-01-28T03:41:00Z" w:initials="MS">
    <w:p w14:paraId="10317683" w14:textId="77777777" w:rsidR="00B75085" w:rsidRDefault="00B75085" w:rsidP="00B75085">
      <w:pPr>
        <w:pStyle w:val="CommentText"/>
      </w:pPr>
      <w:r>
        <w:rPr>
          <w:rStyle w:val="CommentReference"/>
        </w:rPr>
        <w:annotationRef/>
      </w:r>
      <w:r>
        <w:t>I fixed some</w:t>
      </w:r>
    </w:p>
  </w:comment>
  <w:comment w:id="52" w:author="Matt Schneider" w:date="2023-01-30T08:24:00Z" w:initials="MS">
    <w:p w14:paraId="4A73B11B" w14:textId="78159E20" w:rsidR="00B75085" w:rsidRDefault="00B75085" w:rsidP="00B75085">
      <w:pPr>
        <w:pStyle w:val="CommentText"/>
      </w:pPr>
      <w:r>
        <w:rPr>
          <w:rStyle w:val="CommentReference"/>
        </w:rPr>
        <w:annotationRef/>
      </w:r>
      <w:r>
        <w:t>Which ones? Be specific.  What settings, be specific.  Research must be reproducable</w:t>
      </w:r>
    </w:p>
  </w:comment>
  <w:comment w:id="53" w:author="Bale,Cameron" w:date="2023-02-02T23:34:00Z" w:initials="B">
    <w:p w14:paraId="535E4441" w14:textId="77777777" w:rsidR="00B75085" w:rsidRDefault="00B75085" w:rsidP="00B75085">
      <w:pPr>
        <w:pStyle w:val="CommentText"/>
      </w:pPr>
      <w:r>
        <w:rPr>
          <w:rStyle w:val="CommentReference"/>
        </w:rPr>
        <w:annotationRef/>
      </w:r>
      <w:r>
        <w:t>I'll add these details to the appendix. It's too much for this section.</w:t>
      </w:r>
    </w:p>
  </w:comment>
  <w:comment w:id="54" w:author="Matt Schneider" w:date="2023-02-03T07:12:00Z" w:initials="MS">
    <w:p w14:paraId="5F056E1E" w14:textId="77777777" w:rsidR="001F6BF7" w:rsidRDefault="001F6BF7" w:rsidP="00722DD4">
      <w:pPr>
        <w:pStyle w:val="CommentText"/>
      </w:pPr>
      <w:r>
        <w:rPr>
          <w:rStyle w:val="CommentReference"/>
        </w:rPr>
        <w:annotationRef/>
      </w:r>
      <w:r>
        <w:t>ok</w:t>
      </w:r>
    </w:p>
  </w:comment>
  <w:comment w:id="55" w:author="Bale,Cameron [2]" w:date="2023-02-23T15:35:00Z" w:initials="B">
    <w:p w14:paraId="5D4C40C8" w14:textId="77777777" w:rsidR="008A5739" w:rsidRDefault="008A5739" w:rsidP="00F44A9E">
      <w:pPr>
        <w:pStyle w:val="CommentText"/>
      </w:pPr>
      <w:r>
        <w:rPr>
          <w:rStyle w:val="CommentReference"/>
        </w:rPr>
        <w:annotationRef/>
      </w:r>
      <w:r>
        <w:t>Resolving since these are in the appendix.</w:t>
      </w:r>
    </w:p>
  </w:comment>
  <w:comment w:id="56" w:author="Matt Schneider" w:date="2023-01-30T08:45:00Z" w:initials="MS">
    <w:p w14:paraId="2AEFFDA3" w14:textId="7AD3CCA0" w:rsidR="0085203D" w:rsidRDefault="0085203D" w:rsidP="008A14B6">
      <w:pPr>
        <w:pStyle w:val="CommentText"/>
      </w:pPr>
      <w:r>
        <w:rPr>
          <w:rStyle w:val="CommentReference"/>
        </w:rPr>
        <w:annotationRef/>
      </w:r>
      <w:r>
        <w:t>What' random guessing?  1/474??</w:t>
      </w:r>
    </w:p>
  </w:comment>
  <w:comment w:id="57" w:author="Bale,Cameron [2]" w:date="2023-02-13T15:58:00Z" w:initials="B">
    <w:p w14:paraId="7C441822" w14:textId="77777777" w:rsidR="009738FD" w:rsidRDefault="009738FD">
      <w:pPr>
        <w:pStyle w:val="CommentText"/>
      </w:pPr>
      <w:r>
        <w:rPr>
          <w:rStyle w:val="CommentReference"/>
        </w:rPr>
        <w:annotationRef/>
      </w:r>
      <w:r>
        <w:t>We perform the privacy attack within each subset of time series which have the same length so that the series are guaranteed to have the same time periods. Then we just average the results across all series.</w:t>
      </w:r>
    </w:p>
    <w:p w14:paraId="5B5EBC2C" w14:textId="77777777" w:rsidR="009738FD" w:rsidRDefault="009738FD">
      <w:pPr>
        <w:pStyle w:val="CommentText"/>
      </w:pPr>
    </w:p>
    <w:p w14:paraId="5C65CC82" w14:textId="77777777" w:rsidR="009738FD" w:rsidRDefault="009738FD">
      <w:pPr>
        <w:pStyle w:val="CommentText"/>
      </w:pPr>
      <w:r>
        <w:t>So random guessing:</w:t>
      </w:r>
    </w:p>
    <w:p w14:paraId="45917C88" w14:textId="77777777" w:rsidR="009738FD" w:rsidRDefault="009738FD" w:rsidP="007347C4">
      <w:pPr>
        <w:pStyle w:val="CommentText"/>
      </w:pPr>
      <w:r>
        <w:rPr>
          <w:color w:val="C397D8"/>
        </w:rPr>
        <w:t>(18/474)*(1/18) + (259/474)*(1/259) + (197/474)*(1/197)</w:t>
      </w:r>
      <w:r>
        <w:t xml:space="preserve"> = 0.6% or 0.006</w:t>
      </w:r>
    </w:p>
  </w:comment>
  <w:comment w:id="58" w:author="Matt Schneider" w:date="2023-01-31T01:43:00Z" w:initials="MS">
    <w:p w14:paraId="3540F9FD" w14:textId="77777777" w:rsidR="00601DCD" w:rsidRDefault="00601DCD" w:rsidP="00601DCD">
      <w:pPr>
        <w:pStyle w:val="CommentText"/>
      </w:pPr>
      <w:r>
        <w:rPr>
          <w:rStyle w:val="CommentReference"/>
        </w:rPr>
        <w:annotationRef/>
      </w:r>
      <w:r>
        <w:t>Smaller or larger?  They are smaller than competitor methods</w:t>
      </w:r>
    </w:p>
  </w:comment>
  <w:comment w:id="59" w:author="Matt Schneider" w:date="2023-02-03T02:27:00Z" w:initials="MS">
    <w:p w14:paraId="18C341E5" w14:textId="77777777" w:rsidR="00601DCD" w:rsidRDefault="00601DCD" w:rsidP="00601DCD">
      <w:pPr>
        <w:pStyle w:val="CommentText"/>
      </w:pPr>
      <w:r>
        <w:rPr>
          <w:rStyle w:val="CommentReference"/>
        </w:rPr>
        <w:annotationRef/>
      </w:r>
      <w:r>
        <w:t>Response to your response: you need to compute this too for this data set.  Comparison with other data set is not relevant</w:t>
      </w:r>
    </w:p>
  </w:comment>
  <w:comment w:id="60" w:author="Bale,Cameron [2]" w:date="2023-02-13T23:18:00Z" w:initials="B">
    <w:p w14:paraId="15C39FA6" w14:textId="77777777" w:rsidR="00601DCD" w:rsidRDefault="00601DCD" w:rsidP="00601DCD">
      <w:pPr>
        <w:pStyle w:val="CommentText"/>
      </w:pPr>
      <w:r>
        <w:rPr>
          <w:rStyle w:val="CommentReference"/>
        </w:rPr>
        <w:annotationRef/>
      </w:r>
      <w:r>
        <w:t>Larger!</w:t>
      </w:r>
    </w:p>
  </w:comment>
  <w:comment w:id="61" w:author="Bale,Cameron [2]" w:date="2023-02-13T23:18:00Z" w:initials="B">
    <w:p w14:paraId="0CD0524A" w14:textId="77777777" w:rsidR="00601DCD" w:rsidRDefault="00601DCD" w:rsidP="00601DCD">
      <w:pPr>
        <w:pStyle w:val="CommentText"/>
      </w:pPr>
      <w:r>
        <w:rPr>
          <w:rStyle w:val="CommentReference"/>
        </w:rPr>
        <w:annotationRef/>
      </w:r>
      <w:r>
        <w:t>Although k-nts+ (k=3) is close.</w:t>
      </w:r>
    </w:p>
  </w:comment>
  <w:comment w:id="62" w:author="Matt Schneider [2]" w:date="2023-02-21T09:33:00Z" w:initials="MS">
    <w:p w14:paraId="51DA7283" w14:textId="77777777" w:rsidR="00AD2555" w:rsidRDefault="00AD2555" w:rsidP="00B822AD">
      <w:pPr>
        <w:pStyle w:val="CommentText"/>
      </w:pPr>
      <w:r>
        <w:rPr>
          <w:rStyle w:val="CommentReference"/>
        </w:rPr>
        <w:annotationRef/>
      </w:r>
      <w:r>
        <w:t>Which model?</w:t>
      </w:r>
    </w:p>
  </w:comment>
  <w:comment w:id="63" w:author="Bale,Cameron [2]" w:date="2023-02-23T15:35:00Z" w:initials="B">
    <w:p w14:paraId="7A0E0BED" w14:textId="77777777" w:rsidR="002B1875" w:rsidRDefault="002B1875" w:rsidP="009F7AC2">
      <w:pPr>
        <w:pStyle w:val="CommentText"/>
      </w:pPr>
      <w:r>
        <w:rPr>
          <w:rStyle w:val="CommentReference"/>
        </w:rPr>
        <w:annotationRef/>
      </w:r>
      <w:r>
        <w:t>This is the average representativeness across all series and forecasting models.</w:t>
      </w:r>
    </w:p>
  </w:comment>
  <w:comment w:id="64" w:author="Matt Schneider [2]" w:date="2023-02-21T09:38:00Z" w:initials="MS">
    <w:p w14:paraId="0E05581C" w14:textId="1D823160" w:rsidR="005D18D7" w:rsidRDefault="005D18D7" w:rsidP="00A25385">
      <w:pPr>
        <w:pStyle w:val="CommentText"/>
      </w:pPr>
      <w:r>
        <w:rPr>
          <w:rStyle w:val="CommentReference"/>
        </w:rPr>
        <w:annotationRef/>
      </w:r>
      <w:r>
        <w:t>Why did you not write "standard deviation of forecast error"  ?</w:t>
      </w:r>
    </w:p>
  </w:comment>
  <w:comment w:id="65" w:author="Matt Schneider" w:date="2023-01-28T04:05:00Z" w:initials="MS">
    <w:p w14:paraId="01275E7D" w14:textId="67295934" w:rsidR="0085203D" w:rsidRDefault="0085203D" w:rsidP="008A4F49">
      <w:pPr>
        <w:pStyle w:val="CommentText"/>
      </w:pPr>
      <w:r>
        <w:rPr>
          <w:rStyle w:val="CommentReference"/>
        </w:rPr>
        <w:annotationRef/>
      </w:r>
      <w:r>
        <w:t>Values too</w:t>
      </w:r>
    </w:p>
  </w:comment>
  <w:comment w:id="66" w:author="Matt Schneider" w:date="2023-01-30T06:51:00Z" w:initials="MS">
    <w:p w14:paraId="62A8D27A" w14:textId="77777777" w:rsidR="0085203D" w:rsidRDefault="0085203D" w:rsidP="00621BFB">
      <w:pPr>
        <w:pStyle w:val="CommentText"/>
      </w:pPr>
      <w:r>
        <w:rPr>
          <w:rStyle w:val="CommentReference"/>
        </w:rPr>
        <w:annotationRef/>
      </w:r>
      <w:r>
        <w:t>Inlude them in parentehsis</w:t>
      </w:r>
    </w:p>
  </w:comment>
  <w:comment w:id="67" w:author="Matt Schneider" w:date="2023-02-01T01:04:00Z" w:initials="MS">
    <w:p w14:paraId="33C475EF" w14:textId="77777777" w:rsidR="009A7B55" w:rsidRDefault="009A7B55" w:rsidP="00EF7229">
      <w:pPr>
        <w:pStyle w:val="CommentText"/>
      </w:pPr>
      <w:r>
        <w:rPr>
          <w:rStyle w:val="CommentReference"/>
        </w:rPr>
        <w:annotationRef/>
      </w:r>
      <w:r>
        <w:t>We may need a statistical test in the results somewehre, we will talk later if necessary</w:t>
      </w:r>
    </w:p>
  </w:comment>
  <w:comment w:id="68" w:author="Matt Schneider [2]" w:date="2023-02-21T09:37:00Z" w:initials="MS">
    <w:p w14:paraId="2FF10411" w14:textId="77777777" w:rsidR="005D18D7" w:rsidRDefault="005D18D7" w:rsidP="00394682">
      <w:pPr>
        <w:pStyle w:val="CommentText"/>
      </w:pPr>
      <w:r>
        <w:rPr>
          <w:rStyle w:val="CommentReference"/>
        </w:rPr>
        <w:annotationRef/>
      </w:r>
      <w:r>
        <w:t>Simple regression</w:t>
      </w:r>
    </w:p>
  </w:comment>
  <w:comment w:id="69" w:author="Cameron Bale" w:date="2023-02-24T13:36:00Z" w:initials="CB">
    <w:p w14:paraId="22702261" w14:textId="77777777" w:rsidR="00B66800" w:rsidRDefault="00B66800" w:rsidP="00356D83">
      <w:pPr>
        <w:pStyle w:val="CommentText"/>
      </w:pPr>
      <w:r>
        <w:rPr>
          <w:rStyle w:val="CommentReference"/>
        </w:rPr>
        <w:annotationRef/>
      </w:r>
      <w:r>
        <w:t>Lowercase for probability</w:t>
      </w:r>
    </w:p>
  </w:comment>
  <w:comment w:id="70" w:author="Cameron Bale" w:date="2023-02-24T13:38:00Z" w:initials="CB">
    <w:p w14:paraId="25192FA9" w14:textId="77777777" w:rsidR="0007082F" w:rsidRDefault="0007082F" w:rsidP="00BA7DF9">
      <w:pPr>
        <w:pStyle w:val="CommentText"/>
      </w:pPr>
      <w:r>
        <w:rPr>
          <w:rStyle w:val="CommentReference"/>
        </w:rPr>
        <w:annotationRef/>
      </w:r>
      <w:r>
        <w:t>Equation is just difference in conditional probabilities</w:t>
      </w:r>
    </w:p>
  </w:comment>
  <w:comment w:id="71" w:author="Matt Schneider" w:date="2023-01-30T06:55:00Z" w:initials="MS">
    <w:p w14:paraId="14733737" w14:textId="395708B0" w:rsidR="00667380" w:rsidRDefault="00667380" w:rsidP="000D7B22">
      <w:pPr>
        <w:pStyle w:val="CommentText"/>
      </w:pPr>
      <w:r>
        <w:rPr>
          <w:rStyle w:val="CommentReference"/>
        </w:rPr>
        <w:annotationRef/>
      </w:r>
      <w:r>
        <w:t>Is this correct?  And why?</w:t>
      </w:r>
    </w:p>
  </w:comment>
  <w:comment w:id="72" w:author="Matt Schneider" w:date="2023-01-30T06:58:00Z" w:initials="MS">
    <w:p w14:paraId="0C93CE6C" w14:textId="77777777" w:rsidR="00642B92" w:rsidRDefault="00642B92" w:rsidP="00244071">
      <w:pPr>
        <w:pStyle w:val="CommentText"/>
      </w:pPr>
      <w:r>
        <w:rPr>
          <w:rStyle w:val="CommentReference"/>
        </w:rPr>
        <w:annotationRef/>
      </w:r>
      <w:r>
        <w:t>Why why why. This is why people read the paper</w:t>
      </w:r>
    </w:p>
  </w:comment>
  <w:comment w:id="73" w:author="Matt Schneider" w:date="2023-01-31T01:47:00Z" w:initials="MS">
    <w:p w14:paraId="04DBD892" w14:textId="77777777" w:rsidR="00A22CFC" w:rsidRDefault="00806BFB" w:rsidP="00BF573A">
      <w:pPr>
        <w:pStyle w:val="CommentText"/>
      </w:pPr>
      <w:r>
        <w:rPr>
          <w:rStyle w:val="CommentReference"/>
        </w:rPr>
        <w:annotationRef/>
      </w:r>
      <w:r w:rsidR="00A22CFC">
        <w:t>Need more talk about how Rrelief distinguishes between similar time series and forecast accuracy. What do these values actually mean</w:t>
      </w:r>
    </w:p>
  </w:comment>
  <w:comment w:id="74" w:author="Bale,Cameron [2]" w:date="2023-02-14T22:46:00Z" w:initials="B">
    <w:p w14:paraId="516D9695" w14:textId="77777777" w:rsidR="00306E30" w:rsidRDefault="00306E30" w:rsidP="004F12C0">
      <w:pPr>
        <w:pStyle w:val="CommentText"/>
      </w:pPr>
      <w:r>
        <w:rPr>
          <w:rStyle w:val="CommentReference"/>
        </w:rPr>
        <w:annotationRef/>
      </w:r>
      <w:r>
        <w:t>This was the purpose of the description at the beginning of section 4.5.1 and the paragraph at the end of 4.5.3. Has this been addressed or do we need more?</w:t>
      </w:r>
    </w:p>
  </w:comment>
  <w:comment w:id="75" w:author="Matt Schneider" w:date="2023-01-30T06:56:00Z" w:initials="MS">
    <w:p w14:paraId="69986AB2" w14:textId="1E10E135" w:rsidR="00642B92" w:rsidRDefault="00642B92" w:rsidP="000A5C11">
      <w:pPr>
        <w:pStyle w:val="CommentText"/>
      </w:pPr>
      <w:r>
        <w:rPr>
          <w:rStyle w:val="CommentReference"/>
        </w:rPr>
        <w:annotationRef/>
      </w:r>
      <w:r>
        <w:t>Make these names consistent to the previous tables.  It seems somewhat random here.  Also we may need another subsection of the 39 features to also include in one of the prior subsections</w:t>
      </w:r>
    </w:p>
  </w:comment>
  <w:comment w:id="76" w:author="Matt Schneider" w:date="2023-01-30T06:59:00Z" w:initials="MS">
    <w:p w14:paraId="2ECFDB60" w14:textId="77777777" w:rsidR="00642B92" w:rsidRDefault="00642B92" w:rsidP="00E7795C">
      <w:pPr>
        <w:pStyle w:val="CommentText"/>
      </w:pPr>
      <w:r>
        <w:rPr>
          <w:rStyle w:val="CommentReference"/>
        </w:rPr>
        <w:annotationRef/>
      </w:r>
      <w:r>
        <w:t>Sloppy for a finished paper</w:t>
      </w:r>
    </w:p>
  </w:comment>
  <w:comment w:id="77" w:author="Bale,Cameron [2]" w:date="2023-02-13T22:51:00Z" w:initials="B">
    <w:p w14:paraId="6D2D8D11" w14:textId="77777777" w:rsidR="00951625" w:rsidRDefault="00951625" w:rsidP="008A01CE">
      <w:pPr>
        <w:pStyle w:val="CommentText"/>
      </w:pPr>
      <w:r>
        <w:rPr>
          <w:rStyle w:val="CommentReference"/>
        </w:rPr>
        <w:annotationRef/>
      </w:r>
      <w:r>
        <w:t>Cleaned up the names and removed title</w:t>
      </w:r>
    </w:p>
  </w:comment>
  <w:comment w:id="78" w:author="Matt Schneider" w:date="2023-01-30T08:53:00Z" w:initials="MS">
    <w:p w14:paraId="39015E9A" w14:textId="26F59459" w:rsidR="00C10E05" w:rsidRDefault="00C10E05" w:rsidP="00E266F1">
      <w:pPr>
        <w:pStyle w:val="CommentText"/>
      </w:pPr>
      <w:r>
        <w:rPr>
          <w:rStyle w:val="CommentReference"/>
        </w:rPr>
        <w:annotationRef/>
      </w:r>
      <w:r>
        <w:t xml:space="preserve">Charts don't have titles when you have a figure title.  </w:t>
      </w:r>
    </w:p>
  </w:comment>
  <w:comment w:id="79" w:author="Bale,Cameron [2]" w:date="2023-02-13T22:52:00Z" w:initials="B">
    <w:p w14:paraId="0C4B9D05" w14:textId="77777777" w:rsidR="00951625" w:rsidRDefault="00951625" w:rsidP="000D7912">
      <w:pPr>
        <w:pStyle w:val="CommentText"/>
      </w:pPr>
      <w:r>
        <w:rPr>
          <w:rStyle w:val="CommentReference"/>
        </w:rPr>
        <w:annotationRef/>
      </w:r>
      <w:r>
        <w:t>fixed</w:t>
      </w:r>
    </w:p>
  </w:comment>
  <w:comment w:id="80" w:author="Matt Schneider [2]" w:date="2023-02-20T10:29:00Z" w:initials="MS">
    <w:p w14:paraId="61FDA319" w14:textId="77777777" w:rsidR="00C92D6B" w:rsidRDefault="00C92D6B" w:rsidP="005A4BAC">
      <w:pPr>
        <w:pStyle w:val="CommentText"/>
      </w:pPr>
      <w:r>
        <w:rPr>
          <w:rStyle w:val="CommentReference"/>
        </w:rPr>
        <w:annotationRef/>
      </w:r>
      <w:r>
        <w:t>edit</w:t>
      </w:r>
    </w:p>
  </w:comment>
  <w:comment w:id="81" w:author="Matt Schneider [2]" w:date="2023-02-21T10:00:00Z" w:initials="MS">
    <w:p w14:paraId="0E44E1AB" w14:textId="77777777" w:rsidR="000E1E91" w:rsidRDefault="000E1E91" w:rsidP="008F016E">
      <w:pPr>
        <w:pStyle w:val="CommentText"/>
      </w:pPr>
      <w:r>
        <w:rPr>
          <w:rStyle w:val="CommentReference"/>
        </w:rPr>
        <w:annotationRef/>
      </w:r>
      <w:r>
        <w:t>This is the most important section to the reader</w:t>
      </w:r>
    </w:p>
  </w:comment>
  <w:comment w:id="82" w:author="Matt Schneider" w:date="2023-01-31T01:25:00Z" w:initials="MS">
    <w:p w14:paraId="60E1FECA" w14:textId="47787441" w:rsidR="00FB67DD" w:rsidRDefault="00FB67DD" w:rsidP="00FB67DD">
      <w:pPr>
        <w:pStyle w:val="CommentText"/>
      </w:pPr>
      <w:r>
        <w:rPr>
          <w:rStyle w:val="CommentReference"/>
        </w:rPr>
        <w:annotationRef/>
      </w:r>
      <w:r>
        <w:t>Should reference back to this, when discussing later why hurst doesn't work. Protection is different than accuracy.</w:t>
      </w:r>
    </w:p>
  </w:comment>
  <w:comment w:id="83" w:author="Matt Schneider [2]" w:date="2023-02-21T09:52:00Z" w:initials="MS">
    <w:p w14:paraId="5D55B19F" w14:textId="77777777" w:rsidR="006C03CE" w:rsidRDefault="006C03CE" w:rsidP="00332091">
      <w:pPr>
        <w:pStyle w:val="CommentText"/>
      </w:pPr>
      <w:r>
        <w:rPr>
          <w:rStyle w:val="CommentReference"/>
        </w:rPr>
        <w:annotationRef/>
      </w:r>
      <w:r>
        <w:t>Need additive noise too</w:t>
      </w:r>
    </w:p>
  </w:comment>
  <w:comment w:id="84" w:author="Bale,Cameron [2]" w:date="2023-02-23T17:05:00Z" w:initials="B">
    <w:p w14:paraId="55A1D6AF" w14:textId="77777777" w:rsidR="00EC28A7" w:rsidRDefault="00EC28A7" w:rsidP="00E9652F">
      <w:pPr>
        <w:pStyle w:val="CommentText"/>
      </w:pPr>
      <w:r>
        <w:rPr>
          <w:rStyle w:val="CommentReference"/>
        </w:rPr>
        <w:annotationRef/>
      </w:r>
      <w:r>
        <w:t>added</w:t>
      </w:r>
    </w:p>
  </w:comment>
  <w:comment w:id="85" w:author="Matt Schneider [2]" w:date="2023-02-21T09:58:00Z" w:initials="MS">
    <w:p w14:paraId="21290B4A" w14:textId="623F1B1E" w:rsidR="005960D2" w:rsidRDefault="005960D2" w:rsidP="00247F25">
      <w:pPr>
        <w:pStyle w:val="CommentText"/>
      </w:pPr>
      <w:r>
        <w:rPr>
          <w:rStyle w:val="CommentReference"/>
        </w:rPr>
        <w:annotationRef/>
      </w:r>
      <w:r>
        <w:t>Again, the time series feature section says it's between 0 and 1.  the reader will be confused</w:t>
      </w:r>
    </w:p>
  </w:comment>
  <w:comment w:id="86" w:author="Bale,Cameron [2]" w:date="2023-02-23T15:39:00Z" w:initials="B">
    <w:p w14:paraId="3FC38FB8" w14:textId="77777777" w:rsidR="00B26DE2" w:rsidRDefault="00B26DE2" w:rsidP="00CB0124">
      <w:pPr>
        <w:pStyle w:val="CommentText"/>
      </w:pPr>
      <w:r>
        <w:rPr>
          <w:rStyle w:val="CommentReference"/>
        </w:rPr>
        <w:annotationRef/>
      </w:r>
      <w:r>
        <w:t xml:space="preserve">It says </w:t>
      </w:r>
      <w:r>
        <w:rPr>
          <w:i/>
          <w:iCs/>
        </w:rPr>
        <w:t>Trend</w:t>
      </w:r>
      <w:r>
        <w:t xml:space="preserve"> and </w:t>
      </w:r>
      <w:r>
        <w:rPr>
          <w:i/>
          <w:iCs/>
        </w:rPr>
        <w:t>Seasonality</w:t>
      </w:r>
      <w:r>
        <w:t xml:space="preserve"> will be between 0 and 1 but not </w:t>
      </w:r>
      <w:r>
        <w:rPr>
          <w:i/>
          <w:iCs/>
        </w:rPr>
        <w:t>Mean</w:t>
      </w:r>
      <w:r>
        <w:t>.</w:t>
      </w:r>
    </w:p>
  </w:comment>
  <w:comment w:id="88" w:author="Matt Schneider [2]" w:date="2023-02-21T09:58:00Z" w:initials="MS">
    <w:p w14:paraId="541140BE" w14:textId="004EB172" w:rsidR="006624B2" w:rsidRDefault="005960D2" w:rsidP="004A4FAD">
      <w:pPr>
        <w:pStyle w:val="CommentText"/>
      </w:pPr>
      <w:r>
        <w:rPr>
          <w:rStyle w:val="CommentReference"/>
        </w:rPr>
        <w:annotationRef/>
      </w:r>
      <w:r w:rsidR="006624B2">
        <w:t>How did the variance decrease? Just look at the figure</w:t>
      </w:r>
    </w:p>
  </w:comment>
  <w:comment w:id="87" w:author="Bale,Cameron [2]" w:date="2023-02-23T15:50:00Z" w:initials="B">
    <w:p w14:paraId="603D4025" w14:textId="77777777" w:rsidR="00EB14D2" w:rsidRDefault="00EB14D2" w:rsidP="00F47056">
      <w:pPr>
        <w:pStyle w:val="CommentText"/>
      </w:pPr>
      <w:r>
        <w:rPr>
          <w:rStyle w:val="CommentReference"/>
        </w:rPr>
        <w:annotationRef/>
      </w:r>
      <w:r>
        <w:t>The knts+ version is more random, but the points are actually closer to the mean than they are in the original series.</w:t>
      </w:r>
    </w:p>
  </w:comment>
  <w:comment w:id="89" w:author="Cameron Bale" w:date="2023-02-24T13:39:00Z" w:initials="CB">
    <w:p w14:paraId="5AF50753" w14:textId="77777777" w:rsidR="0007082F" w:rsidRDefault="0007082F" w:rsidP="00A23E59">
      <w:pPr>
        <w:pStyle w:val="CommentText"/>
      </w:pPr>
      <w:r>
        <w:rPr>
          <w:rStyle w:val="CommentReference"/>
        </w:rPr>
        <w:annotationRef/>
      </w:r>
      <w:r>
        <w:t>Can change to 4 sig digits</w:t>
      </w:r>
    </w:p>
  </w:comment>
  <w:comment w:id="90" w:author="Cameron Bale" w:date="2023-02-24T15:46:00Z" w:initials="CB">
    <w:p w14:paraId="2B2205AA" w14:textId="77777777" w:rsidR="00FB0A88" w:rsidRDefault="00FB0A88" w:rsidP="003C5F01">
      <w:pPr>
        <w:pStyle w:val="CommentText"/>
      </w:pPr>
      <w:r>
        <w:rPr>
          <w:rStyle w:val="CommentReference"/>
        </w:rPr>
        <w:annotationRef/>
      </w:r>
      <w:r>
        <w:t>Comment on the variance change. Month-to-month variance increases (short run - max var increase) but overall variance decreased (long run)</w:t>
      </w:r>
    </w:p>
  </w:comment>
  <w:comment w:id="91" w:author="Matt Schneider [2]" w:date="2023-02-20T10:25:00Z" w:initials="MS">
    <w:p w14:paraId="26E5E6DB" w14:textId="0CF0A9CF" w:rsidR="00EC724C" w:rsidRDefault="00EC724C" w:rsidP="00EB3E72">
      <w:pPr>
        <w:pStyle w:val="CommentText"/>
      </w:pPr>
      <w:r>
        <w:rPr>
          <w:rStyle w:val="CommentReference"/>
        </w:rPr>
        <w:annotationRef/>
      </w:r>
      <w:r>
        <w:t>edit</w:t>
      </w:r>
    </w:p>
  </w:comment>
  <w:comment w:id="92" w:author="Matt Schneider [2]" w:date="2023-02-21T10:02:00Z" w:initials="MS">
    <w:p w14:paraId="6DCF6EF5" w14:textId="77777777" w:rsidR="006624B2" w:rsidRDefault="006624B2" w:rsidP="00D25526">
      <w:pPr>
        <w:pStyle w:val="CommentText"/>
      </w:pPr>
      <w:r>
        <w:rPr>
          <w:rStyle w:val="CommentReference"/>
        </w:rPr>
        <w:annotationRef/>
      </w:r>
      <w:r>
        <w:t>Using our feedbackloop, let's look at it and discuss</w:t>
      </w:r>
    </w:p>
  </w:comment>
  <w:comment w:id="93" w:author="Bale,Cameron [2]" w:date="2023-02-23T15:51:00Z" w:initials="B">
    <w:p w14:paraId="79DBE3BD" w14:textId="77777777" w:rsidR="00EB14D2" w:rsidRDefault="00EB14D2" w:rsidP="00C77E85">
      <w:pPr>
        <w:pStyle w:val="CommentText"/>
      </w:pPr>
      <w:r>
        <w:rPr>
          <w:rStyle w:val="CommentReference"/>
        </w:rPr>
        <w:annotationRef/>
      </w:r>
      <w:r>
        <w:t>Spike, max var shift, max level shift, mean, variance, and trend.</w:t>
      </w:r>
    </w:p>
  </w:comment>
  <w:comment w:id="94" w:author="Matt Schneider [2]" w:date="2023-02-21T10:09:00Z" w:initials="MS">
    <w:p w14:paraId="2F60E823" w14:textId="68B34F09" w:rsidR="006624B2" w:rsidRDefault="006624B2" w:rsidP="00B70F56">
      <w:pPr>
        <w:pStyle w:val="CommentText"/>
      </w:pPr>
      <w:r>
        <w:rPr>
          <w:rStyle w:val="CommentReference"/>
        </w:rPr>
        <w:annotationRef/>
      </w:r>
      <w:r>
        <w:t>Names of these features are not the same</w:t>
      </w:r>
    </w:p>
  </w:comment>
  <w:comment w:id="95" w:author="Matt Schneider [2]" w:date="2023-02-21T10:09:00Z" w:initials="MS">
    <w:p w14:paraId="69E9FD2C" w14:textId="77777777" w:rsidR="006624B2" w:rsidRDefault="006624B2" w:rsidP="00575FCE">
      <w:pPr>
        <w:pStyle w:val="CommentText"/>
      </w:pPr>
      <w:r>
        <w:rPr>
          <w:rStyle w:val="CommentReference"/>
        </w:rPr>
        <w:annotationRef/>
      </w:r>
      <w:r>
        <w:t>The strength of trends and seasonalities are between 0 and 1 here</w:t>
      </w:r>
    </w:p>
  </w:comment>
  <w:comment w:id="96" w:author="Bale,Cameron [2]" w:date="2023-02-23T15:39:00Z" w:initials="B">
    <w:p w14:paraId="0460DB10" w14:textId="77777777" w:rsidR="00B26DE2" w:rsidRDefault="00B26DE2" w:rsidP="00C94699">
      <w:pPr>
        <w:pStyle w:val="CommentText"/>
      </w:pPr>
      <w:r>
        <w:rPr>
          <w:rStyle w:val="CommentReference"/>
        </w:rPr>
        <w:annotationRef/>
      </w:r>
      <w:r>
        <w:t>That is correct</w:t>
      </w:r>
    </w:p>
  </w:comment>
  <w:comment w:id="97" w:author="Bale,Cameron [2]" w:date="2023-02-23T15:57:00Z" w:initials="B">
    <w:p w14:paraId="52B3B8D2" w14:textId="77777777" w:rsidR="00EB14D2" w:rsidRDefault="00EB14D2" w:rsidP="006018F4">
      <w:pPr>
        <w:pStyle w:val="CommentText"/>
      </w:pPr>
      <w:r>
        <w:rPr>
          <w:rStyle w:val="CommentReference"/>
        </w:rPr>
        <w:annotationRef/>
      </w:r>
      <w:r>
        <w:t>Updated figure to fix the names and include the features selected by k-nts+ as most important</w:t>
      </w:r>
    </w:p>
  </w:comment>
  <w:comment w:id="99" w:author="Matt Schneider [2]" w:date="2023-02-21T10:04:00Z" w:initials="MS">
    <w:p w14:paraId="4CA4421B" w14:textId="76627497" w:rsidR="006624B2" w:rsidRDefault="006624B2" w:rsidP="000103EF">
      <w:pPr>
        <w:pStyle w:val="CommentText"/>
      </w:pPr>
      <w:r>
        <w:rPr>
          <w:rStyle w:val="CommentReference"/>
        </w:rPr>
        <w:annotationRef/>
      </w:r>
      <w:r>
        <w:t>But why?</w:t>
      </w:r>
    </w:p>
  </w:comment>
  <w:comment w:id="100" w:author="Matt Schneider [2]" w:date="2023-02-21T10:04:00Z" w:initials="MS">
    <w:p w14:paraId="28A0BEE5" w14:textId="77777777" w:rsidR="006624B2" w:rsidRDefault="006624B2" w:rsidP="00D616C3">
      <w:pPr>
        <w:pStyle w:val="CommentText"/>
      </w:pPr>
      <w:r>
        <w:rPr>
          <w:rStyle w:val="CommentReference"/>
        </w:rPr>
        <w:annotationRef/>
      </w:r>
      <w:r>
        <w:t>Omit if it is distracting</w:t>
      </w:r>
    </w:p>
  </w:comment>
  <w:comment w:id="101" w:author="Bale,Cameron [2]" w:date="2023-02-23T16:02:00Z" w:initials="B">
    <w:p w14:paraId="4F515D51" w14:textId="77777777" w:rsidR="00471D0C" w:rsidRDefault="0083474B" w:rsidP="00130DB4">
      <w:pPr>
        <w:pStyle w:val="CommentText"/>
      </w:pPr>
      <w:r>
        <w:rPr>
          <w:rStyle w:val="CommentReference"/>
        </w:rPr>
        <w:annotationRef/>
      </w:r>
      <w:r w:rsidR="00471D0C">
        <w:t>Spectral entropy is calculated from the autocorrelation function. If the ACF has large peaks, it indicates stronger forecastability and the spectral entropy is lower. However, this says nothing about where the peaks actually are, just that they exist. So two series with similar spectral entropies could have completely different ACFs.</w:t>
      </w:r>
    </w:p>
  </w:comment>
  <w:comment w:id="102" w:author="Bale,Cameron [2]" w:date="2023-02-23T16:13:00Z" w:initials="B">
    <w:p w14:paraId="0D13719F" w14:textId="77777777" w:rsidR="00471D0C" w:rsidRDefault="00471D0C" w:rsidP="00CE5622">
      <w:pPr>
        <w:pStyle w:val="CommentText"/>
      </w:pPr>
      <w:r>
        <w:rPr>
          <w:rStyle w:val="CommentReference"/>
        </w:rPr>
        <w:annotationRef/>
      </w:r>
      <w:r>
        <w:t>Same with Hurst: it indicates a pattern of self similarity based on the ACF, but does not indicate in what manner that self similarity manifests. You can take the negative of any given time series and it would have the exact same Hurst value but be very dissimilar on the actual time series values.</w:t>
      </w:r>
    </w:p>
  </w:comment>
  <w:comment w:id="98" w:author="Matt Schneider" w:date="2023-02-01T00:43:00Z" w:initials="MS">
    <w:p w14:paraId="31AF01F5" w14:textId="259C819D" w:rsidR="00B22C54" w:rsidRDefault="00B22C54" w:rsidP="00E84472">
      <w:pPr>
        <w:pStyle w:val="CommentText"/>
      </w:pPr>
      <w:r>
        <w:rPr>
          <w:rStyle w:val="CommentReference"/>
        </w:rPr>
        <w:annotationRef/>
      </w:r>
      <w:r>
        <w:t>Excellent commetn</w:t>
      </w:r>
    </w:p>
  </w:comment>
  <w:comment w:id="104" w:author="Matt Schneider [2]" w:date="2023-02-21T10:06:00Z" w:initials="MS">
    <w:p w14:paraId="75744530" w14:textId="77777777" w:rsidR="006624B2" w:rsidRDefault="006624B2" w:rsidP="00325EBF">
      <w:pPr>
        <w:pStyle w:val="CommentText"/>
      </w:pPr>
      <w:r>
        <w:rPr>
          <w:rStyle w:val="CommentReference"/>
        </w:rPr>
        <w:annotationRef/>
      </w:r>
      <w:r>
        <w:t>We need to make this argument more solid</w:t>
      </w:r>
    </w:p>
  </w:comment>
  <w:comment w:id="105" w:author="Matt Schneider [2]" w:date="2023-02-21T10:08:00Z" w:initials="MS">
    <w:p w14:paraId="17332347" w14:textId="77777777" w:rsidR="006624B2" w:rsidRDefault="006624B2" w:rsidP="00022CD5">
      <w:pPr>
        <w:pStyle w:val="CommentText"/>
      </w:pPr>
      <w:r>
        <w:rPr>
          <w:rStyle w:val="CommentReference"/>
        </w:rPr>
        <w:annotationRef/>
      </w:r>
      <w:r>
        <w:t>But it actually changed it less for k-nTS+</w:t>
      </w:r>
    </w:p>
  </w:comment>
  <w:comment w:id="106" w:author="Bale,Cameron [2]" w:date="2023-02-23T16:16:00Z" w:initials="B">
    <w:p w14:paraId="00CD0F39" w14:textId="77777777" w:rsidR="00471D0C" w:rsidRDefault="00471D0C" w:rsidP="006C5A19">
      <w:pPr>
        <w:pStyle w:val="CommentText"/>
      </w:pPr>
      <w:r>
        <w:rPr>
          <w:rStyle w:val="CommentReference"/>
        </w:rPr>
        <w:annotationRef/>
      </w:r>
      <w:r>
        <w:t>This needs to be changed to "if the"</w:t>
      </w:r>
    </w:p>
  </w:comment>
  <w:comment w:id="107" w:author="Matt Schneider [2]" w:date="2023-02-21T10:08:00Z" w:initials="MS">
    <w:p w14:paraId="650CB359" w14:textId="3DA3F488" w:rsidR="006624B2" w:rsidRDefault="006624B2" w:rsidP="007A4B27">
      <w:pPr>
        <w:pStyle w:val="CommentText"/>
      </w:pPr>
      <w:r>
        <w:rPr>
          <w:rStyle w:val="CommentReference"/>
        </w:rPr>
        <w:annotationRef/>
      </w:r>
      <w:r>
        <w:t>We need to delete half of this paragraph to make it solid with the results we show</w:t>
      </w:r>
    </w:p>
  </w:comment>
  <w:comment w:id="108" w:author="Bale,Cameron [2]" w:date="2023-02-23T16:16:00Z" w:initials="B">
    <w:p w14:paraId="45481292" w14:textId="77777777" w:rsidR="00353945" w:rsidRDefault="00353945" w:rsidP="007A1483">
      <w:pPr>
        <w:pStyle w:val="CommentText"/>
      </w:pPr>
      <w:r>
        <w:rPr>
          <w:rStyle w:val="CommentReference"/>
        </w:rPr>
        <w:annotationRef/>
      </w:r>
      <w:r>
        <w:t>Let's discuss.</w:t>
      </w:r>
    </w:p>
  </w:comment>
  <w:comment w:id="103" w:author="Matt Schneider" w:date="2023-02-03T07:06:00Z" w:initials="MS">
    <w:p w14:paraId="524DE12C" w14:textId="2A922B5A" w:rsidR="00E3645B" w:rsidRDefault="00E3645B" w:rsidP="004517F1">
      <w:pPr>
        <w:pStyle w:val="CommentText"/>
      </w:pPr>
      <w:r>
        <w:rPr>
          <w:rStyle w:val="CommentReference"/>
        </w:rPr>
        <w:annotationRef/>
      </w:r>
      <w:r>
        <w:t>You see, your comments are much better than your formal writing</w:t>
      </w:r>
    </w:p>
  </w:comment>
  <w:comment w:id="109" w:author="Cameron Bale" w:date="2023-02-24T13:41:00Z" w:initials="CB">
    <w:p w14:paraId="1B984F4B" w14:textId="77777777" w:rsidR="0007082F" w:rsidRDefault="0007082F" w:rsidP="00C7219B">
      <w:pPr>
        <w:pStyle w:val="CommentText"/>
      </w:pPr>
      <w:r>
        <w:rPr>
          <w:rStyle w:val="CommentReference"/>
        </w:rPr>
        <w:annotationRef/>
      </w:r>
      <w:r>
        <w:t>Change numerator to As</w:t>
      </w:r>
    </w:p>
  </w:comment>
  <w:comment w:id="110" w:author="Matt Schneider [2]" w:date="2023-02-19T00:55:00Z" w:initials="MS">
    <w:p w14:paraId="6EBD98D2" w14:textId="29F05517" w:rsidR="000C6204" w:rsidRDefault="000C6204" w:rsidP="000E270B">
      <w:pPr>
        <w:pStyle w:val="CommentText"/>
      </w:pPr>
      <w:r>
        <w:rPr>
          <w:rStyle w:val="CommentReference"/>
        </w:rPr>
        <w:annotationRef/>
      </w:r>
      <w:r>
        <w:t>After adjusting for magnitude with the previous formulas?</w:t>
      </w:r>
    </w:p>
  </w:comment>
  <w:comment w:id="111" w:author="Bale,Cameron [2]" w:date="2023-02-23T16:19:00Z" w:initials="B">
    <w:p w14:paraId="180D2216" w14:textId="77777777" w:rsidR="00353945" w:rsidRDefault="00353945" w:rsidP="001D699A">
      <w:pPr>
        <w:pStyle w:val="CommentText"/>
      </w:pPr>
      <w:r>
        <w:rPr>
          <w:rStyle w:val="CommentReference"/>
        </w:rPr>
        <w:annotationRef/>
      </w:r>
      <w:r>
        <w:t>No, magnitude is computed separately. This is just computed from the ratio of the absolute forecast error from the protected series and the original series.</w:t>
      </w:r>
    </w:p>
  </w:comment>
  <w:comment w:id="112" w:author="Matt Schneider [2]" w:date="2023-02-19T00:57:00Z" w:initials="MS">
    <w:p w14:paraId="20085695" w14:textId="04872F83" w:rsidR="000028B2" w:rsidRDefault="000028B2" w:rsidP="00594F81">
      <w:pPr>
        <w:pStyle w:val="CommentText"/>
      </w:pPr>
      <w:r>
        <w:rPr>
          <w:rStyle w:val="CommentReference"/>
        </w:rPr>
        <w:annotationRef/>
      </w:r>
      <w:r>
        <w:t>You do what?</w:t>
      </w:r>
    </w:p>
  </w:comment>
  <w:comment w:id="113" w:author="Bale,Cameron [2]" w:date="2023-02-23T16:18:00Z" w:initials="B">
    <w:p w14:paraId="6F666D26" w14:textId="77777777" w:rsidR="00353945" w:rsidRDefault="00353945" w:rsidP="000B3D61">
      <w:pPr>
        <w:pStyle w:val="CommentText"/>
      </w:pPr>
      <w:r>
        <w:rPr>
          <w:rStyle w:val="CommentReference"/>
        </w:rPr>
        <w:annotationRef/>
      </w:r>
      <w:r>
        <w:t>Remove the forecasts with the 5% smallest and 5% largest AvgRelAE values.</w:t>
      </w:r>
    </w:p>
  </w:comment>
  <w:comment w:id="114" w:author="Matt Schneider [2]" w:date="2023-02-19T02:04:00Z" w:initials="MS">
    <w:p w14:paraId="304FACAF" w14:textId="18C46385" w:rsidR="00BF39AB" w:rsidRDefault="00BF39AB" w:rsidP="0032601F">
      <w:pPr>
        <w:pStyle w:val="CommentText"/>
      </w:pPr>
      <w:r>
        <w:rPr>
          <w:rStyle w:val="CommentReference"/>
        </w:rPr>
        <w:annotationRef/>
      </w:r>
      <w:r>
        <w:t>Quantify this</w:t>
      </w:r>
    </w:p>
  </w:comment>
  <w:comment w:id="115" w:author="Bale,Cameron [2]" w:date="2023-02-23T16:35:00Z" w:initials="B">
    <w:p w14:paraId="244B8263" w14:textId="77777777" w:rsidR="00BF625C" w:rsidRDefault="00BF625C" w:rsidP="006B0182">
      <w:pPr>
        <w:pStyle w:val="CommentText"/>
      </w:pPr>
      <w:r>
        <w:rPr>
          <w:rStyle w:val="CommentReference"/>
        </w:rPr>
        <w:annotationRef/>
      </w:r>
      <w:r>
        <w:t>Added</w:t>
      </w:r>
    </w:p>
  </w:comment>
  <w:comment w:id="116" w:author="Matt Schneider [2]" w:date="2023-02-20T10:14:00Z" w:initials="MS">
    <w:p w14:paraId="3B3F6565" w14:textId="4C538C35" w:rsidR="00660417" w:rsidRDefault="00660417" w:rsidP="005839E7">
      <w:pPr>
        <w:pStyle w:val="CommentText"/>
      </w:pPr>
      <w:r>
        <w:rPr>
          <w:rStyle w:val="CommentReference"/>
        </w:rPr>
        <w:annotationRef/>
      </w:r>
      <w:r>
        <w:t>Cite?</w:t>
      </w:r>
    </w:p>
  </w:comment>
  <w:comment w:id="117" w:author="Bale,Cameron [2]" w:date="2023-02-23T16:35:00Z" w:initials="B">
    <w:p w14:paraId="0A83A885" w14:textId="77777777" w:rsidR="00797E08" w:rsidRDefault="00797E08" w:rsidP="0042265A">
      <w:pPr>
        <w:pStyle w:val="CommentText"/>
      </w:pPr>
      <w:r>
        <w:rPr>
          <w:rStyle w:val="CommentReference"/>
        </w:rPr>
        <w:annotationRef/>
      </w:r>
      <w:r>
        <w:t>Added</w:t>
      </w:r>
    </w:p>
  </w:comment>
  <w:comment w:id="118" w:author="Cameron Bale" w:date="2023-02-24T16:04:00Z" w:initials="CB">
    <w:p w14:paraId="5DFE20D2" w14:textId="77777777" w:rsidR="008E134E" w:rsidRDefault="008E134E" w:rsidP="008A6CE3">
      <w:pPr>
        <w:pStyle w:val="CommentText"/>
      </w:pPr>
      <w:r>
        <w:rPr>
          <w:rStyle w:val="CommentReference"/>
        </w:rPr>
        <w:annotationRef/>
      </w:r>
      <w:r>
        <w:t>Add small = &lt;= 0.25, etc.</w:t>
      </w:r>
    </w:p>
  </w:comment>
  <w:comment w:id="119" w:author="Matt Schneider [2]" w:date="2023-02-19T02:43:00Z" w:initials="MS">
    <w:p w14:paraId="70EFC10F" w14:textId="007A1B3B" w:rsidR="000D17A6" w:rsidRDefault="000D17A6" w:rsidP="00FC7117">
      <w:pPr>
        <w:pStyle w:val="CommentText"/>
      </w:pPr>
      <w:r>
        <w:rPr>
          <w:rStyle w:val="CommentReference"/>
        </w:rPr>
        <w:annotationRef/>
      </w:r>
      <w:r>
        <w:t>I need prevalances</w:t>
      </w:r>
    </w:p>
  </w:comment>
  <w:comment w:id="120" w:author="Bale,Cameron [2]" w:date="2023-02-23T16:46:00Z" w:initials="B">
    <w:p w14:paraId="208AB0FC" w14:textId="77777777" w:rsidR="006320BD" w:rsidRDefault="006320BD" w:rsidP="00B71360">
      <w:pPr>
        <w:pStyle w:val="CommentText"/>
      </w:pPr>
      <w:r>
        <w:rPr>
          <w:rStyle w:val="CommentReference"/>
        </w:rPr>
        <w:annotationRef/>
      </w:r>
      <w:r>
        <w:t>See table below.</w:t>
      </w:r>
    </w:p>
  </w:comment>
  <w:comment w:id="121" w:author="Matt Schneider [2]" w:date="2023-02-19T02:44:00Z" w:initials="MS">
    <w:p w14:paraId="6619CF11" w14:textId="5A185590" w:rsidR="00E5305B" w:rsidRDefault="000D17A6" w:rsidP="008621F0">
      <w:pPr>
        <w:pStyle w:val="CommentText"/>
      </w:pPr>
      <w:r>
        <w:rPr>
          <w:rStyle w:val="CommentReference"/>
        </w:rPr>
        <w:annotationRef/>
      </w:r>
      <w:r w:rsidR="00E5305B">
        <w:t>99%?? 80%?</w:t>
      </w:r>
    </w:p>
  </w:comment>
  <w:comment w:id="122" w:author="Bale,Cameron [2]" w:date="2023-02-23T16:58:00Z" w:initials="B">
    <w:p w14:paraId="4C5DEF54" w14:textId="77777777" w:rsidR="00D004F6" w:rsidRDefault="004F59EE" w:rsidP="001E39B1">
      <w:pPr>
        <w:pStyle w:val="CommentText"/>
      </w:pPr>
      <w:r>
        <w:rPr>
          <w:rStyle w:val="CommentReference"/>
        </w:rPr>
        <w:annotationRef/>
      </w:r>
      <w:r w:rsidR="00D004F6">
        <w:t>The average coefficient of variation under knts+ (k = 3) is about 2% smaller than the average in the original data. The average coefficients of variation under DP (epsilon = 10) and AN (s = 1) are 18% and 35% larger than the average in the original data, respectively.</w:t>
      </w:r>
    </w:p>
  </w:comment>
  <w:comment w:id="123" w:author="Matt Schneider [2]" w:date="2023-02-21T10:19:00Z" w:initials="MS">
    <w:p w14:paraId="3A5578AA" w14:textId="29E477E5" w:rsidR="0099798F" w:rsidRDefault="0099798F" w:rsidP="00DF2A0E">
      <w:pPr>
        <w:pStyle w:val="CommentText"/>
      </w:pPr>
      <w:r>
        <w:rPr>
          <w:rStyle w:val="CommentReference"/>
        </w:rPr>
        <w:annotationRef/>
      </w:r>
      <w:r>
        <w:t>Clean up delet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02D31B" w15:done="0"/>
  <w15:commentEx w15:paraId="675352DB" w15:done="1"/>
  <w15:commentEx w15:paraId="78842D96" w15:done="1"/>
  <w15:commentEx w15:paraId="4096DF43" w15:paraIdParent="78842D96" w15:done="1"/>
  <w15:commentEx w15:paraId="2BF2F0EF" w15:done="1"/>
  <w15:commentEx w15:paraId="37A44725" w15:paraIdParent="2BF2F0EF" w15:done="1"/>
  <w15:commentEx w15:paraId="0293952F" w15:paraIdParent="2BF2F0EF" w15:done="1"/>
  <w15:commentEx w15:paraId="603D3B20" w15:done="1"/>
  <w15:commentEx w15:paraId="454CC3D0" w15:paraIdParent="603D3B20" w15:done="1"/>
  <w15:commentEx w15:paraId="54DB6992" w15:done="1"/>
  <w15:commentEx w15:paraId="74091421" w15:done="1"/>
  <w15:commentEx w15:paraId="403B2CE2" w15:paraIdParent="74091421" w15:done="1"/>
  <w15:commentEx w15:paraId="2120EC2F" w15:done="1"/>
  <w15:commentEx w15:paraId="6E2A99C2" w15:done="1"/>
  <w15:commentEx w15:paraId="7147EB5F" w15:done="1"/>
  <w15:commentEx w15:paraId="1F0583FB" w15:paraIdParent="7147EB5F" w15:done="1"/>
  <w15:commentEx w15:paraId="54BD33E1" w15:paraIdParent="7147EB5F" w15:done="1"/>
  <w15:commentEx w15:paraId="31A95063" w15:done="0"/>
  <w15:commentEx w15:paraId="753BC33D" w15:done="0"/>
  <w15:commentEx w15:paraId="25ABCFD4" w15:paraIdParent="753BC33D" w15:done="0"/>
  <w15:commentEx w15:paraId="090C5631" w15:paraIdParent="753BC33D" w15:done="0"/>
  <w15:commentEx w15:paraId="4B5ACE04" w15:done="1"/>
  <w15:commentEx w15:paraId="6AD95800" w15:paraIdParent="4B5ACE04" w15:done="1"/>
  <w15:commentEx w15:paraId="0E9C8208" w15:done="0"/>
  <w15:commentEx w15:paraId="60BFDDA3" w15:done="1"/>
  <w15:commentEx w15:paraId="1FBAC7A4" w15:done="0"/>
  <w15:commentEx w15:paraId="5ACF49DF" w15:done="0"/>
  <w15:commentEx w15:paraId="0C8F68B3" w15:done="1"/>
  <w15:commentEx w15:paraId="003004B7" w15:done="0"/>
  <w15:commentEx w15:paraId="3FA7A83B" w15:done="1"/>
  <w15:commentEx w15:paraId="1DEDA784" w15:paraIdParent="3FA7A83B" w15:done="1"/>
  <w15:commentEx w15:paraId="7395B88E" w15:done="0"/>
  <w15:commentEx w15:paraId="23597DB7" w15:done="0"/>
  <w15:commentEx w15:paraId="10D4E30D" w15:paraIdParent="23597DB7" w15:done="0"/>
  <w15:commentEx w15:paraId="3E480993" w15:done="0"/>
  <w15:commentEx w15:paraId="2B4C35D8" w15:paraIdParent="3E480993" w15:done="0"/>
  <w15:commentEx w15:paraId="6DAA8D27" w15:paraIdParent="3E480993" w15:done="0"/>
  <w15:commentEx w15:paraId="104A36D8" w15:done="0"/>
  <w15:commentEx w15:paraId="5B2DA784" w15:done="0"/>
  <w15:commentEx w15:paraId="07999F85" w15:paraIdParent="5B2DA784" w15:done="0"/>
  <w15:commentEx w15:paraId="047ABC50" w15:done="0"/>
  <w15:commentEx w15:paraId="5D2AD80D" w15:paraIdParent="047ABC50" w15:done="0"/>
  <w15:commentEx w15:paraId="6DAE0919" w15:done="0"/>
  <w15:commentEx w15:paraId="760ED2A0" w15:paraIdParent="6DAE0919" w15:done="0"/>
  <w15:commentEx w15:paraId="12F5E3E4" w15:done="0"/>
  <w15:commentEx w15:paraId="2911C759" w15:done="1"/>
  <w15:commentEx w15:paraId="328E5755" w15:paraIdParent="2911C759" w15:done="1"/>
  <w15:commentEx w15:paraId="063A9D58" w15:paraIdParent="2911C759" w15:done="1"/>
  <w15:commentEx w15:paraId="223CC49F" w15:done="0"/>
  <w15:commentEx w15:paraId="16F6AC02" w15:done="1"/>
  <w15:commentEx w15:paraId="10317683" w15:paraIdParent="16F6AC02" w15:done="1"/>
  <w15:commentEx w15:paraId="4A73B11B" w15:done="1"/>
  <w15:commentEx w15:paraId="535E4441" w15:paraIdParent="4A73B11B" w15:done="1"/>
  <w15:commentEx w15:paraId="5F056E1E" w15:paraIdParent="4A73B11B" w15:done="1"/>
  <w15:commentEx w15:paraId="5D4C40C8" w15:paraIdParent="4A73B11B" w15:done="1"/>
  <w15:commentEx w15:paraId="2AEFFDA3" w15:done="1"/>
  <w15:commentEx w15:paraId="45917C88" w15:paraIdParent="2AEFFDA3" w15:done="1"/>
  <w15:commentEx w15:paraId="3540F9FD" w15:done="1"/>
  <w15:commentEx w15:paraId="18C341E5" w15:paraIdParent="3540F9FD" w15:done="1"/>
  <w15:commentEx w15:paraId="15C39FA6" w15:paraIdParent="3540F9FD" w15:done="1"/>
  <w15:commentEx w15:paraId="0CD0524A" w15:paraIdParent="3540F9FD" w15:done="1"/>
  <w15:commentEx w15:paraId="51DA7283" w15:done="1"/>
  <w15:commentEx w15:paraId="7A0E0BED" w15:paraIdParent="51DA7283" w15:done="1"/>
  <w15:commentEx w15:paraId="0E05581C" w15:done="1"/>
  <w15:commentEx w15:paraId="01275E7D" w15:done="0"/>
  <w15:commentEx w15:paraId="62A8D27A" w15:paraIdParent="01275E7D" w15:done="0"/>
  <w15:commentEx w15:paraId="33C475EF" w15:paraIdParent="01275E7D" w15:done="0"/>
  <w15:commentEx w15:paraId="2FF10411" w15:paraIdParent="01275E7D" w15:done="0"/>
  <w15:commentEx w15:paraId="22702261" w15:done="0"/>
  <w15:commentEx w15:paraId="25192FA9" w15:done="0"/>
  <w15:commentEx w15:paraId="14733737" w15:done="1"/>
  <w15:commentEx w15:paraId="0C93CE6C" w15:paraIdParent="14733737" w15:done="1"/>
  <w15:commentEx w15:paraId="04DBD892" w15:paraIdParent="14733737" w15:done="1"/>
  <w15:commentEx w15:paraId="516D9695" w15:paraIdParent="14733737" w15:done="1"/>
  <w15:commentEx w15:paraId="69986AB2" w15:done="1"/>
  <w15:commentEx w15:paraId="2ECFDB60" w15:paraIdParent="69986AB2" w15:done="1"/>
  <w15:commentEx w15:paraId="6D2D8D11" w15:paraIdParent="69986AB2" w15:done="1"/>
  <w15:commentEx w15:paraId="39015E9A" w15:done="1"/>
  <w15:commentEx w15:paraId="0C4B9D05" w15:paraIdParent="39015E9A" w15:done="1"/>
  <w15:commentEx w15:paraId="61FDA319" w15:done="0"/>
  <w15:commentEx w15:paraId="0E44E1AB" w15:done="0"/>
  <w15:commentEx w15:paraId="60E1FECA" w15:done="1"/>
  <w15:commentEx w15:paraId="5D55B19F" w15:done="0"/>
  <w15:commentEx w15:paraId="55A1D6AF" w15:paraIdParent="5D55B19F" w15:done="0"/>
  <w15:commentEx w15:paraId="21290B4A" w15:done="0"/>
  <w15:commentEx w15:paraId="3FC38FB8" w15:paraIdParent="21290B4A" w15:done="0"/>
  <w15:commentEx w15:paraId="541140BE" w15:done="0"/>
  <w15:commentEx w15:paraId="603D4025" w15:paraIdParent="541140BE" w15:done="0"/>
  <w15:commentEx w15:paraId="5AF50753" w15:done="0"/>
  <w15:commentEx w15:paraId="2B2205AA" w15:done="0"/>
  <w15:commentEx w15:paraId="26E5E6DB" w15:done="0"/>
  <w15:commentEx w15:paraId="6DCF6EF5" w15:paraIdParent="26E5E6DB" w15:done="0"/>
  <w15:commentEx w15:paraId="79DBE3BD" w15:paraIdParent="26E5E6DB" w15:done="0"/>
  <w15:commentEx w15:paraId="2F60E823" w15:done="0"/>
  <w15:commentEx w15:paraId="69E9FD2C" w15:paraIdParent="2F60E823" w15:done="0"/>
  <w15:commentEx w15:paraId="0460DB10" w15:paraIdParent="2F60E823" w15:done="0"/>
  <w15:commentEx w15:paraId="52B3B8D2" w15:paraIdParent="2F60E823" w15:done="0"/>
  <w15:commentEx w15:paraId="4CA4421B" w15:done="0"/>
  <w15:commentEx w15:paraId="28A0BEE5" w15:paraIdParent="4CA4421B" w15:done="0"/>
  <w15:commentEx w15:paraId="4F515D51" w15:paraIdParent="4CA4421B" w15:done="0"/>
  <w15:commentEx w15:paraId="0D13719F" w15:paraIdParent="4CA4421B" w15:done="0"/>
  <w15:commentEx w15:paraId="31AF01F5" w15:done="1"/>
  <w15:commentEx w15:paraId="75744530" w15:done="0"/>
  <w15:commentEx w15:paraId="17332347" w15:done="0"/>
  <w15:commentEx w15:paraId="00CD0F39" w15:done="0"/>
  <w15:commentEx w15:paraId="650CB359" w15:done="0"/>
  <w15:commentEx w15:paraId="45481292" w15:paraIdParent="650CB359" w15:done="0"/>
  <w15:commentEx w15:paraId="524DE12C" w15:done="1"/>
  <w15:commentEx w15:paraId="1B984F4B" w15:done="0"/>
  <w15:commentEx w15:paraId="6EBD98D2" w15:done="0"/>
  <w15:commentEx w15:paraId="180D2216" w15:paraIdParent="6EBD98D2" w15:done="0"/>
  <w15:commentEx w15:paraId="20085695" w15:done="0"/>
  <w15:commentEx w15:paraId="6F666D26" w15:paraIdParent="20085695" w15:done="0"/>
  <w15:commentEx w15:paraId="304FACAF" w15:done="0"/>
  <w15:commentEx w15:paraId="244B8263" w15:paraIdParent="304FACAF" w15:done="0"/>
  <w15:commentEx w15:paraId="3B3F6565" w15:done="0"/>
  <w15:commentEx w15:paraId="0A83A885" w15:paraIdParent="3B3F6565" w15:done="0"/>
  <w15:commentEx w15:paraId="5DFE20D2" w15:done="0"/>
  <w15:commentEx w15:paraId="70EFC10F" w15:done="0"/>
  <w15:commentEx w15:paraId="208AB0FC" w15:paraIdParent="70EFC10F" w15:done="0"/>
  <w15:commentEx w15:paraId="6619CF11" w15:done="0"/>
  <w15:commentEx w15:paraId="4C5DEF54" w15:paraIdParent="6619CF11" w15:done="0"/>
  <w15:commentEx w15:paraId="3A5578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346E5" w16cex:dateUtc="2023-02-24T19:23:00Z"/>
  <w16cex:commentExtensible w16cex:durableId="277A31BB" w16cex:dateUtc="2023-01-24T15:30:00Z"/>
  <w16cex:commentExtensible w16cex:durableId="27777824" w16cex:dateUtc="2023-01-22T13:53:00Z"/>
  <w16cex:commentExtensible w16cex:durableId="27792352" w16cex:dateUtc="2023-01-23T20:16:00Z"/>
  <w16cex:commentExtensible w16cex:durableId="2786F50F" w16cex:dateUtc="2023-02-03T07:50:00Z"/>
  <w16cex:commentExtensible w16cex:durableId="2794DAF1" w16cex:dateUtc="2023-02-13T20:50:00Z"/>
  <w16cex:commentExtensible w16cex:durableId="2794DB16" w16cex:dateUtc="2023-02-13T20:51:00Z"/>
  <w16cex:commentExtensible w16cex:durableId="277778C5" w16cex:dateUtc="2023-01-22T13:56:00Z"/>
  <w16cex:commentExtensible w16cex:durableId="277925BA" w16cex:dateUtc="2023-01-23T20:26:00Z"/>
  <w16cex:commentExtensible w16cex:durableId="277A3314" w16cex:dateUtc="2023-01-24T15:36:00Z"/>
  <w16cex:commentExtensible w16cex:durableId="27872004" w16cex:dateUtc="2023-02-03T10:54:00Z"/>
  <w16cex:commentExtensible w16cex:durableId="2794DB56" w16cex:dateUtc="2023-02-13T20:52:00Z"/>
  <w16cex:commentExtensible w16cex:durableId="279C32FD" w16cex:dateUtc="2023-02-19T10:32:00Z"/>
  <w16cex:commentExtensible w16cex:durableId="277A3346" w16cex:dateUtc="2023-01-24T15:36:00Z"/>
  <w16cex:commentExtensible w16cex:durableId="2784954E" w16cex:dateUtc="2023-02-01T12:37:00Z"/>
  <w16cex:commentExtensible w16cex:durableId="27872173" w16cex:dateUtc="2023-02-03T11:00:00Z"/>
  <w16cex:commentExtensible w16cex:durableId="2794DB6B" w16cex:dateUtc="2023-02-13T20:53:00Z"/>
  <w16cex:commentExtensible w16cex:durableId="27A351EA" w16cex:dateUtc="2023-02-24T20:10:00Z"/>
  <w16cex:commentExtensible w16cex:durableId="279C35BF" w16cex:dateUtc="2023-02-19T10:44:00Z"/>
  <w16cex:commentExtensible w16cex:durableId="27A35289" w16cex:dateUtc="2023-02-24T20:13:00Z"/>
  <w16cex:commentExtensible w16cex:durableId="27A352EC" w16cex:dateUtc="2023-02-24T20:14:00Z"/>
  <w16cex:commentExtensible w16cex:durableId="27784D23" w16cex:dateUtc="2023-01-23T05:02:00Z"/>
  <w16cex:commentExtensible w16cex:durableId="27792C5F" w16cex:dateUtc="2023-01-23T20:55:00Z"/>
  <w16cex:commentExtensible w16cex:durableId="27A354EB" w16cex:dateUtc="2023-02-24T20:23:00Z"/>
  <w16cex:commentExtensible w16cex:durableId="277A8BA9" w16cex:dateUtc="2023-01-24T21:54:00Z"/>
  <w16cex:commentExtensible w16cex:durableId="277EF721" w16cex:dateUtc="2023-01-28T06:21:00Z"/>
  <w16cex:commentExtensible w16cex:durableId="27A336B7" w16cex:dateUtc="2023-02-24T18:14:00Z"/>
  <w16cex:commentExtensible w16cex:durableId="27855214" w16cex:dateUtc="2023-02-02T02:03:00Z"/>
  <w16cex:commentExtensible w16cex:durableId="27A337DE" w16cex:dateUtc="2023-02-24T18:19:00Z"/>
  <w16cex:commentExtensible w16cex:durableId="2786F3A1" w16cex:dateUtc="2023-01-28T06:47:00Z"/>
  <w16cex:commentExtensible w16cex:durableId="2786F3A0" w16cex:dateUtc="2023-01-28T06:47:00Z"/>
  <w16cex:commentExtensible w16cex:durableId="27A338A0" w16cex:dateUtc="2023-02-24T18:22:00Z"/>
  <w16cex:commentExtensible w16cex:durableId="27A33964" w16cex:dateUtc="2023-02-24T18:25:00Z"/>
  <w16cex:commentExtensible w16cex:durableId="27A33975" w16cex:dateUtc="2023-02-24T18:26:00Z"/>
  <w16cex:commentExtensible w16cex:durableId="279EFEF1" w16cex:dateUtc="2023-02-21T13:27:00Z"/>
  <w16cex:commentExtensible w16cex:durableId="279EFF42" w16cex:dateUtc="2023-02-21T13:28:00Z"/>
  <w16cex:commentExtensible w16cex:durableId="27A2032E" w16cex:dateUtc="2023-02-23T20:22:00Z"/>
  <w16cex:commentExtensible w16cex:durableId="27A33647" w16cex:dateUtc="2023-02-24T18:12:00Z"/>
  <w16cex:commentExtensible w16cex:durableId="27968E2B" w16cex:dateUtc="2023-02-15T03:48:00Z"/>
  <w16cex:commentExtensible w16cex:durableId="279DC021" w16cex:dateUtc="2023-02-20T14:47:00Z"/>
  <w16cex:commentExtensible w16cex:durableId="2781D10E" w16cex:dateUtc="2023-01-28T06:33:00Z"/>
  <w16cex:commentExtensible w16cex:durableId="27A20418" w16cex:dateUtc="2023-02-23T20:26:00Z"/>
  <w16cex:commentExtensible w16cex:durableId="279F0260" w16cex:dateUtc="2023-02-21T13:42:00Z"/>
  <w16cex:commentExtensible w16cex:durableId="27A205C7" w16cex:dateUtc="2023-02-23T20:33:00Z"/>
  <w16cex:commentExtensible w16cex:durableId="27A33AD7" w16cex:dateUtc="2023-02-24T18:32:00Z"/>
  <w16cex:commentExtensible w16cex:durableId="2786F913" w16cex:dateUtc="2023-01-28T09:01:00Z"/>
  <w16cex:commentExtensible w16cex:durableId="2794DBE2" w16cex:dateUtc="2023-02-13T20:55:00Z"/>
  <w16cex:commentExtensible w16cex:durableId="2794DBF2" w16cex:dateUtc="2023-02-13T20:55:00Z"/>
  <w16cex:commentExtensible w16cex:durableId="27A33B58" w16cex:dateUtc="2023-02-24T18:34:00Z"/>
  <w16cex:commentExtensible w16cex:durableId="2786F9A3" w16cex:dateUtc="2023-01-28T07:07:00Z"/>
  <w16cex:commentExtensible w16cex:durableId="2786F9A2" w16cex:dateUtc="2023-01-28T08:41:00Z"/>
  <w16cex:commentExtensible w16cex:durableId="2786F99F" w16cex:dateUtc="2023-01-30T13:24:00Z"/>
  <w16cex:commentExtensible w16cex:durableId="2786C711" w16cex:dateUtc="2023-02-03T04:34:00Z"/>
  <w16cex:commentExtensible w16cex:durableId="2787326D" w16cex:dateUtc="2023-02-03T12:12:00Z"/>
  <w16cex:commentExtensible w16cex:durableId="27A20629" w16cex:dateUtc="2023-02-23T20:35:00Z"/>
  <w16cex:commentExtensible w16cex:durableId="27820231" w16cex:dateUtc="2023-01-30T13:45:00Z"/>
  <w16cex:commentExtensible w16cex:durableId="2794DCAA" w16cex:dateUtc="2023-02-13T20:58:00Z"/>
  <w16cex:commentExtensible w16cex:durableId="2782F0DE" w16cex:dateUtc="2023-01-31T06:43:00Z"/>
  <w16cex:commentExtensible w16cex:durableId="2786EFA7" w16cex:dateUtc="2023-02-03T07:27:00Z"/>
  <w16cex:commentExtensible w16cex:durableId="279543CD" w16cex:dateUtc="2023-02-14T04:18:00Z"/>
  <w16cex:commentExtensible w16cex:durableId="279543D9" w16cex:dateUtc="2023-02-14T04:18:00Z"/>
  <w16cex:commentExtensible w16cex:durableId="279F0E77" w16cex:dateUtc="2023-02-21T14:33:00Z"/>
  <w16cex:commentExtensible w16cex:durableId="27A20648" w16cex:dateUtc="2023-02-23T20:35:00Z"/>
  <w16cex:commentExtensible w16cex:durableId="279F0F9E" w16cex:dateUtc="2023-02-21T14:38:00Z"/>
  <w16cex:commentExtensible w16cex:durableId="277F1D8F" w16cex:dateUtc="2023-01-28T09:05:00Z"/>
  <w16cex:commentExtensible w16cex:durableId="2781E763" w16cex:dateUtc="2023-01-30T11:51:00Z"/>
  <w16cex:commentExtensible w16cex:durableId="2784390F" w16cex:dateUtc="2023-02-01T06:04:00Z"/>
  <w16cex:commentExtensible w16cex:durableId="279F0F72" w16cex:dateUtc="2023-02-21T14:37:00Z"/>
  <w16cex:commentExtensible w16cex:durableId="27A33BEA" w16cex:dateUtc="2023-02-24T18:36:00Z"/>
  <w16cex:commentExtensible w16cex:durableId="27A33C58" w16cex:dateUtc="2023-02-24T18:38:00Z"/>
  <w16cex:commentExtensible w16cex:durableId="2781E87A" w16cex:dateUtc="2023-01-30T11:55:00Z"/>
  <w16cex:commentExtensible w16cex:durableId="2781E905" w16cex:dateUtc="2023-01-30T11:58:00Z"/>
  <w16cex:commentExtensible w16cex:durableId="2782F1C5" w16cex:dateUtc="2023-01-31T06:47:00Z"/>
  <w16cex:commentExtensible w16cex:durableId="27968DBE" w16cex:dateUtc="2023-02-15T03:46:00Z"/>
  <w16cex:commentExtensible w16cex:durableId="2781E8B2" w16cex:dateUtc="2023-01-30T11:56:00Z"/>
  <w16cex:commentExtensible w16cex:durableId="2781E957" w16cex:dateUtc="2023-01-30T11:59:00Z"/>
  <w16cex:commentExtensible w16cex:durableId="27953D8F" w16cex:dateUtc="2023-02-14T03:51:00Z"/>
  <w16cex:commentExtensible w16cex:durableId="27820424" w16cex:dateUtc="2023-01-30T13:53:00Z"/>
  <w16cex:commentExtensible w16cex:durableId="27953DBF" w16cex:dateUtc="2023-02-14T03:52:00Z"/>
  <w16cex:commentExtensible w16cex:durableId="279DC9FF" w16cex:dateUtc="2023-02-20T15:29:00Z"/>
  <w16cex:commentExtensible w16cex:durableId="279F14DB" w16cex:dateUtc="2023-02-21T15:00:00Z"/>
  <w16cex:commentExtensible w16cex:durableId="2782EC9B" w16cex:dateUtc="2023-01-31T06:25:00Z"/>
  <w16cex:commentExtensible w16cex:durableId="279F12E9" w16cex:dateUtc="2023-02-21T14:52:00Z"/>
  <w16cex:commentExtensible w16cex:durableId="27A21B69" w16cex:dateUtc="2023-02-23T22:05:00Z"/>
  <w16cex:commentExtensible w16cex:durableId="279F1460" w16cex:dateUtc="2023-02-21T14:58:00Z"/>
  <w16cex:commentExtensible w16cex:durableId="27A20724" w16cex:dateUtc="2023-02-23T20:39:00Z"/>
  <w16cex:commentExtensible w16cex:durableId="279F1434" w16cex:dateUtc="2023-02-21T14:58:00Z"/>
  <w16cex:commentExtensible w16cex:durableId="27A209D8" w16cex:dateUtc="2023-02-23T20:50:00Z"/>
  <w16cex:commentExtensible w16cex:durableId="27A33C99" w16cex:dateUtc="2023-02-24T18:39:00Z"/>
  <w16cex:commentExtensible w16cex:durableId="27A35A43" w16cex:dateUtc="2023-02-24T20:46:00Z"/>
  <w16cex:commentExtensible w16cex:durableId="279DC90E" w16cex:dateUtc="2023-02-20T15:25:00Z"/>
  <w16cex:commentExtensible w16cex:durableId="279F1548" w16cex:dateUtc="2023-02-21T15:02:00Z"/>
  <w16cex:commentExtensible w16cex:durableId="27A20A11" w16cex:dateUtc="2023-02-23T20:51:00Z"/>
  <w16cex:commentExtensible w16cex:durableId="279F16C7" w16cex:dateUtc="2023-02-21T15:09:00Z"/>
  <w16cex:commentExtensible w16cex:durableId="279F16E9" w16cex:dateUtc="2023-02-21T15:09:00Z"/>
  <w16cex:commentExtensible w16cex:durableId="27A2073C" w16cex:dateUtc="2023-02-23T20:39:00Z"/>
  <w16cex:commentExtensible w16cex:durableId="27A20B67" w16cex:dateUtc="2023-02-23T20:57:00Z"/>
  <w16cex:commentExtensible w16cex:durableId="279F159C" w16cex:dateUtc="2023-02-21T15:04:00Z"/>
  <w16cex:commentExtensible w16cex:durableId="279F15C8" w16cex:dateUtc="2023-02-21T15:04:00Z"/>
  <w16cex:commentExtensible w16cex:durableId="27A20CA5" w16cex:dateUtc="2023-02-23T21:02:00Z"/>
  <w16cex:commentExtensible w16cex:durableId="27A20F19" w16cex:dateUtc="2023-02-23T21:13:00Z"/>
  <w16cex:commentExtensible w16cex:durableId="27843419" w16cex:dateUtc="2023-02-01T05:43:00Z"/>
  <w16cex:commentExtensible w16cex:durableId="279F1636" w16cex:dateUtc="2023-02-21T15:06:00Z"/>
  <w16cex:commentExtensible w16cex:durableId="279F1681" w16cex:dateUtc="2023-02-21T15:08:00Z"/>
  <w16cex:commentExtensible w16cex:durableId="27A20FDC" w16cex:dateUtc="2023-02-23T21:16:00Z"/>
  <w16cex:commentExtensible w16cex:durableId="279F16B2" w16cex:dateUtc="2023-02-21T15:08:00Z"/>
  <w16cex:commentExtensible w16cex:durableId="27A20FF5" w16cex:dateUtc="2023-02-23T21:16:00Z"/>
  <w16cex:commentExtensible w16cex:durableId="278730F2" w16cex:dateUtc="2023-02-03T12:06:00Z"/>
  <w16cex:commentExtensible w16cex:durableId="27A33D05" w16cex:dateUtc="2023-02-24T18:41:00Z"/>
  <w16cex:commentExtensible w16cex:durableId="279BF1F6" w16cex:dateUtc="2023-02-19T05:55:00Z"/>
  <w16cex:commentExtensible w16cex:durableId="27A2109E" w16cex:dateUtc="2023-02-23T21:19:00Z"/>
  <w16cex:commentExtensible w16cex:durableId="279BF281" w16cex:dateUtc="2023-02-19T05:57:00Z"/>
  <w16cex:commentExtensible w16cex:durableId="27A21064" w16cex:dateUtc="2023-02-23T21:18:00Z"/>
  <w16cex:commentExtensible w16cex:durableId="279C023F" w16cex:dateUtc="2023-02-19T07:04:00Z"/>
  <w16cex:commentExtensible w16cex:durableId="27A21457" w16cex:dateUtc="2023-02-23T21:35:00Z"/>
  <w16cex:commentExtensible w16cex:durableId="279DC678" w16cex:dateUtc="2023-02-20T15:14:00Z"/>
  <w16cex:commentExtensible w16cex:durableId="27A21448" w16cex:dateUtc="2023-02-23T21:35:00Z"/>
  <w16cex:commentExtensible w16cex:durableId="27A35E85" w16cex:dateUtc="2023-02-24T21:04:00Z"/>
  <w16cex:commentExtensible w16cex:durableId="279C0B51" w16cex:dateUtc="2023-02-19T07:43:00Z"/>
  <w16cex:commentExtensible w16cex:durableId="27A216DB" w16cex:dateUtc="2023-02-23T21:46:00Z"/>
  <w16cex:commentExtensible w16cex:durableId="279C0B81" w16cex:dateUtc="2023-02-19T07:44:00Z"/>
  <w16cex:commentExtensible w16cex:durableId="27A219A9" w16cex:dateUtc="2023-02-23T21:58:00Z"/>
  <w16cex:commentExtensible w16cex:durableId="279F194D" w16cex:dateUtc="2023-02-21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02D31B" w16cid:durableId="27A346E5"/>
  <w16cid:commentId w16cid:paraId="675352DB" w16cid:durableId="277A31BB"/>
  <w16cid:commentId w16cid:paraId="78842D96" w16cid:durableId="27777824"/>
  <w16cid:commentId w16cid:paraId="4096DF43" w16cid:durableId="27792352"/>
  <w16cid:commentId w16cid:paraId="2BF2F0EF" w16cid:durableId="2786F50F"/>
  <w16cid:commentId w16cid:paraId="37A44725" w16cid:durableId="2794DAF1"/>
  <w16cid:commentId w16cid:paraId="0293952F" w16cid:durableId="2794DB16"/>
  <w16cid:commentId w16cid:paraId="603D3B20" w16cid:durableId="277778C5"/>
  <w16cid:commentId w16cid:paraId="454CC3D0" w16cid:durableId="277925BA"/>
  <w16cid:commentId w16cid:paraId="54DB6992" w16cid:durableId="277A3314"/>
  <w16cid:commentId w16cid:paraId="74091421" w16cid:durableId="27872004"/>
  <w16cid:commentId w16cid:paraId="403B2CE2" w16cid:durableId="2794DB56"/>
  <w16cid:commentId w16cid:paraId="2120EC2F" w16cid:durableId="279C32FD"/>
  <w16cid:commentId w16cid:paraId="6E2A99C2" w16cid:durableId="277A3346"/>
  <w16cid:commentId w16cid:paraId="7147EB5F" w16cid:durableId="2784954E"/>
  <w16cid:commentId w16cid:paraId="1F0583FB" w16cid:durableId="27872173"/>
  <w16cid:commentId w16cid:paraId="54BD33E1" w16cid:durableId="2794DB6B"/>
  <w16cid:commentId w16cid:paraId="31A95063" w16cid:durableId="27A351EA"/>
  <w16cid:commentId w16cid:paraId="753BC33D" w16cid:durableId="279C35BF"/>
  <w16cid:commentId w16cid:paraId="25ABCFD4" w16cid:durableId="27A35289"/>
  <w16cid:commentId w16cid:paraId="090C5631" w16cid:durableId="27A352EC"/>
  <w16cid:commentId w16cid:paraId="4B5ACE04" w16cid:durableId="27784D23"/>
  <w16cid:commentId w16cid:paraId="6AD95800" w16cid:durableId="27792C5F"/>
  <w16cid:commentId w16cid:paraId="0E9C8208" w16cid:durableId="27A354EB"/>
  <w16cid:commentId w16cid:paraId="60BFDDA3" w16cid:durableId="277A8BA9"/>
  <w16cid:commentId w16cid:paraId="1FBAC7A4" w16cid:durableId="277EF721"/>
  <w16cid:commentId w16cid:paraId="5ACF49DF" w16cid:durableId="27A336B7"/>
  <w16cid:commentId w16cid:paraId="0C8F68B3" w16cid:durableId="27855214"/>
  <w16cid:commentId w16cid:paraId="003004B7" w16cid:durableId="27A337DE"/>
  <w16cid:commentId w16cid:paraId="3FA7A83B" w16cid:durableId="2786F3A1"/>
  <w16cid:commentId w16cid:paraId="1DEDA784" w16cid:durableId="2786F3A0"/>
  <w16cid:commentId w16cid:paraId="7395B88E" w16cid:durableId="27A338A0"/>
  <w16cid:commentId w16cid:paraId="23597DB7" w16cid:durableId="27A33964"/>
  <w16cid:commentId w16cid:paraId="10D4E30D" w16cid:durableId="27A33975"/>
  <w16cid:commentId w16cid:paraId="3E480993" w16cid:durableId="279EFEF1"/>
  <w16cid:commentId w16cid:paraId="2B4C35D8" w16cid:durableId="279EFF42"/>
  <w16cid:commentId w16cid:paraId="6DAA8D27" w16cid:durableId="27A2032E"/>
  <w16cid:commentId w16cid:paraId="104A36D8" w16cid:durableId="27A33647"/>
  <w16cid:commentId w16cid:paraId="5B2DA784" w16cid:durableId="27968E2B"/>
  <w16cid:commentId w16cid:paraId="07999F85" w16cid:durableId="279DC021"/>
  <w16cid:commentId w16cid:paraId="047ABC50" w16cid:durableId="2781D10E"/>
  <w16cid:commentId w16cid:paraId="5D2AD80D" w16cid:durableId="27A20418"/>
  <w16cid:commentId w16cid:paraId="6DAE0919" w16cid:durableId="279F0260"/>
  <w16cid:commentId w16cid:paraId="760ED2A0" w16cid:durableId="27A205C7"/>
  <w16cid:commentId w16cid:paraId="12F5E3E4" w16cid:durableId="27A33AD7"/>
  <w16cid:commentId w16cid:paraId="2911C759" w16cid:durableId="2786F913"/>
  <w16cid:commentId w16cid:paraId="328E5755" w16cid:durableId="2794DBE2"/>
  <w16cid:commentId w16cid:paraId="063A9D58" w16cid:durableId="2794DBF2"/>
  <w16cid:commentId w16cid:paraId="223CC49F" w16cid:durableId="27A33B58"/>
  <w16cid:commentId w16cid:paraId="16F6AC02" w16cid:durableId="2786F9A3"/>
  <w16cid:commentId w16cid:paraId="10317683" w16cid:durableId="2786F9A2"/>
  <w16cid:commentId w16cid:paraId="4A73B11B" w16cid:durableId="2786F99F"/>
  <w16cid:commentId w16cid:paraId="535E4441" w16cid:durableId="2786C711"/>
  <w16cid:commentId w16cid:paraId="5F056E1E" w16cid:durableId="2787326D"/>
  <w16cid:commentId w16cid:paraId="5D4C40C8" w16cid:durableId="27A20629"/>
  <w16cid:commentId w16cid:paraId="2AEFFDA3" w16cid:durableId="27820231"/>
  <w16cid:commentId w16cid:paraId="45917C88" w16cid:durableId="2794DCAA"/>
  <w16cid:commentId w16cid:paraId="3540F9FD" w16cid:durableId="2782F0DE"/>
  <w16cid:commentId w16cid:paraId="18C341E5" w16cid:durableId="2786EFA7"/>
  <w16cid:commentId w16cid:paraId="15C39FA6" w16cid:durableId="279543CD"/>
  <w16cid:commentId w16cid:paraId="0CD0524A" w16cid:durableId="279543D9"/>
  <w16cid:commentId w16cid:paraId="51DA7283" w16cid:durableId="279F0E77"/>
  <w16cid:commentId w16cid:paraId="7A0E0BED" w16cid:durableId="27A20648"/>
  <w16cid:commentId w16cid:paraId="0E05581C" w16cid:durableId="279F0F9E"/>
  <w16cid:commentId w16cid:paraId="01275E7D" w16cid:durableId="277F1D8F"/>
  <w16cid:commentId w16cid:paraId="62A8D27A" w16cid:durableId="2781E763"/>
  <w16cid:commentId w16cid:paraId="33C475EF" w16cid:durableId="2784390F"/>
  <w16cid:commentId w16cid:paraId="2FF10411" w16cid:durableId="279F0F72"/>
  <w16cid:commentId w16cid:paraId="22702261" w16cid:durableId="27A33BEA"/>
  <w16cid:commentId w16cid:paraId="25192FA9" w16cid:durableId="27A33C58"/>
  <w16cid:commentId w16cid:paraId="14733737" w16cid:durableId="2781E87A"/>
  <w16cid:commentId w16cid:paraId="0C93CE6C" w16cid:durableId="2781E905"/>
  <w16cid:commentId w16cid:paraId="04DBD892" w16cid:durableId="2782F1C5"/>
  <w16cid:commentId w16cid:paraId="516D9695" w16cid:durableId="27968DBE"/>
  <w16cid:commentId w16cid:paraId="69986AB2" w16cid:durableId="2781E8B2"/>
  <w16cid:commentId w16cid:paraId="2ECFDB60" w16cid:durableId="2781E957"/>
  <w16cid:commentId w16cid:paraId="6D2D8D11" w16cid:durableId="27953D8F"/>
  <w16cid:commentId w16cid:paraId="39015E9A" w16cid:durableId="27820424"/>
  <w16cid:commentId w16cid:paraId="0C4B9D05" w16cid:durableId="27953DBF"/>
  <w16cid:commentId w16cid:paraId="61FDA319" w16cid:durableId="279DC9FF"/>
  <w16cid:commentId w16cid:paraId="0E44E1AB" w16cid:durableId="279F14DB"/>
  <w16cid:commentId w16cid:paraId="60E1FECA" w16cid:durableId="2782EC9B"/>
  <w16cid:commentId w16cid:paraId="5D55B19F" w16cid:durableId="279F12E9"/>
  <w16cid:commentId w16cid:paraId="55A1D6AF" w16cid:durableId="27A21B69"/>
  <w16cid:commentId w16cid:paraId="21290B4A" w16cid:durableId="279F1460"/>
  <w16cid:commentId w16cid:paraId="3FC38FB8" w16cid:durableId="27A20724"/>
  <w16cid:commentId w16cid:paraId="541140BE" w16cid:durableId="279F1434"/>
  <w16cid:commentId w16cid:paraId="603D4025" w16cid:durableId="27A209D8"/>
  <w16cid:commentId w16cid:paraId="5AF50753" w16cid:durableId="27A33C99"/>
  <w16cid:commentId w16cid:paraId="2B2205AA" w16cid:durableId="27A35A43"/>
  <w16cid:commentId w16cid:paraId="26E5E6DB" w16cid:durableId="279DC90E"/>
  <w16cid:commentId w16cid:paraId="6DCF6EF5" w16cid:durableId="279F1548"/>
  <w16cid:commentId w16cid:paraId="79DBE3BD" w16cid:durableId="27A20A11"/>
  <w16cid:commentId w16cid:paraId="2F60E823" w16cid:durableId="279F16C7"/>
  <w16cid:commentId w16cid:paraId="69E9FD2C" w16cid:durableId="279F16E9"/>
  <w16cid:commentId w16cid:paraId="0460DB10" w16cid:durableId="27A2073C"/>
  <w16cid:commentId w16cid:paraId="52B3B8D2" w16cid:durableId="27A20B67"/>
  <w16cid:commentId w16cid:paraId="4CA4421B" w16cid:durableId="279F159C"/>
  <w16cid:commentId w16cid:paraId="28A0BEE5" w16cid:durableId="279F15C8"/>
  <w16cid:commentId w16cid:paraId="4F515D51" w16cid:durableId="27A20CA5"/>
  <w16cid:commentId w16cid:paraId="0D13719F" w16cid:durableId="27A20F19"/>
  <w16cid:commentId w16cid:paraId="31AF01F5" w16cid:durableId="27843419"/>
  <w16cid:commentId w16cid:paraId="75744530" w16cid:durableId="279F1636"/>
  <w16cid:commentId w16cid:paraId="17332347" w16cid:durableId="279F1681"/>
  <w16cid:commentId w16cid:paraId="00CD0F39" w16cid:durableId="27A20FDC"/>
  <w16cid:commentId w16cid:paraId="650CB359" w16cid:durableId="279F16B2"/>
  <w16cid:commentId w16cid:paraId="45481292" w16cid:durableId="27A20FF5"/>
  <w16cid:commentId w16cid:paraId="524DE12C" w16cid:durableId="278730F2"/>
  <w16cid:commentId w16cid:paraId="1B984F4B" w16cid:durableId="27A33D05"/>
  <w16cid:commentId w16cid:paraId="6EBD98D2" w16cid:durableId="279BF1F6"/>
  <w16cid:commentId w16cid:paraId="180D2216" w16cid:durableId="27A2109E"/>
  <w16cid:commentId w16cid:paraId="20085695" w16cid:durableId="279BF281"/>
  <w16cid:commentId w16cid:paraId="6F666D26" w16cid:durableId="27A21064"/>
  <w16cid:commentId w16cid:paraId="304FACAF" w16cid:durableId="279C023F"/>
  <w16cid:commentId w16cid:paraId="244B8263" w16cid:durableId="27A21457"/>
  <w16cid:commentId w16cid:paraId="3B3F6565" w16cid:durableId="279DC678"/>
  <w16cid:commentId w16cid:paraId="0A83A885" w16cid:durableId="27A21448"/>
  <w16cid:commentId w16cid:paraId="5DFE20D2" w16cid:durableId="27A35E85"/>
  <w16cid:commentId w16cid:paraId="70EFC10F" w16cid:durableId="279C0B51"/>
  <w16cid:commentId w16cid:paraId="208AB0FC" w16cid:durableId="27A216DB"/>
  <w16cid:commentId w16cid:paraId="6619CF11" w16cid:durableId="279C0B81"/>
  <w16cid:commentId w16cid:paraId="4C5DEF54" w16cid:durableId="27A219A9"/>
  <w16cid:commentId w16cid:paraId="3A5578AA" w16cid:durableId="279F19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FC6D1" w14:textId="77777777" w:rsidR="008B748D" w:rsidRDefault="008B748D" w:rsidP="00C37A47">
      <w:r>
        <w:separator/>
      </w:r>
    </w:p>
  </w:endnote>
  <w:endnote w:type="continuationSeparator" w:id="0">
    <w:p w14:paraId="20613431" w14:textId="77777777" w:rsidR="008B748D" w:rsidRDefault="008B748D"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8C9E9" w14:textId="77777777" w:rsidR="008B748D" w:rsidRDefault="008B748D" w:rsidP="00C37A47">
      <w:r>
        <w:separator/>
      </w:r>
    </w:p>
  </w:footnote>
  <w:footnote w:type="continuationSeparator" w:id="0">
    <w:p w14:paraId="0C0A400B" w14:textId="77777777" w:rsidR="008B748D" w:rsidRDefault="008B748D" w:rsidP="00C37A47">
      <w:r>
        <w:continuationSeparator/>
      </w:r>
    </w:p>
  </w:footnote>
  <w:footnote w:id="1">
    <w:p w14:paraId="09FB1CD3" w14:textId="28B65A19" w:rsidR="00C37A47" w:rsidRPr="00C37A47" w:rsidRDefault="00C37A47" w:rsidP="00C37A47">
      <w:pPr>
        <w:rPr>
          <w:rFonts w:ascii="Cambria" w:hAnsi="Cambria"/>
        </w:rPr>
      </w:pPr>
      <w:r>
        <w:rPr>
          <w:rStyle w:val="FootnoteReference"/>
        </w:rPr>
        <w:footnoteRef/>
      </w:r>
      <w:r>
        <w:t xml:space="preserve"> </w:t>
      </w:r>
      <w:r w:rsidRPr="00C37A47">
        <w:rPr>
          <w:rFonts w:ascii="Cambria" w:hAnsi="Cambria"/>
        </w:rPr>
        <w:t xml:space="preserve">For </w:t>
      </w:r>
      <w:r w:rsidR="00095B8F">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Pr>
          <w:rStyle w:val="FootnoteReference"/>
        </w:rPr>
        <w:footnoteRef/>
      </w:r>
      <w:r>
        <w:t xml:space="preserve"> See articles 6, 45, and 46 of the GDPR.</w:t>
      </w:r>
    </w:p>
  </w:footnote>
  <w:footnote w:id="3">
    <w:p w14:paraId="00D6339E" w14:textId="019072AB" w:rsidR="004105AD" w:rsidRPr="004105AD" w:rsidRDefault="004105AD">
      <w:pPr>
        <w:pStyle w:val="FootnoteText"/>
        <w:rPr>
          <w:rFonts w:eastAsiaTheme="minorEastAsia"/>
        </w:rPr>
      </w:pPr>
      <w:r>
        <w:rPr>
          <w:rStyle w:val="FootnoteReference"/>
        </w:rPr>
        <w:footnoteRef/>
      </w:r>
      <w:r>
        <w:t xml:space="preserve"> All norms o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rPr>
          <w:rFonts w:eastAsiaTheme="minorEastAsia"/>
        </w:rPr>
        <w:t xml:space="preserve"> are equivalent to the Euclidean norm.</w:t>
      </w:r>
    </w:p>
  </w:footnote>
  <w:footnote w:id="4">
    <w:p w14:paraId="268DDFAE" w14:textId="162FC46C" w:rsidR="000E5A3D" w:rsidRPr="000E5A3D" w:rsidRDefault="000E5A3D">
      <w:pPr>
        <w:pStyle w:val="FootnoteText"/>
        <w:rPr>
          <w:rFonts w:eastAsiaTheme="minorEastAsia"/>
        </w:rPr>
      </w:pPr>
      <w:r>
        <w:rPr>
          <w:rStyle w:val="FootnoteReference"/>
        </w:rPr>
        <w:footnoteRef/>
      </w:r>
      <w:r>
        <w:t xml:space="preserve"> Note that we could also define a distance matrix based on the actual time series value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eastAsiaTheme="minorEastAsia"/>
        </w:rPr>
        <w:t xml:space="preserve">, where </w:t>
      </w:r>
      <m:oMath>
        <m:r>
          <w:rPr>
            <w:rFonts w:ascii="Cambria Math" w:eastAsiaTheme="minorEastAsia" w:hAnsi="Cambria Math"/>
          </w:rPr>
          <m:t>D</m:t>
        </m:r>
      </m:oMath>
      <w:r>
        <w:rPr>
          <w:rFonts w:eastAsiaTheme="minorEastAsia"/>
        </w:rPr>
        <w:t xml:space="preserve"> would become a function of </w:t>
      </w:r>
      <m:oMath>
        <m:r>
          <w:rPr>
            <w:rFonts w:ascii="Cambria Math" w:eastAsiaTheme="minorEastAsia" w:hAnsi="Cambria Math"/>
          </w:rPr>
          <m:t>X</m:t>
        </m:r>
      </m:oMath>
      <w:r>
        <w:rPr>
          <w:rFonts w:eastAsiaTheme="minorEastAsia"/>
        </w:rPr>
        <w:t xml:space="preserve"> rather than </w:t>
      </w:r>
      <m:oMath>
        <m:r>
          <w:rPr>
            <w:rFonts w:ascii="Cambria Math" w:eastAsiaTheme="minorEastAsia" w:hAnsi="Cambria Math"/>
          </w:rPr>
          <m:t>C</m:t>
        </m:r>
      </m:oMath>
      <w:r>
        <w:rPr>
          <w:rFonts w:eastAsiaTheme="minorEastAsia"/>
        </w:rPr>
        <w:t>.</w:t>
      </w:r>
    </w:p>
  </w:footnote>
  <w:footnote w:id="5">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r>
        <w:rPr>
          <w:rStyle w:val="CommentReference"/>
        </w:rPr>
        <w:annotationRef/>
      </w:r>
    </w:p>
    <w:p w14:paraId="0BA8AF72" w14:textId="27140EC3" w:rsidR="00E92933" w:rsidRDefault="00E92933">
      <w:pPr>
        <w:pStyle w:val="FootnoteText"/>
      </w:pPr>
    </w:p>
  </w:footnote>
  <w:footnote w:id="6">
    <w:p w14:paraId="2AFBD43B" w14:textId="14F7D7F7" w:rsidR="001607BA" w:rsidRDefault="001607BA">
      <w:pPr>
        <w:pStyle w:val="FootnoteText"/>
      </w:pPr>
      <w:r>
        <w:rPr>
          <w:rStyle w:val="FootnoteReference"/>
        </w:rPr>
        <w:footnoteRef/>
      </w:r>
      <w:r>
        <w:t xml:space="preserve"> AvgRelAE can be generalized to accommodate multiple forecasts for each series. See Fildes et al. (2013) for the AvgRelMA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AD2C42"/>
    <w:multiLevelType w:val="hybridMultilevel"/>
    <w:tmpl w:val="F37694B8"/>
    <w:lvl w:ilvl="0" w:tplc="FEBE475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521FE"/>
    <w:multiLevelType w:val="hybridMultilevel"/>
    <w:tmpl w:val="E1B47B06"/>
    <w:lvl w:ilvl="0" w:tplc="F1AE61D0">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B53CE"/>
    <w:multiLevelType w:val="hybridMultilevel"/>
    <w:tmpl w:val="C060B28C"/>
    <w:lvl w:ilvl="0" w:tplc="BBE26D0C">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2E19AD"/>
    <w:multiLevelType w:val="hybridMultilevel"/>
    <w:tmpl w:val="6ECCE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07004"/>
    <w:multiLevelType w:val="hybridMultilevel"/>
    <w:tmpl w:val="28AE1EFA"/>
    <w:lvl w:ilvl="0" w:tplc="52AE7656">
      <w:start w:val="5"/>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F71111"/>
    <w:multiLevelType w:val="hybridMultilevel"/>
    <w:tmpl w:val="E99A4264"/>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C5071"/>
    <w:multiLevelType w:val="hybridMultilevel"/>
    <w:tmpl w:val="368E61AA"/>
    <w:lvl w:ilvl="0" w:tplc="E28A432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0806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7A171E"/>
    <w:multiLevelType w:val="hybridMultilevel"/>
    <w:tmpl w:val="D646DEE0"/>
    <w:lvl w:ilvl="0" w:tplc="3BE077DC">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D8D5738"/>
    <w:multiLevelType w:val="hybridMultilevel"/>
    <w:tmpl w:val="97F87D34"/>
    <w:lvl w:ilvl="0" w:tplc="E09687B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1A7BF2"/>
    <w:multiLevelType w:val="hybridMultilevel"/>
    <w:tmpl w:val="62E2CDE0"/>
    <w:lvl w:ilvl="0" w:tplc="7778C21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B52799"/>
    <w:multiLevelType w:val="multilevel"/>
    <w:tmpl w:val="978690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631F72"/>
    <w:multiLevelType w:val="hybridMultilevel"/>
    <w:tmpl w:val="3196B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F37908"/>
    <w:multiLevelType w:val="hybridMultilevel"/>
    <w:tmpl w:val="476685C8"/>
    <w:lvl w:ilvl="0" w:tplc="7D30FC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06D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9AB4E2B"/>
    <w:multiLevelType w:val="hybridMultilevel"/>
    <w:tmpl w:val="2C6ED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CC399F"/>
    <w:multiLevelType w:val="hybridMultilevel"/>
    <w:tmpl w:val="197ACF1C"/>
    <w:lvl w:ilvl="0" w:tplc="80EC53E6">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D41BA9"/>
    <w:multiLevelType w:val="hybridMultilevel"/>
    <w:tmpl w:val="A27ABEF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A474ADC"/>
    <w:multiLevelType w:val="hybridMultilevel"/>
    <w:tmpl w:val="2558219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4052F1"/>
    <w:multiLevelType w:val="hybridMultilevel"/>
    <w:tmpl w:val="3B466958"/>
    <w:lvl w:ilvl="0" w:tplc="86482328">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F9180D"/>
    <w:multiLevelType w:val="hybridMultilevel"/>
    <w:tmpl w:val="5382F250"/>
    <w:lvl w:ilvl="0" w:tplc="8CC29164">
      <w:start w:val="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D865F1"/>
    <w:multiLevelType w:val="hybridMultilevel"/>
    <w:tmpl w:val="71181A58"/>
    <w:lvl w:ilvl="0" w:tplc="8B663BDA">
      <w:start w:val="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ED3B3B"/>
    <w:multiLevelType w:val="hybridMultilevel"/>
    <w:tmpl w:val="9BD00896"/>
    <w:lvl w:ilvl="0" w:tplc="B5A62270">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4F4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9052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6922948"/>
    <w:multiLevelType w:val="hybridMultilevel"/>
    <w:tmpl w:val="B79A2950"/>
    <w:lvl w:ilvl="0" w:tplc="E6B419B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8C581F"/>
    <w:multiLevelType w:val="hybridMultilevel"/>
    <w:tmpl w:val="ED66E7F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D790B"/>
    <w:multiLevelType w:val="hybridMultilevel"/>
    <w:tmpl w:val="C908DE52"/>
    <w:lvl w:ilvl="0" w:tplc="D0F60EDE">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67F3013"/>
    <w:multiLevelType w:val="hybridMultilevel"/>
    <w:tmpl w:val="C9707F5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D54212"/>
    <w:multiLevelType w:val="hybridMultilevel"/>
    <w:tmpl w:val="30AEE604"/>
    <w:lvl w:ilvl="0" w:tplc="B4A0F218">
      <w:start w:val="5"/>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CF046B0"/>
    <w:multiLevelType w:val="hybridMultilevel"/>
    <w:tmpl w:val="18188F04"/>
    <w:lvl w:ilvl="0" w:tplc="39921050">
      <w:start w:val="198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177720">
    <w:abstractNumId w:val="0"/>
  </w:num>
  <w:num w:numId="2" w16cid:durableId="921987890">
    <w:abstractNumId w:val="5"/>
  </w:num>
  <w:num w:numId="3" w16cid:durableId="1171456789">
    <w:abstractNumId w:val="28"/>
  </w:num>
  <w:num w:numId="4" w16cid:durableId="599026614">
    <w:abstractNumId w:val="1"/>
  </w:num>
  <w:num w:numId="5" w16cid:durableId="1798183818">
    <w:abstractNumId w:val="24"/>
  </w:num>
  <w:num w:numId="6" w16cid:durableId="189228843">
    <w:abstractNumId w:val="34"/>
  </w:num>
  <w:num w:numId="7" w16cid:durableId="162865248">
    <w:abstractNumId w:val="18"/>
  </w:num>
  <w:num w:numId="8" w16cid:durableId="143469983">
    <w:abstractNumId w:val="33"/>
  </w:num>
  <w:num w:numId="9" w16cid:durableId="1844969646">
    <w:abstractNumId w:val="22"/>
  </w:num>
  <w:num w:numId="10" w16cid:durableId="998727401">
    <w:abstractNumId w:val="31"/>
  </w:num>
  <w:num w:numId="11" w16cid:durableId="1967351541">
    <w:abstractNumId w:val="9"/>
  </w:num>
  <w:num w:numId="12" w16cid:durableId="471286286">
    <w:abstractNumId w:val="23"/>
  </w:num>
  <w:num w:numId="13" w16cid:durableId="1689987593">
    <w:abstractNumId w:val="25"/>
  </w:num>
  <w:num w:numId="14" w16cid:durableId="100302007">
    <w:abstractNumId w:val="26"/>
  </w:num>
  <w:num w:numId="15" w16cid:durableId="414478695">
    <w:abstractNumId w:val="11"/>
  </w:num>
  <w:num w:numId="16" w16cid:durableId="2050494257">
    <w:abstractNumId w:val="7"/>
  </w:num>
  <w:num w:numId="17" w16cid:durableId="2094620260">
    <w:abstractNumId w:val="2"/>
  </w:num>
  <w:num w:numId="18" w16cid:durableId="1570725463">
    <w:abstractNumId w:val="10"/>
  </w:num>
  <w:num w:numId="19" w16cid:durableId="1495947558">
    <w:abstractNumId w:val="15"/>
  </w:num>
  <w:num w:numId="20" w16cid:durableId="856193012">
    <w:abstractNumId w:val="6"/>
  </w:num>
  <w:num w:numId="21" w16cid:durableId="1991442734">
    <w:abstractNumId w:val="3"/>
  </w:num>
  <w:num w:numId="22" w16cid:durableId="2121336443">
    <w:abstractNumId w:val="12"/>
  </w:num>
  <w:num w:numId="23" w16cid:durableId="1523744025">
    <w:abstractNumId w:val="32"/>
  </w:num>
  <w:num w:numId="24" w16cid:durableId="81999589">
    <w:abstractNumId w:val="21"/>
  </w:num>
  <w:num w:numId="25" w16cid:durableId="552933494">
    <w:abstractNumId w:val="29"/>
  </w:num>
  <w:num w:numId="26" w16cid:durableId="416445797">
    <w:abstractNumId w:val="30"/>
  </w:num>
  <w:num w:numId="27" w16cid:durableId="1911845367">
    <w:abstractNumId w:val="19"/>
  </w:num>
  <w:num w:numId="28" w16cid:durableId="205990419">
    <w:abstractNumId w:val="16"/>
  </w:num>
  <w:num w:numId="29" w16cid:durableId="34429191">
    <w:abstractNumId w:val="27"/>
  </w:num>
  <w:num w:numId="30" w16cid:durableId="1834376031">
    <w:abstractNumId w:val="8"/>
  </w:num>
  <w:num w:numId="31" w16cid:durableId="719986487">
    <w:abstractNumId w:val="17"/>
  </w:num>
  <w:num w:numId="32" w16cid:durableId="2076929368">
    <w:abstractNumId w:val="14"/>
  </w:num>
  <w:num w:numId="33" w16cid:durableId="1015964888">
    <w:abstractNumId w:val="4"/>
  </w:num>
  <w:num w:numId="34" w16cid:durableId="2021157159">
    <w:abstractNumId w:val="20"/>
  </w:num>
  <w:num w:numId="35" w16cid:durableId="140676295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meron Bale">
    <w15:presenceInfo w15:providerId="AD" w15:userId="S::cdb327@drexel.edu::5f6b9050-9c6e-4c6e-8901-30647d0733c0"/>
  </w15:person>
  <w15:person w15:author="Bale,Cameron">
    <w15:presenceInfo w15:providerId="None" w15:userId="Bale,Cameron"/>
  </w15:person>
  <w15:person w15:author="Matt Schneider">
    <w15:presenceInfo w15:providerId="None" w15:userId="Matt Schneider"/>
  </w15:person>
  <w15:person w15:author="Bale,Cameron [2]">
    <w15:presenceInfo w15:providerId="AD" w15:userId="S::cdb327@drexel.edu::5f6b9050-9c6e-4c6e-8901-30647d0733c0"/>
  </w15:person>
  <w15:person w15:author="Matt Schneider [2]">
    <w15:presenceInfo w15:providerId="AD" w15:userId="S::matt@drdataprivacy.com::5d309943-0eb6-49aa-9353-10e462d17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8B2"/>
    <w:rsid w:val="00002CA6"/>
    <w:rsid w:val="00002E12"/>
    <w:rsid w:val="00003228"/>
    <w:rsid w:val="00007694"/>
    <w:rsid w:val="00010310"/>
    <w:rsid w:val="00010427"/>
    <w:rsid w:val="00012134"/>
    <w:rsid w:val="00016287"/>
    <w:rsid w:val="000206FC"/>
    <w:rsid w:val="00022630"/>
    <w:rsid w:val="000228FC"/>
    <w:rsid w:val="00022B9A"/>
    <w:rsid w:val="0002324C"/>
    <w:rsid w:val="0002357B"/>
    <w:rsid w:val="000256AC"/>
    <w:rsid w:val="00026A99"/>
    <w:rsid w:val="00026B71"/>
    <w:rsid w:val="00026E58"/>
    <w:rsid w:val="00027B73"/>
    <w:rsid w:val="000302A2"/>
    <w:rsid w:val="00031BC3"/>
    <w:rsid w:val="0003528B"/>
    <w:rsid w:val="0004237A"/>
    <w:rsid w:val="0004247E"/>
    <w:rsid w:val="00042CD8"/>
    <w:rsid w:val="0004382E"/>
    <w:rsid w:val="00043F81"/>
    <w:rsid w:val="0004461E"/>
    <w:rsid w:val="00046B2A"/>
    <w:rsid w:val="00052877"/>
    <w:rsid w:val="00052E9B"/>
    <w:rsid w:val="0005360C"/>
    <w:rsid w:val="000560A8"/>
    <w:rsid w:val="00057BD7"/>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61E8"/>
    <w:rsid w:val="000774EA"/>
    <w:rsid w:val="00077579"/>
    <w:rsid w:val="00077A18"/>
    <w:rsid w:val="00082777"/>
    <w:rsid w:val="00082D5F"/>
    <w:rsid w:val="00084A1F"/>
    <w:rsid w:val="00085B47"/>
    <w:rsid w:val="00085D2A"/>
    <w:rsid w:val="00086C4A"/>
    <w:rsid w:val="000870B4"/>
    <w:rsid w:val="00090220"/>
    <w:rsid w:val="00090338"/>
    <w:rsid w:val="000904C4"/>
    <w:rsid w:val="0009107F"/>
    <w:rsid w:val="00092873"/>
    <w:rsid w:val="00092FD7"/>
    <w:rsid w:val="00095AD8"/>
    <w:rsid w:val="00095B8F"/>
    <w:rsid w:val="00096093"/>
    <w:rsid w:val="00097842"/>
    <w:rsid w:val="000A2F00"/>
    <w:rsid w:val="000A3652"/>
    <w:rsid w:val="000A4CF3"/>
    <w:rsid w:val="000A646E"/>
    <w:rsid w:val="000B153D"/>
    <w:rsid w:val="000B18F5"/>
    <w:rsid w:val="000B190A"/>
    <w:rsid w:val="000B2E93"/>
    <w:rsid w:val="000B359F"/>
    <w:rsid w:val="000B4367"/>
    <w:rsid w:val="000B521D"/>
    <w:rsid w:val="000B68FA"/>
    <w:rsid w:val="000B78C1"/>
    <w:rsid w:val="000C0C01"/>
    <w:rsid w:val="000C1741"/>
    <w:rsid w:val="000C1DE8"/>
    <w:rsid w:val="000C310E"/>
    <w:rsid w:val="000C3456"/>
    <w:rsid w:val="000C3DCD"/>
    <w:rsid w:val="000C4014"/>
    <w:rsid w:val="000C4F1B"/>
    <w:rsid w:val="000C6204"/>
    <w:rsid w:val="000C7F8E"/>
    <w:rsid w:val="000D17A6"/>
    <w:rsid w:val="000D1902"/>
    <w:rsid w:val="000D216E"/>
    <w:rsid w:val="000D22EB"/>
    <w:rsid w:val="000D233B"/>
    <w:rsid w:val="000D3CFF"/>
    <w:rsid w:val="000D4F2E"/>
    <w:rsid w:val="000D5292"/>
    <w:rsid w:val="000D600C"/>
    <w:rsid w:val="000D748F"/>
    <w:rsid w:val="000D7663"/>
    <w:rsid w:val="000E0BB1"/>
    <w:rsid w:val="000E1079"/>
    <w:rsid w:val="000E1E91"/>
    <w:rsid w:val="000E2437"/>
    <w:rsid w:val="000E2552"/>
    <w:rsid w:val="000E3156"/>
    <w:rsid w:val="000E5A3D"/>
    <w:rsid w:val="000E6532"/>
    <w:rsid w:val="000E7CD3"/>
    <w:rsid w:val="000F0205"/>
    <w:rsid w:val="000F1635"/>
    <w:rsid w:val="000F291D"/>
    <w:rsid w:val="000F36A0"/>
    <w:rsid w:val="000F4258"/>
    <w:rsid w:val="000F68F0"/>
    <w:rsid w:val="000F6EE0"/>
    <w:rsid w:val="00104AAF"/>
    <w:rsid w:val="00104E6F"/>
    <w:rsid w:val="00110475"/>
    <w:rsid w:val="00110C93"/>
    <w:rsid w:val="00111CD5"/>
    <w:rsid w:val="00112C14"/>
    <w:rsid w:val="00112CE3"/>
    <w:rsid w:val="001130FC"/>
    <w:rsid w:val="00115C04"/>
    <w:rsid w:val="00116323"/>
    <w:rsid w:val="00116A78"/>
    <w:rsid w:val="00117122"/>
    <w:rsid w:val="00117A04"/>
    <w:rsid w:val="00121D71"/>
    <w:rsid w:val="001254CB"/>
    <w:rsid w:val="001258CE"/>
    <w:rsid w:val="0012590C"/>
    <w:rsid w:val="00130441"/>
    <w:rsid w:val="00131773"/>
    <w:rsid w:val="00132E04"/>
    <w:rsid w:val="00133559"/>
    <w:rsid w:val="00133954"/>
    <w:rsid w:val="0013433C"/>
    <w:rsid w:val="001344B2"/>
    <w:rsid w:val="00134519"/>
    <w:rsid w:val="001354D3"/>
    <w:rsid w:val="00135726"/>
    <w:rsid w:val="00135AF7"/>
    <w:rsid w:val="00135C87"/>
    <w:rsid w:val="0013647F"/>
    <w:rsid w:val="00136A24"/>
    <w:rsid w:val="00142249"/>
    <w:rsid w:val="00144064"/>
    <w:rsid w:val="00144C55"/>
    <w:rsid w:val="00147760"/>
    <w:rsid w:val="00152FED"/>
    <w:rsid w:val="001531B9"/>
    <w:rsid w:val="00153E8C"/>
    <w:rsid w:val="001546D0"/>
    <w:rsid w:val="001556C1"/>
    <w:rsid w:val="00157262"/>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585C"/>
    <w:rsid w:val="00176553"/>
    <w:rsid w:val="001807B4"/>
    <w:rsid w:val="00180F06"/>
    <w:rsid w:val="0018296F"/>
    <w:rsid w:val="00182A20"/>
    <w:rsid w:val="00183E11"/>
    <w:rsid w:val="00187D0B"/>
    <w:rsid w:val="0019115D"/>
    <w:rsid w:val="001913E6"/>
    <w:rsid w:val="00192265"/>
    <w:rsid w:val="00193392"/>
    <w:rsid w:val="001A1128"/>
    <w:rsid w:val="001A11BD"/>
    <w:rsid w:val="001A16A9"/>
    <w:rsid w:val="001A241A"/>
    <w:rsid w:val="001A2C51"/>
    <w:rsid w:val="001A326D"/>
    <w:rsid w:val="001A4888"/>
    <w:rsid w:val="001A5146"/>
    <w:rsid w:val="001A7620"/>
    <w:rsid w:val="001A7792"/>
    <w:rsid w:val="001A79AE"/>
    <w:rsid w:val="001A7ACE"/>
    <w:rsid w:val="001B0B8D"/>
    <w:rsid w:val="001B0D04"/>
    <w:rsid w:val="001B233A"/>
    <w:rsid w:val="001B26B5"/>
    <w:rsid w:val="001B30ED"/>
    <w:rsid w:val="001B365F"/>
    <w:rsid w:val="001B625C"/>
    <w:rsid w:val="001B65FA"/>
    <w:rsid w:val="001B7ECE"/>
    <w:rsid w:val="001C0AE1"/>
    <w:rsid w:val="001C0CA8"/>
    <w:rsid w:val="001C52CE"/>
    <w:rsid w:val="001C5469"/>
    <w:rsid w:val="001C67B2"/>
    <w:rsid w:val="001C6FCC"/>
    <w:rsid w:val="001C76E7"/>
    <w:rsid w:val="001C7A97"/>
    <w:rsid w:val="001D004D"/>
    <w:rsid w:val="001D093F"/>
    <w:rsid w:val="001D151D"/>
    <w:rsid w:val="001D37C6"/>
    <w:rsid w:val="001D6E53"/>
    <w:rsid w:val="001E1561"/>
    <w:rsid w:val="001E1771"/>
    <w:rsid w:val="001E31F4"/>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F25"/>
    <w:rsid w:val="001F7934"/>
    <w:rsid w:val="00200871"/>
    <w:rsid w:val="00201093"/>
    <w:rsid w:val="00201959"/>
    <w:rsid w:val="002019E0"/>
    <w:rsid w:val="00201BE4"/>
    <w:rsid w:val="002023C8"/>
    <w:rsid w:val="00202872"/>
    <w:rsid w:val="00202BEC"/>
    <w:rsid w:val="0020319A"/>
    <w:rsid w:val="00203B27"/>
    <w:rsid w:val="00203EAC"/>
    <w:rsid w:val="00205774"/>
    <w:rsid w:val="00205E72"/>
    <w:rsid w:val="00206CFF"/>
    <w:rsid w:val="00207AEC"/>
    <w:rsid w:val="00207C5C"/>
    <w:rsid w:val="00207F49"/>
    <w:rsid w:val="00211889"/>
    <w:rsid w:val="00212203"/>
    <w:rsid w:val="00213BDD"/>
    <w:rsid w:val="00214DAA"/>
    <w:rsid w:val="00217A10"/>
    <w:rsid w:val="00221B9D"/>
    <w:rsid w:val="00221EB3"/>
    <w:rsid w:val="00222519"/>
    <w:rsid w:val="00223089"/>
    <w:rsid w:val="00223337"/>
    <w:rsid w:val="0022366C"/>
    <w:rsid w:val="00224918"/>
    <w:rsid w:val="00225B15"/>
    <w:rsid w:val="0023020A"/>
    <w:rsid w:val="00230AF6"/>
    <w:rsid w:val="0023177C"/>
    <w:rsid w:val="002321C0"/>
    <w:rsid w:val="0023250B"/>
    <w:rsid w:val="00233596"/>
    <w:rsid w:val="00235B23"/>
    <w:rsid w:val="00235EFB"/>
    <w:rsid w:val="0023704B"/>
    <w:rsid w:val="00237245"/>
    <w:rsid w:val="00237427"/>
    <w:rsid w:val="00243135"/>
    <w:rsid w:val="00244502"/>
    <w:rsid w:val="002463C0"/>
    <w:rsid w:val="0024654B"/>
    <w:rsid w:val="00246D93"/>
    <w:rsid w:val="0024726F"/>
    <w:rsid w:val="0024753A"/>
    <w:rsid w:val="002507FB"/>
    <w:rsid w:val="00251DAA"/>
    <w:rsid w:val="002539AB"/>
    <w:rsid w:val="0025417B"/>
    <w:rsid w:val="00254CB5"/>
    <w:rsid w:val="002600DC"/>
    <w:rsid w:val="002610ED"/>
    <w:rsid w:val="00261410"/>
    <w:rsid w:val="00261475"/>
    <w:rsid w:val="00262166"/>
    <w:rsid w:val="00262425"/>
    <w:rsid w:val="00263382"/>
    <w:rsid w:val="002641CF"/>
    <w:rsid w:val="002642DF"/>
    <w:rsid w:val="00264FCB"/>
    <w:rsid w:val="00266E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339D"/>
    <w:rsid w:val="00293A32"/>
    <w:rsid w:val="00296B6E"/>
    <w:rsid w:val="002A0BD0"/>
    <w:rsid w:val="002A332D"/>
    <w:rsid w:val="002A3D2D"/>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1661"/>
    <w:rsid w:val="002C43E4"/>
    <w:rsid w:val="002C5BA3"/>
    <w:rsid w:val="002C620B"/>
    <w:rsid w:val="002C6290"/>
    <w:rsid w:val="002C6626"/>
    <w:rsid w:val="002C6661"/>
    <w:rsid w:val="002C7295"/>
    <w:rsid w:val="002C7E6D"/>
    <w:rsid w:val="002C7FB5"/>
    <w:rsid w:val="002D1635"/>
    <w:rsid w:val="002D250D"/>
    <w:rsid w:val="002E067C"/>
    <w:rsid w:val="002E2FE3"/>
    <w:rsid w:val="002E49B0"/>
    <w:rsid w:val="002E4ACF"/>
    <w:rsid w:val="002E5255"/>
    <w:rsid w:val="002E711E"/>
    <w:rsid w:val="002E7455"/>
    <w:rsid w:val="002E7540"/>
    <w:rsid w:val="002E7CD7"/>
    <w:rsid w:val="002F0067"/>
    <w:rsid w:val="002F3E01"/>
    <w:rsid w:val="002F42A2"/>
    <w:rsid w:val="002F7119"/>
    <w:rsid w:val="002F717E"/>
    <w:rsid w:val="002F71D6"/>
    <w:rsid w:val="00300306"/>
    <w:rsid w:val="003005DD"/>
    <w:rsid w:val="00300F79"/>
    <w:rsid w:val="00301449"/>
    <w:rsid w:val="00304258"/>
    <w:rsid w:val="00304C09"/>
    <w:rsid w:val="00306767"/>
    <w:rsid w:val="00306E30"/>
    <w:rsid w:val="0031039D"/>
    <w:rsid w:val="00312E50"/>
    <w:rsid w:val="00313525"/>
    <w:rsid w:val="00313D29"/>
    <w:rsid w:val="00313DBC"/>
    <w:rsid w:val="00314C0F"/>
    <w:rsid w:val="00316789"/>
    <w:rsid w:val="0031756A"/>
    <w:rsid w:val="003219B0"/>
    <w:rsid w:val="0032275A"/>
    <w:rsid w:val="0032347B"/>
    <w:rsid w:val="003236E2"/>
    <w:rsid w:val="003240E0"/>
    <w:rsid w:val="003250AC"/>
    <w:rsid w:val="00325865"/>
    <w:rsid w:val="003262AE"/>
    <w:rsid w:val="00327D52"/>
    <w:rsid w:val="00331562"/>
    <w:rsid w:val="00334120"/>
    <w:rsid w:val="003346BC"/>
    <w:rsid w:val="003373C4"/>
    <w:rsid w:val="003406B9"/>
    <w:rsid w:val="00341AF6"/>
    <w:rsid w:val="003433FB"/>
    <w:rsid w:val="003437EF"/>
    <w:rsid w:val="00343E03"/>
    <w:rsid w:val="00344F98"/>
    <w:rsid w:val="00346245"/>
    <w:rsid w:val="00346487"/>
    <w:rsid w:val="00346491"/>
    <w:rsid w:val="00346BDC"/>
    <w:rsid w:val="00346DA4"/>
    <w:rsid w:val="00350515"/>
    <w:rsid w:val="0035243C"/>
    <w:rsid w:val="00352C64"/>
    <w:rsid w:val="0035314D"/>
    <w:rsid w:val="00353945"/>
    <w:rsid w:val="0035447B"/>
    <w:rsid w:val="0035662E"/>
    <w:rsid w:val="00356B18"/>
    <w:rsid w:val="00360FC8"/>
    <w:rsid w:val="00361E69"/>
    <w:rsid w:val="00370F45"/>
    <w:rsid w:val="0037133C"/>
    <w:rsid w:val="00371F4C"/>
    <w:rsid w:val="00372A5D"/>
    <w:rsid w:val="00380643"/>
    <w:rsid w:val="00381302"/>
    <w:rsid w:val="0038399C"/>
    <w:rsid w:val="003851D1"/>
    <w:rsid w:val="0038649A"/>
    <w:rsid w:val="00390F05"/>
    <w:rsid w:val="00391B38"/>
    <w:rsid w:val="003939FA"/>
    <w:rsid w:val="00393F1A"/>
    <w:rsid w:val="00395922"/>
    <w:rsid w:val="003960AB"/>
    <w:rsid w:val="003A16AB"/>
    <w:rsid w:val="003A1DCA"/>
    <w:rsid w:val="003A3307"/>
    <w:rsid w:val="003A5A78"/>
    <w:rsid w:val="003A5DE6"/>
    <w:rsid w:val="003A6791"/>
    <w:rsid w:val="003A68B4"/>
    <w:rsid w:val="003B0576"/>
    <w:rsid w:val="003B0692"/>
    <w:rsid w:val="003B3E99"/>
    <w:rsid w:val="003B4786"/>
    <w:rsid w:val="003B53C5"/>
    <w:rsid w:val="003B658F"/>
    <w:rsid w:val="003B6E28"/>
    <w:rsid w:val="003B79AC"/>
    <w:rsid w:val="003B7D44"/>
    <w:rsid w:val="003C09CF"/>
    <w:rsid w:val="003C7CAB"/>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350"/>
    <w:rsid w:val="003F63E5"/>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2E64"/>
    <w:rsid w:val="00424520"/>
    <w:rsid w:val="004248A6"/>
    <w:rsid w:val="0042743C"/>
    <w:rsid w:val="00427445"/>
    <w:rsid w:val="0043194E"/>
    <w:rsid w:val="004360BF"/>
    <w:rsid w:val="00436C56"/>
    <w:rsid w:val="00437AAB"/>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6B2C"/>
    <w:rsid w:val="004700B7"/>
    <w:rsid w:val="00471CA6"/>
    <w:rsid w:val="00471D0C"/>
    <w:rsid w:val="00472253"/>
    <w:rsid w:val="00472D28"/>
    <w:rsid w:val="00475262"/>
    <w:rsid w:val="00475CE5"/>
    <w:rsid w:val="00477ACF"/>
    <w:rsid w:val="00480221"/>
    <w:rsid w:val="00480254"/>
    <w:rsid w:val="004805C9"/>
    <w:rsid w:val="004807B0"/>
    <w:rsid w:val="0048192A"/>
    <w:rsid w:val="00482AF3"/>
    <w:rsid w:val="00483C1D"/>
    <w:rsid w:val="004862AB"/>
    <w:rsid w:val="004870EF"/>
    <w:rsid w:val="0049013D"/>
    <w:rsid w:val="00490610"/>
    <w:rsid w:val="0049100C"/>
    <w:rsid w:val="004916C7"/>
    <w:rsid w:val="0049174A"/>
    <w:rsid w:val="00492D33"/>
    <w:rsid w:val="00492D6E"/>
    <w:rsid w:val="00494365"/>
    <w:rsid w:val="00495E90"/>
    <w:rsid w:val="004A085F"/>
    <w:rsid w:val="004A3498"/>
    <w:rsid w:val="004A35E0"/>
    <w:rsid w:val="004A4D2D"/>
    <w:rsid w:val="004A532E"/>
    <w:rsid w:val="004A553F"/>
    <w:rsid w:val="004A612E"/>
    <w:rsid w:val="004A6A8B"/>
    <w:rsid w:val="004B1281"/>
    <w:rsid w:val="004B1842"/>
    <w:rsid w:val="004B41BC"/>
    <w:rsid w:val="004B5FB3"/>
    <w:rsid w:val="004B6800"/>
    <w:rsid w:val="004B6F6A"/>
    <w:rsid w:val="004B72F2"/>
    <w:rsid w:val="004C099A"/>
    <w:rsid w:val="004C0BF7"/>
    <w:rsid w:val="004C1CB2"/>
    <w:rsid w:val="004C4301"/>
    <w:rsid w:val="004C4603"/>
    <w:rsid w:val="004C5EFE"/>
    <w:rsid w:val="004C7276"/>
    <w:rsid w:val="004C72F3"/>
    <w:rsid w:val="004C7ABE"/>
    <w:rsid w:val="004C7C3C"/>
    <w:rsid w:val="004D03E6"/>
    <w:rsid w:val="004D0579"/>
    <w:rsid w:val="004D3C64"/>
    <w:rsid w:val="004D4378"/>
    <w:rsid w:val="004D7038"/>
    <w:rsid w:val="004D7218"/>
    <w:rsid w:val="004D752F"/>
    <w:rsid w:val="004E1E66"/>
    <w:rsid w:val="004E4C7C"/>
    <w:rsid w:val="004E64EE"/>
    <w:rsid w:val="004E6E0F"/>
    <w:rsid w:val="004F0276"/>
    <w:rsid w:val="004F0277"/>
    <w:rsid w:val="004F0F3B"/>
    <w:rsid w:val="004F28D1"/>
    <w:rsid w:val="004F3570"/>
    <w:rsid w:val="004F3A99"/>
    <w:rsid w:val="004F59EE"/>
    <w:rsid w:val="004F673E"/>
    <w:rsid w:val="00501793"/>
    <w:rsid w:val="005023F9"/>
    <w:rsid w:val="005026E1"/>
    <w:rsid w:val="005028E6"/>
    <w:rsid w:val="00503A2D"/>
    <w:rsid w:val="00503B22"/>
    <w:rsid w:val="00505702"/>
    <w:rsid w:val="00507106"/>
    <w:rsid w:val="00512E7A"/>
    <w:rsid w:val="00513C1C"/>
    <w:rsid w:val="00513D3F"/>
    <w:rsid w:val="00513D9B"/>
    <w:rsid w:val="00514266"/>
    <w:rsid w:val="00515518"/>
    <w:rsid w:val="00515DE6"/>
    <w:rsid w:val="00517078"/>
    <w:rsid w:val="00520E18"/>
    <w:rsid w:val="00520EDA"/>
    <w:rsid w:val="00521E57"/>
    <w:rsid w:val="005221D6"/>
    <w:rsid w:val="00522FD2"/>
    <w:rsid w:val="00523574"/>
    <w:rsid w:val="00523CD5"/>
    <w:rsid w:val="0052454E"/>
    <w:rsid w:val="005254AE"/>
    <w:rsid w:val="005263D4"/>
    <w:rsid w:val="00530CD8"/>
    <w:rsid w:val="00533671"/>
    <w:rsid w:val="005347EB"/>
    <w:rsid w:val="00535164"/>
    <w:rsid w:val="0053699F"/>
    <w:rsid w:val="00537920"/>
    <w:rsid w:val="005379F8"/>
    <w:rsid w:val="00541F3D"/>
    <w:rsid w:val="00542B24"/>
    <w:rsid w:val="00543D9A"/>
    <w:rsid w:val="00544B59"/>
    <w:rsid w:val="00545189"/>
    <w:rsid w:val="00545268"/>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7313"/>
    <w:rsid w:val="00571358"/>
    <w:rsid w:val="005732B4"/>
    <w:rsid w:val="00574737"/>
    <w:rsid w:val="00577643"/>
    <w:rsid w:val="0057796E"/>
    <w:rsid w:val="0058480A"/>
    <w:rsid w:val="00584B43"/>
    <w:rsid w:val="00584E8F"/>
    <w:rsid w:val="00585202"/>
    <w:rsid w:val="00586ECD"/>
    <w:rsid w:val="00591653"/>
    <w:rsid w:val="00592506"/>
    <w:rsid w:val="00592DCD"/>
    <w:rsid w:val="00595C66"/>
    <w:rsid w:val="005960D2"/>
    <w:rsid w:val="00596C31"/>
    <w:rsid w:val="00596C6D"/>
    <w:rsid w:val="005971F3"/>
    <w:rsid w:val="005973C4"/>
    <w:rsid w:val="0059784D"/>
    <w:rsid w:val="00597E03"/>
    <w:rsid w:val="005A27EC"/>
    <w:rsid w:val="005A2B0F"/>
    <w:rsid w:val="005A398D"/>
    <w:rsid w:val="005A3E07"/>
    <w:rsid w:val="005A4762"/>
    <w:rsid w:val="005A4AC1"/>
    <w:rsid w:val="005A4CF5"/>
    <w:rsid w:val="005A73ED"/>
    <w:rsid w:val="005B0CAF"/>
    <w:rsid w:val="005B220F"/>
    <w:rsid w:val="005B2B38"/>
    <w:rsid w:val="005B2DAB"/>
    <w:rsid w:val="005B45DF"/>
    <w:rsid w:val="005B4877"/>
    <w:rsid w:val="005B762E"/>
    <w:rsid w:val="005C1A42"/>
    <w:rsid w:val="005C5842"/>
    <w:rsid w:val="005C75D3"/>
    <w:rsid w:val="005C7C05"/>
    <w:rsid w:val="005D0D37"/>
    <w:rsid w:val="005D1091"/>
    <w:rsid w:val="005D18D7"/>
    <w:rsid w:val="005D1D4F"/>
    <w:rsid w:val="005D34AD"/>
    <w:rsid w:val="005D7D6C"/>
    <w:rsid w:val="005E0653"/>
    <w:rsid w:val="005E2AE3"/>
    <w:rsid w:val="005E4201"/>
    <w:rsid w:val="005E4447"/>
    <w:rsid w:val="005E5B40"/>
    <w:rsid w:val="005E70B2"/>
    <w:rsid w:val="005F26F0"/>
    <w:rsid w:val="005F2FFC"/>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105BB"/>
    <w:rsid w:val="00610951"/>
    <w:rsid w:val="00612586"/>
    <w:rsid w:val="00613050"/>
    <w:rsid w:val="00614129"/>
    <w:rsid w:val="006150B7"/>
    <w:rsid w:val="00615279"/>
    <w:rsid w:val="00616D7E"/>
    <w:rsid w:val="00617777"/>
    <w:rsid w:val="00617BDC"/>
    <w:rsid w:val="00623715"/>
    <w:rsid w:val="00623815"/>
    <w:rsid w:val="006250E5"/>
    <w:rsid w:val="00625A1E"/>
    <w:rsid w:val="00625BD3"/>
    <w:rsid w:val="006264F8"/>
    <w:rsid w:val="006313F6"/>
    <w:rsid w:val="0063186E"/>
    <w:rsid w:val="006320BD"/>
    <w:rsid w:val="00633FAB"/>
    <w:rsid w:val="00634890"/>
    <w:rsid w:val="0063509A"/>
    <w:rsid w:val="0063515F"/>
    <w:rsid w:val="006355E4"/>
    <w:rsid w:val="00635F51"/>
    <w:rsid w:val="00640858"/>
    <w:rsid w:val="00640BB9"/>
    <w:rsid w:val="00641015"/>
    <w:rsid w:val="0064292C"/>
    <w:rsid w:val="00642B92"/>
    <w:rsid w:val="00643BA3"/>
    <w:rsid w:val="0064458E"/>
    <w:rsid w:val="006457AC"/>
    <w:rsid w:val="00651088"/>
    <w:rsid w:val="006512CB"/>
    <w:rsid w:val="006519E1"/>
    <w:rsid w:val="006520F9"/>
    <w:rsid w:val="006554BD"/>
    <w:rsid w:val="00657CBD"/>
    <w:rsid w:val="00657CD6"/>
    <w:rsid w:val="00657E00"/>
    <w:rsid w:val="00660417"/>
    <w:rsid w:val="00660D49"/>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32C5"/>
    <w:rsid w:val="006732D4"/>
    <w:rsid w:val="00673468"/>
    <w:rsid w:val="00673BB9"/>
    <w:rsid w:val="00673FC9"/>
    <w:rsid w:val="006755CE"/>
    <w:rsid w:val="006769B6"/>
    <w:rsid w:val="006809CD"/>
    <w:rsid w:val="00681967"/>
    <w:rsid w:val="00681B99"/>
    <w:rsid w:val="00682471"/>
    <w:rsid w:val="00682A30"/>
    <w:rsid w:val="00683810"/>
    <w:rsid w:val="00693796"/>
    <w:rsid w:val="006953BF"/>
    <w:rsid w:val="006A08E4"/>
    <w:rsid w:val="006A1297"/>
    <w:rsid w:val="006A42E2"/>
    <w:rsid w:val="006A4838"/>
    <w:rsid w:val="006A4D3C"/>
    <w:rsid w:val="006A590C"/>
    <w:rsid w:val="006A5C56"/>
    <w:rsid w:val="006A6507"/>
    <w:rsid w:val="006B1211"/>
    <w:rsid w:val="006B3475"/>
    <w:rsid w:val="006B437D"/>
    <w:rsid w:val="006B654B"/>
    <w:rsid w:val="006B72C1"/>
    <w:rsid w:val="006B7660"/>
    <w:rsid w:val="006C03CE"/>
    <w:rsid w:val="006C0D4C"/>
    <w:rsid w:val="006C19D3"/>
    <w:rsid w:val="006C3D7F"/>
    <w:rsid w:val="006C4254"/>
    <w:rsid w:val="006C42B9"/>
    <w:rsid w:val="006C5487"/>
    <w:rsid w:val="006C5AE8"/>
    <w:rsid w:val="006C7C11"/>
    <w:rsid w:val="006D3626"/>
    <w:rsid w:val="006D4149"/>
    <w:rsid w:val="006D42C7"/>
    <w:rsid w:val="006D6DB7"/>
    <w:rsid w:val="006E030D"/>
    <w:rsid w:val="006E04C1"/>
    <w:rsid w:val="006E05BE"/>
    <w:rsid w:val="006E0DB4"/>
    <w:rsid w:val="006E159C"/>
    <w:rsid w:val="006E2708"/>
    <w:rsid w:val="006E2D11"/>
    <w:rsid w:val="006E3629"/>
    <w:rsid w:val="006E5EC1"/>
    <w:rsid w:val="006E5EF1"/>
    <w:rsid w:val="006E74D3"/>
    <w:rsid w:val="006E7F29"/>
    <w:rsid w:val="006F00F4"/>
    <w:rsid w:val="006F1884"/>
    <w:rsid w:val="00702985"/>
    <w:rsid w:val="00703276"/>
    <w:rsid w:val="00703581"/>
    <w:rsid w:val="00704278"/>
    <w:rsid w:val="00706D8E"/>
    <w:rsid w:val="00707CC4"/>
    <w:rsid w:val="00710513"/>
    <w:rsid w:val="007114A2"/>
    <w:rsid w:val="00711CBE"/>
    <w:rsid w:val="0071253B"/>
    <w:rsid w:val="0071276A"/>
    <w:rsid w:val="00713F98"/>
    <w:rsid w:val="007169A6"/>
    <w:rsid w:val="00716A35"/>
    <w:rsid w:val="007202BD"/>
    <w:rsid w:val="00722180"/>
    <w:rsid w:val="00723D17"/>
    <w:rsid w:val="00723E66"/>
    <w:rsid w:val="00724AC1"/>
    <w:rsid w:val="007267CF"/>
    <w:rsid w:val="00731275"/>
    <w:rsid w:val="007314AA"/>
    <w:rsid w:val="00732A97"/>
    <w:rsid w:val="00736A91"/>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346A"/>
    <w:rsid w:val="00753A36"/>
    <w:rsid w:val="00753FD1"/>
    <w:rsid w:val="00754B02"/>
    <w:rsid w:val="00754B6F"/>
    <w:rsid w:val="00755BA5"/>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982"/>
    <w:rsid w:val="00777BBF"/>
    <w:rsid w:val="0078095A"/>
    <w:rsid w:val="00780D90"/>
    <w:rsid w:val="0078119E"/>
    <w:rsid w:val="00781671"/>
    <w:rsid w:val="007835D7"/>
    <w:rsid w:val="00785423"/>
    <w:rsid w:val="00785454"/>
    <w:rsid w:val="007870E6"/>
    <w:rsid w:val="007902F8"/>
    <w:rsid w:val="007918DA"/>
    <w:rsid w:val="00791995"/>
    <w:rsid w:val="00791C38"/>
    <w:rsid w:val="00794220"/>
    <w:rsid w:val="007957A5"/>
    <w:rsid w:val="007965C1"/>
    <w:rsid w:val="007966AB"/>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B14E4"/>
    <w:rsid w:val="007B2901"/>
    <w:rsid w:val="007B32D3"/>
    <w:rsid w:val="007B4028"/>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99A"/>
    <w:rsid w:val="007C596A"/>
    <w:rsid w:val="007C651E"/>
    <w:rsid w:val="007D011F"/>
    <w:rsid w:val="007D4C81"/>
    <w:rsid w:val="007E03B4"/>
    <w:rsid w:val="007E2132"/>
    <w:rsid w:val="007E223C"/>
    <w:rsid w:val="007E2483"/>
    <w:rsid w:val="007E2D05"/>
    <w:rsid w:val="007E30E5"/>
    <w:rsid w:val="007E3234"/>
    <w:rsid w:val="007E3E73"/>
    <w:rsid w:val="007E56C6"/>
    <w:rsid w:val="007E635F"/>
    <w:rsid w:val="007F039F"/>
    <w:rsid w:val="007F06A5"/>
    <w:rsid w:val="007F129A"/>
    <w:rsid w:val="007F135E"/>
    <w:rsid w:val="007F175B"/>
    <w:rsid w:val="007F2022"/>
    <w:rsid w:val="007F4128"/>
    <w:rsid w:val="007F5BFB"/>
    <w:rsid w:val="007F5D3E"/>
    <w:rsid w:val="007F61B7"/>
    <w:rsid w:val="007F6C72"/>
    <w:rsid w:val="007F76F8"/>
    <w:rsid w:val="007F7DB6"/>
    <w:rsid w:val="00800EC6"/>
    <w:rsid w:val="00801504"/>
    <w:rsid w:val="00801957"/>
    <w:rsid w:val="008025A7"/>
    <w:rsid w:val="00802941"/>
    <w:rsid w:val="008040EC"/>
    <w:rsid w:val="0080481D"/>
    <w:rsid w:val="00804A95"/>
    <w:rsid w:val="00805FD7"/>
    <w:rsid w:val="00806A31"/>
    <w:rsid w:val="00806BFB"/>
    <w:rsid w:val="00807BA7"/>
    <w:rsid w:val="008107E8"/>
    <w:rsid w:val="00811EB6"/>
    <w:rsid w:val="00812648"/>
    <w:rsid w:val="00812B24"/>
    <w:rsid w:val="008146C9"/>
    <w:rsid w:val="0081520B"/>
    <w:rsid w:val="00816887"/>
    <w:rsid w:val="00816C24"/>
    <w:rsid w:val="00816E4B"/>
    <w:rsid w:val="00817D96"/>
    <w:rsid w:val="0082029A"/>
    <w:rsid w:val="00820C8D"/>
    <w:rsid w:val="00822264"/>
    <w:rsid w:val="0082387F"/>
    <w:rsid w:val="00823A7F"/>
    <w:rsid w:val="00826EA7"/>
    <w:rsid w:val="00827483"/>
    <w:rsid w:val="008278A0"/>
    <w:rsid w:val="008279DB"/>
    <w:rsid w:val="00827C49"/>
    <w:rsid w:val="00831AE1"/>
    <w:rsid w:val="008326E5"/>
    <w:rsid w:val="00832A7F"/>
    <w:rsid w:val="0083409B"/>
    <w:rsid w:val="0083474B"/>
    <w:rsid w:val="00836CA1"/>
    <w:rsid w:val="0084026D"/>
    <w:rsid w:val="00842BE4"/>
    <w:rsid w:val="00844ECC"/>
    <w:rsid w:val="00845332"/>
    <w:rsid w:val="00846E91"/>
    <w:rsid w:val="00847F40"/>
    <w:rsid w:val="00850033"/>
    <w:rsid w:val="008500D3"/>
    <w:rsid w:val="008502E0"/>
    <w:rsid w:val="00851B98"/>
    <w:rsid w:val="0085203D"/>
    <w:rsid w:val="008524A6"/>
    <w:rsid w:val="0085298C"/>
    <w:rsid w:val="00855562"/>
    <w:rsid w:val="00856490"/>
    <w:rsid w:val="00856BB6"/>
    <w:rsid w:val="00856DD2"/>
    <w:rsid w:val="00860B7B"/>
    <w:rsid w:val="00866EC3"/>
    <w:rsid w:val="00870C65"/>
    <w:rsid w:val="00871755"/>
    <w:rsid w:val="00872DAE"/>
    <w:rsid w:val="0087426B"/>
    <w:rsid w:val="00874C61"/>
    <w:rsid w:val="008750B4"/>
    <w:rsid w:val="008763CB"/>
    <w:rsid w:val="008764D1"/>
    <w:rsid w:val="0088196E"/>
    <w:rsid w:val="00883086"/>
    <w:rsid w:val="008841B8"/>
    <w:rsid w:val="008841E3"/>
    <w:rsid w:val="00886EEE"/>
    <w:rsid w:val="00890E68"/>
    <w:rsid w:val="008914D6"/>
    <w:rsid w:val="00892C65"/>
    <w:rsid w:val="0089327E"/>
    <w:rsid w:val="008950C0"/>
    <w:rsid w:val="00896CC8"/>
    <w:rsid w:val="008978E8"/>
    <w:rsid w:val="008A1DBE"/>
    <w:rsid w:val="008A2574"/>
    <w:rsid w:val="008A2BEC"/>
    <w:rsid w:val="008A3A67"/>
    <w:rsid w:val="008A3D4E"/>
    <w:rsid w:val="008A472C"/>
    <w:rsid w:val="008A48F5"/>
    <w:rsid w:val="008A5676"/>
    <w:rsid w:val="008A5739"/>
    <w:rsid w:val="008A63A7"/>
    <w:rsid w:val="008A694C"/>
    <w:rsid w:val="008A69DC"/>
    <w:rsid w:val="008B13DB"/>
    <w:rsid w:val="008B171B"/>
    <w:rsid w:val="008B21C2"/>
    <w:rsid w:val="008B4BDB"/>
    <w:rsid w:val="008B5BDD"/>
    <w:rsid w:val="008B631E"/>
    <w:rsid w:val="008B6FBF"/>
    <w:rsid w:val="008B748D"/>
    <w:rsid w:val="008B7540"/>
    <w:rsid w:val="008C0166"/>
    <w:rsid w:val="008C099F"/>
    <w:rsid w:val="008C0A65"/>
    <w:rsid w:val="008C1B29"/>
    <w:rsid w:val="008C286C"/>
    <w:rsid w:val="008C5622"/>
    <w:rsid w:val="008C63A5"/>
    <w:rsid w:val="008C6BC3"/>
    <w:rsid w:val="008C7995"/>
    <w:rsid w:val="008C7E73"/>
    <w:rsid w:val="008D22CE"/>
    <w:rsid w:val="008D3C6A"/>
    <w:rsid w:val="008D7645"/>
    <w:rsid w:val="008E07B7"/>
    <w:rsid w:val="008E1148"/>
    <w:rsid w:val="008E134E"/>
    <w:rsid w:val="008E1A0C"/>
    <w:rsid w:val="008E2684"/>
    <w:rsid w:val="008E2B7E"/>
    <w:rsid w:val="008E5D3D"/>
    <w:rsid w:val="008E7F75"/>
    <w:rsid w:val="008F0759"/>
    <w:rsid w:val="008F1283"/>
    <w:rsid w:val="008F1E7A"/>
    <w:rsid w:val="008F2D08"/>
    <w:rsid w:val="008F372B"/>
    <w:rsid w:val="008F38F1"/>
    <w:rsid w:val="008F3AD1"/>
    <w:rsid w:val="008F40C2"/>
    <w:rsid w:val="008F46E4"/>
    <w:rsid w:val="008F47B2"/>
    <w:rsid w:val="008F6094"/>
    <w:rsid w:val="008F6BC8"/>
    <w:rsid w:val="00900265"/>
    <w:rsid w:val="00900322"/>
    <w:rsid w:val="00901227"/>
    <w:rsid w:val="00901345"/>
    <w:rsid w:val="00902613"/>
    <w:rsid w:val="00904BF7"/>
    <w:rsid w:val="00905CA6"/>
    <w:rsid w:val="00905DD7"/>
    <w:rsid w:val="0090652C"/>
    <w:rsid w:val="0090764E"/>
    <w:rsid w:val="009103B7"/>
    <w:rsid w:val="009105A4"/>
    <w:rsid w:val="00912D77"/>
    <w:rsid w:val="00913449"/>
    <w:rsid w:val="00915375"/>
    <w:rsid w:val="00915443"/>
    <w:rsid w:val="009155EE"/>
    <w:rsid w:val="009160EA"/>
    <w:rsid w:val="00917A95"/>
    <w:rsid w:val="00922549"/>
    <w:rsid w:val="00923425"/>
    <w:rsid w:val="009236E7"/>
    <w:rsid w:val="0092700B"/>
    <w:rsid w:val="0093123E"/>
    <w:rsid w:val="009357BC"/>
    <w:rsid w:val="00936C91"/>
    <w:rsid w:val="00940023"/>
    <w:rsid w:val="0094215E"/>
    <w:rsid w:val="00942CF7"/>
    <w:rsid w:val="009440A4"/>
    <w:rsid w:val="009475DA"/>
    <w:rsid w:val="00951625"/>
    <w:rsid w:val="00951979"/>
    <w:rsid w:val="00952914"/>
    <w:rsid w:val="009538BF"/>
    <w:rsid w:val="00954BE3"/>
    <w:rsid w:val="00955095"/>
    <w:rsid w:val="00956500"/>
    <w:rsid w:val="00956FB9"/>
    <w:rsid w:val="00960651"/>
    <w:rsid w:val="009610A5"/>
    <w:rsid w:val="009625B9"/>
    <w:rsid w:val="00962F40"/>
    <w:rsid w:val="00965727"/>
    <w:rsid w:val="00966AC7"/>
    <w:rsid w:val="0096759A"/>
    <w:rsid w:val="00971405"/>
    <w:rsid w:val="00971673"/>
    <w:rsid w:val="00971F39"/>
    <w:rsid w:val="009725D1"/>
    <w:rsid w:val="00972863"/>
    <w:rsid w:val="009734AE"/>
    <w:rsid w:val="00973785"/>
    <w:rsid w:val="009738FD"/>
    <w:rsid w:val="0097428E"/>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E48"/>
    <w:rsid w:val="009A3254"/>
    <w:rsid w:val="009A4A48"/>
    <w:rsid w:val="009A5D33"/>
    <w:rsid w:val="009A5F88"/>
    <w:rsid w:val="009A5FD6"/>
    <w:rsid w:val="009A7B55"/>
    <w:rsid w:val="009B0C40"/>
    <w:rsid w:val="009B18D4"/>
    <w:rsid w:val="009B1F07"/>
    <w:rsid w:val="009B3CA2"/>
    <w:rsid w:val="009B4ECD"/>
    <w:rsid w:val="009C2789"/>
    <w:rsid w:val="009C300E"/>
    <w:rsid w:val="009C3364"/>
    <w:rsid w:val="009C3791"/>
    <w:rsid w:val="009C3822"/>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F53"/>
    <w:rsid w:val="009D2E51"/>
    <w:rsid w:val="009D3D12"/>
    <w:rsid w:val="009D5BB5"/>
    <w:rsid w:val="009D65E8"/>
    <w:rsid w:val="009D71C2"/>
    <w:rsid w:val="009D7450"/>
    <w:rsid w:val="009D7D63"/>
    <w:rsid w:val="009E0600"/>
    <w:rsid w:val="009E0864"/>
    <w:rsid w:val="009E23B0"/>
    <w:rsid w:val="009E3178"/>
    <w:rsid w:val="009E327E"/>
    <w:rsid w:val="009E3482"/>
    <w:rsid w:val="009E471D"/>
    <w:rsid w:val="009E6AC3"/>
    <w:rsid w:val="009E743D"/>
    <w:rsid w:val="009E7937"/>
    <w:rsid w:val="009E7AA2"/>
    <w:rsid w:val="009E7D1F"/>
    <w:rsid w:val="009E7DAF"/>
    <w:rsid w:val="009F04A8"/>
    <w:rsid w:val="009F0A72"/>
    <w:rsid w:val="009F1702"/>
    <w:rsid w:val="009F19FF"/>
    <w:rsid w:val="009F216C"/>
    <w:rsid w:val="009F21A1"/>
    <w:rsid w:val="009F2FA0"/>
    <w:rsid w:val="009F326C"/>
    <w:rsid w:val="009F3BE9"/>
    <w:rsid w:val="009F4627"/>
    <w:rsid w:val="009F6520"/>
    <w:rsid w:val="009F6BCA"/>
    <w:rsid w:val="009F6EA4"/>
    <w:rsid w:val="00A04B7C"/>
    <w:rsid w:val="00A058C9"/>
    <w:rsid w:val="00A060A1"/>
    <w:rsid w:val="00A07398"/>
    <w:rsid w:val="00A13385"/>
    <w:rsid w:val="00A14D6A"/>
    <w:rsid w:val="00A1605F"/>
    <w:rsid w:val="00A174DC"/>
    <w:rsid w:val="00A20039"/>
    <w:rsid w:val="00A20255"/>
    <w:rsid w:val="00A20CEF"/>
    <w:rsid w:val="00A224C1"/>
    <w:rsid w:val="00A22CFC"/>
    <w:rsid w:val="00A22DCE"/>
    <w:rsid w:val="00A24DBD"/>
    <w:rsid w:val="00A2556D"/>
    <w:rsid w:val="00A26683"/>
    <w:rsid w:val="00A26F6E"/>
    <w:rsid w:val="00A31552"/>
    <w:rsid w:val="00A324CD"/>
    <w:rsid w:val="00A335F1"/>
    <w:rsid w:val="00A33E8F"/>
    <w:rsid w:val="00A37C6F"/>
    <w:rsid w:val="00A37F91"/>
    <w:rsid w:val="00A4033C"/>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61F35"/>
    <w:rsid w:val="00A62548"/>
    <w:rsid w:val="00A63FDB"/>
    <w:rsid w:val="00A65698"/>
    <w:rsid w:val="00A665B9"/>
    <w:rsid w:val="00A67132"/>
    <w:rsid w:val="00A72816"/>
    <w:rsid w:val="00A7355B"/>
    <w:rsid w:val="00A737E2"/>
    <w:rsid w:val="00A73910"/>
    <w:rsid w:val="00A755AD"/>
    <w:rsid w:val="00A75683"/>
    <w:rsid w:val="00A8178D"/>
    <w:rsid w:val="00A82840"/>
    <w:rsid w:val="00A83297"/>
    <w:rsid w:val="00A838EF"/>
    <w:rsid w:val="00A856BA"/>
    <w:rsid w:val="00A908D3"/>
    <w:rsid w:val="00A93008"/>
    <w:rsid w:val="00A9384C"/>
    <w:rsid w:val="00A958E3"/>
    <w:rsid w:val="00A95C04"/>
    <w:rsid w:val="00A95CDC"/>
    <w:rsid w:val="00A95D10"/>
    <w:rsid w:val="00A97205"/>
    <w:rsid w:val="00AA1E32"/>
    <w:rsid w:val="00AA2716"/>
    <w:rsid w:val="00AA2F74"/>
    <w:rsid w:val="00AA2F8F"/>
    <w:rsid w:val="00AA46C8"/>
    <w:rsid w:val="00AA56A6"/>
    <w:rsid w:val="00AA58D6"/>
    <w:rsid w:val="00AA73E6"/>
    <w:rsid w:val="00AB123D"/>
    <w:rsid w:val="00AB2797"/>
    <w:rsid w:val="00AB3784"/>
    <w:rsid w:val="00AB3CEC"/>
    <w:rsid w:val="00AB5B00"/>
    <w:rsid w:val="00AB5D60"/>
    <w:rsid w:val="00AB691F"/>
    <w:rsid w:val="00AC14F1"/>
    <w:rsid w:val="00AC20F1"/>
    <w:rsid w:val="00AC558A"/>
    <w:rsid w:val="00AC5E00"/>
    <w:rsid w:val="00AC7D9B"/>
    <w:rsid w:val="00AC7E68"/>
    <w:rsid w:val="00AD0332"/>
    <w:rsid w:val="00AD048C"/>
    <w:rsid w:val="00AD0EFC"/>
    <w:rsid w:val="00AD2555"/>
    <w:rsid w:val="00AD2E88"/>
    <w:rsid w:val="00AD7266"/>
    <w:rsid w:val="00AD7881"/>
    <w:rsid w:val="00AD7FCE"/>
    <w:rsid w:val="00AE069A"/>
    <w:rsid w:val="00AE1444"/>
    <w:rsid w:val="00AE1A2E"/>
    <w:rsid w:val="00AE25D7"/>
    <w:rsid w:val="00AE3A3E"/>
    <w:rsid w:val="00AE58E9"/>
    <w:rsid w:val="00AE5EFC"/>
    <w:rsid w:val="00AE603F"/>
    <w:rsid w:val="00AE68A4"/>
    <w:rsid w:val="00AE6A1F"/>
    <w:rsid w:val="00AF058E"/>
    <w:rsid w:val="00AF297F"/>
    <w:rsid w:val="00AF3FFF"/>
    <w:rsid w:val="00AF43F5"/>
    <w:rsid w:val="00AF6639"/>
    <w:rsid w:val="00AF7278"/>
    <w:rsid w:val="00AF73C1"/>
    <w:rsid w:val="00B003F3"/>
    <w:rsid w:val="00B00E1E"/>
    <w:rsid w:val="00B00E26"/>
    <w:rsid w:val="00B01320"/>
    <w:rsid w:val="00B01BFB"/>
    <w:rsid w:val="00B01CA2"/>
    <w:rsid w:val="00B02A94"/>
    <w:rsid w:val="00B03AC9"/>
    <w:rsid w:val="00B04661"/>
    <w:rsid w:val="00B0486C"/>
    <w:rsid w:val="00B04898"/>
    <w:rsid w:val="00B058CE"/>
    <w:rsid w:val="00B05B54"/>
    <w:rsid w:val="00B05E8B"/>
    <w:rsid w:val="00B06B2D"/>
    <w:rsid w:val="00B0740F"/>
    <w:rsid w:val="00B07FAF"/>
    <w:rsid w:val="00B11482"/>
    <w:rsid w:val="00B11F6F"/>
    <w:rsid w:val="00B1232B"/>
    <w:rsid w:val="00B13C09"/>
    <w:rsid w:val="00B14387"/>
    <w:rsid w:val="00B16EB9"/>
    <w:rsid w:val="00B17EEC"/>
    <w:rsid w:val="00B20494"/>
    <w:rsid w:val="00B209CA"/>
    <w:rsid w:val="00B21974"/>
    <w:rsid w:val="00B22C54"/>
    <w:rsid w:val="00B22DB2"/>
    <w:rsid w:val="00B2443B"/>
    <w:rsid w:val="00B26DE2"/>
    <w:rsid w:val="00B27CB0"/>
    <w:rsid w:val="00B30A55"/>
    <w:rsid w:val="00B3125F"/>
    <w:rsid w:val="00B31588"/>
    <w:rsid w:val="00B31D3A"/>
    <w:rsid w:val="00B324C1"/>
    <w:rsid w:val="00B3312B"/>
    <w:rsid w:val="00B33D9A"/>
    <w:rsid w:val="00B344C3"/>
    <w:rsid w:val="00B34C07"/>
    <w:rsid w:val="00B34D2B"/>
    <w:rsid w:val="00B35CCC"/>
    <w:rsid w:val="00B35E27"/>
    <w:rsid w:val="00B36123"/>
    <w:rsid w:val="00B40A05"/>
    <w:rsid w:val="00B42F93"/>
    <w:rsid w:val="00B4338E"/>
    <w:rsid w:val="00B47EEE"/>
    <w:rsid w:val="00B51928"/>
    <w:rsid w:val="00B5352A"/>
    <w:rsid w:val="00B54B97"/>
    <w:rsid w:val="00B5581D"/>
    <w:rsid w:val="00B55980"/>
    <w:rsid w:val="00B5603B"/>
    <w:rsid w:val="00B569FE"/>
    <w:rsid w:val="00B56B21"/>
    <w:rsid w:val="00B57EDE"/>
    <w:rsid w:val="00B62D63"/>
    <w:rsid w:val="00B62E17"/>
    <w:rsid w:val="00B63710"/>
    <w:rsid w:val="00B63B89"/>
    <w:rsid w:val="00B646A5"/>
    <w:rsid w:val="00B657F8"/>
    <w:rsid w:val="00B658C9"/>
    <w:rsid w:val="00B66377"/>
    <w:rsid w:val="00B66800"/>
    <w:rsid w:val="00B70F06"/>
    <w:rsid w:val="00B720CA"/>
    <w:rsid w:val="00B73045"/>
    <w:rsid w:val="00B735D2"/>
    <w:rsid w:val="00B74F2B"/>
    <w:rsid w:val="00B75085"/>
    <w:rsid w:val="00B7569C"/>
    <w:rsid w:val="00B76713"/>
    <w:rsid w:val="00B77283"/>
    <w:rsid w:val="00B77A54"/>
    <w:rsid w:val="00B77DEA"/>
    <w:rsid w:val="00B803DC"/>
    <w:rsid w:val="00B8051B"/>
    <w:rsid w:val="00B8082E"/>
    <w:rsid w:val="00B81C62"/>
    <w:rsid w:val="00B83F93"/>
    <w:rsid w:val="00B83FD2"/>
    <w:rsid w:val="00B847E4"/>
    <w:rsid w:val="00B86163"/>
    <w:rsid w:val="00B86D53"/>
    <w:rsid w:val="00B86FDD"/>
    <w:rsid w:val="00B8793C"/>
    <w:rsid w:val="00B92889"/>
    <w:rsid w:val="00B94C1C"/>
    <w:rsid w:val="00B95AAE"/>
    <w:rsid w:val="00B9629F"/>
    <w:rsid w:val="00B97D9B"/>
    <w:rsid w:val="00BA1BB4"/>
    <w:rsid w:val="00BA3743"/>
    <w:rsid w:val="00BA3E30"/>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D4A"/>
    <w:rsid w:val="00BC7669"/>
    <w:rsid w:val="00BD277B"/>
    <w:rsid w:val="00BD2A16"/>
    <w:rsid w:val="00BD4F69"/>
    <w:rsid w:val="00BD671F"/>
    <w:rsid w:val="00BD6987"/>
    <w:rsid w:val="00BD69E2"/>
    <w:rsid w:val="00BD7A43"/>
    <w:rsid w:val="00BE0646"/>
    <w:rsid w:val="00BE350A"/>
    <w:rsid w:val="00BE352D"/>
    <w:rsid w:val="00BE3A8A"/>
    <w:rsid w:val="00BE5160"/>
    <w:rsid w:val="00BE6368"/>
    <w:rsid w:val="00BE7AC7"/>
    <w:rsid w:val="00BF32B8"/>
    <w:rsid w:val="00BF36AE"/>
    <w:rsid w:val="00BF39AB"/>
    <w:rsid w:val="00BF4136"/>
    <w:rsid w:val="00BF42D2"/>
    <w:rsid w:val="00BF4764"/>
    <w:rsid w:val="00BF4D5F"/>
    <w:rsid w:val="00BF501E"/>
    <w:rsid w:val="00BF625C"/>
    <w:rsid w:val="00BF71C1"/>
    <w:rsid w:val="00BF743B"/>
    <w:rsid w:val="00BF76F2"/>
    <w:rsid w:val="00C0030F"/>
    <w:rsid w:val="00C02BDD"/>
    <w:rsid w:val="00C04C9C"/>
    <w:rsid w:val="00C0554F"/>
    <w:rsid w:val="00C0632A"/>
    <w:rsid w:val="00C06371"/>
    <w:rsid w:val="00C0644C"/>
    <w:rsid w:val="00C07A76"/>
    <w:rsid w:val="00C10793"/>
    <w:rsid w:val="00C10E05"/>
    <w:rsid w:val="00C12364"/>
    <w:rsid w:val="00C12882"/>
    <w:rsid w:val="00C1339F"/>
    <w:rsid w:val="00C1364C"/>
    <w:rsid w:val="00C138AF"/>
    <w:rsid w:val="00C1410F"/>
    <w:rsid w:val="00C15A1C"/>
    <w:rsid w:val="00C17C18"/>
    <w:rsid w:val="00C17DFF"/>
    <w:rsid w:val="00C2002D"/>
    <w:rsid w:val="00C20E28"/>
    <w:rsid w:val="00C20FC4"/>
    <w:rsid w:val="00C2112B"/>
    <w:rsid w:val="00C235BD"/>
    <w:rsid w:val="00C24E7A"/>
    <w:rsid w:val="00C256F4"/>
    <w:rsid w:val="00C26642"/>
    <w:rsid w:val="00C304E7"/>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3CC"/>
    <w:rsid w:val="00C53774"/>
    <w:rsid w:val="00C546A7"/>
    <w:rsid w:val="00C549F9"/>
    <w:rsid w:val="00C55E2B"/>
    <w:rsid w:val="00C568FE"/>
    <w:rsid w:val="00C578AC"/>
    <w:rsid w:val="00C610C1"/>
    <w:rsid w:val="00C61AD1"/>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33F9"/>
    <w:rsid w:val="00C84AAE"/>
    <w:rsid w:val="00C85B66"/>
    <w:rsid w:val="00C86113"/>
    <w:rsid w:val="00C87E6F"/>
    <w:rsid w:val="00C904EE"/>
    <w:rsid w:val="00C91FC2"/>
    <w:rsid w:val="00C92D6B"/>
    <w:rsid w:val="00C94033"/>
    <w:rsid w:val="00C95199"/>
    <w:rsid w:val="00C95BBF"/>
    <w:rsid w:val="00CA0769"/>
    <w:rsid w:val="00CA11FF"/>
    <w:rsid w:val="00CA2762"/>
    <w:rsid w:val="00CA2ECF"/>
    <w:rsid w:val="00CA3B6C"/>
    <w:rsid w:val="00CA5651"/>
    <w:rsid w:val="00CB1228"/>
    <w:rsid w:val="00CB2007"/>
    <w:rsid w:val="00CB2623"/>
    <w:rsid w:val="00CB2EEE"/>
    <w:rsid w:val="00CB353C"/>
    <w:rsid w:val="00CB3BBE"/>
    <w:rsid w:val="00CB43B0"/>
    <w:rsid w:val="00CB5DB4"/>
    <w:rsid w:val="00CB7126"/>
    <w:rsid w:val="00CC363C"/>
    <w:rsid w:val="00CD0958"/>
    <w:rsid w:val="00CD2117"/>
    <w:rsid w:val="00CD4188"/>
    <w:rsid w:val="00CD78B5"/>
    <w:rsid w:val="00CE025A"/>
    <w:rsid w:val="00CE256F"/>
    <w:rsid w:val="00CE4989"/>
    <w:rsid w:val="00CE73F4"/>
    <w:rsid w:val="00CE7A07"/>
    <w:rsid w:val="00CF17EA"/>
    <w:rsid w:val="00CF19BA"/>
    <w:rsid w:val="00CF413B"/>
    <w:rsid w:val="00CF5DFB"/>
    <w:rsid w:val="00CF6894"/>
    <w:rsid w:val="00CF6DF3"/>
    <w:rsid w:val="00CF6FC3"/>
    <w:rsid w:val="00D004F6"/>
    <w:rsid w:val="00D02531"/>
    <w:rsid w:val="00D0379A"/>
    <w:rsid w:val="00D039D0"/>
    <w:rsid w:val="00D07036"/>
    <w:rsid w:val="00D071A3"/>
    <w:rsid w:val="00D07EE0"/>
    <w:rsid w:val="00D101C0"/>
    <w:rsid w:val="00D1371E"/>
    <w:rsid w:val="00D15275"/>
    <w:rsid w:val="00D153B6"/>
    <w:rsid w:val="00D158DA"/>
    <w:rsid w:val="00D16BAB"/>
    <w:rsid w:val="00D176B8"/>
    <w:rsid w:val="00D17755"/>
    <w:rsid w:val="00D17C81"/>
    <w:rsid w:val="00D20BF1"/>
    <w:rsid w:val="00D20E7E"/>
    <w:rsid w:val="00D24719"/>
    <w:rsid w:val="00D25585"/>
    <w:rsid w:val="00D265B9"/>
    <w:rsid w:val="00D30A50"/>
    <w:rsid w:val="00D3113C"/>
    <w:rsid w:val="00D312D4"/>
    <w:rsid w:val="00D3162A"/>
    <w:rsid w:val="00D31F3D"/>
    <w:rsid w:val="00D3456B"/>
    <w:rsid w:val="00D3472D"/>
    <w:rsid w:val="00D34D9F"/>
    <w:rsid w:val="00D36E5C"/>
    <w:rsid w:val="00D375F2"/>
    <w:rsid w:val="00D4256F"/>
    <w:rsid w:val="00D45209"/>
    <w:rsid w:val="00D45676"/>
    <w:rsid w:val="00D47A87"/>
    <w:rsid w:val="00D50570"/>
    <w:rsid w:val="00D50E78"/>
    <w:rsid w:val="00D51207"/>
    <w:rsid w:val="00D51381"/>
    <w:rsid w:val="00D52005"/>
    <w:rsid w:val="00D52CC1"/>
    <w:rsid w:val="00D530E6"/>
    <w:rsid w:val="00D536D8"/>
    <w:rsid w:val="00D53F21"/>
    <w:rsid w:val="00D55208"/>
    <w:rsid w:val="00D55AF9"/>
    <w:rsid w:val="00D6139B"/>
    <w:rsid w:val="00D61D9D"/>
    <w:rsid w:val="00D623B3"/>
    <w:rsid w:val="00D65576"/>
    <w:rsid w:val="00D66BC4"/>
    <w:rsid w:val="00D67FCE"/>
    <w:rsid w:val="00D72135"/>
    <w:rsid w:val="00D7648E"/>
    <w:rsid w:val="00D76DF4"/>
    <w:rsid w:val="00D77974"/>
    <w:rsid w:val="00D77B7B"/>
    <w:rsid w:val="00D8097D"/>
    <w:rsid w:val="00D80B6B"/>
    <w:rsid w:val="00D84772"/>
    <w:rsid w:val="00D92527"/>
    <w:rsid w:val="00D943A2"/>
    <w:rsid w:val="00D95513"/>
    <w:rsid w:val="00D95B70"/>
    <w:rsid w:val="00DA00C1"/>
    <w:rsid w:val="00DA1AF3"/>
    <w:rsid w:val="00DA2414"/>
    <w:rsid w:val="00DA26DA"/>
    <w:rsid w:val="00DA36D9"/>
    <w:rsid w:val="00DA5746"/>
    <w:rsid w:val="00DA57E1"/>
    <w:rsid w:val="00DA5C4A"/>
    <w:rsid w:val="00DA783A"/>
    <w:rsid w:val="00DA7A82"/>
    <w:rsid w:val="00DA7CE6"/>
    <w:rsid w:val="00DA7D51"/>
    <w:rsid w:val="00DB2DF5"/>
    <w:rsid w:val="00DB3320"/>
    <w:rsid w:val="00DB4611"/>
    <w:rsid w:val="00DB67F0"/>
    <w:rsid w:val="00DB6EE1"/>
    <w:rsid w:val="00DB79EE"/>
    <w:rsid w:val="00DB7A4F"/>
    <w:rsid w:val="00DC2093"/>
    <w:rsid w:val="00DC3ACF"/>
    <w:rsid w:val="00DC3D27"/>
    <w:rsid w:val="00DC3FA5"/>
    <w:rsid w:val="00DC471C"/>
    <w:rsid w:val="00DC4863"/>
    <w:rsid w:val="00DC58C9"/>
    <w:rsid w:val="00DC618B"/>
    <w:rsid w:val="00DD0BE1"/>
    <w:rsid w:val="00DD2F33"/>
    <w:rsid w:val="00DD3993"/>
    <w:rsid w:val="00DD61E4"/>
    <w:rsid w:val="00DD7097"/>
    <w:rsid w:val="00DD7BEE"/>
    <w:rsid w:val="00DE3D2E"/>
    <w:rsid w:val="00DE5069"/>
    <w:rsid w:val="00DE70D0"/>
    <w:rsid w:val="00DF1755"/>
    <w:rsid w:val="00DF214F"/>
    <w:rsid w:val="00DF294A"/>
    <w:rsid w:val="00DF2C8E"/>
    <w:rsid w:val="00DF2E1D"/>
    <w:rsid w:val="00DF37F0"/>
    <w:rsid w:val="00DF3836"/>
    <w:rsid w:val="00DF6DA9"/>
    <w:rsid w:val="00DF72DD"/>
    <w:rsid w:val="00E00E6C"/>
    <w:rsid w:val="00E00EED"/>
    <w:rsid w:val="00E00F04"/>
    <w:rsid w:val="00E02EDE"/>
    <w:rsid w:val="00E04724"/>
    <w:rsid w:val="00E04ACC"/>
    <w:rsid w:val="00E04DB7"/>
    <w:rsid w:val="00E055BE"/>
    <w:rsid w:val="00E05FD2"/>
    <w:rsid w:val="00E11C64"/>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E6"/>
    <w:rsid w:val="00E31ADA"/>
    <w:rsid w:val="00E31FEB"/>
    <w:rsid w:val="00E3303A"/>
    <w:rsid w:val="00E35488"/>
    <w:rsid w:val="00E35845"/>
    <w:rsid w:val="00E35BC7"/>
    <w:rsid w:val="00E3645B"/>
    <w:rsid w:val="00E40BBF"/>
    <w:rsid w:val="00E42671"/>
    <w:rsid w:val="00E446AC"/>
    <w:rsid w:val="00E44952"/>
    <w:rsid w:val="00E46EB8"/>
    <w:rsid w:val="00E5081D"/>
    <w:rsid w:val="00E5081E"/>
    <w:rsid w:val="00E50F68"/>
    <w:rsid w:val="00E5305B"/>
    <w:rsid w:val="00E53353"/>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1CCB"/>
    <w:rsid w:val="00E92933"/>
    <w:rsid w:val="00E92C16"/>
    <w:rsid w:val="00E94357"/>
    <w:rsid w:val="00E956BB"/>
    <w:rsid w:val="00E968FA"/>
    <w:rsid w:val="00E96EA4"/>
    <w:rsid w:val="00E97D5F"/>
    <w:rsid w:val="00EA0945"/>
    <w:rsid w:val="00EA0B9E"/>
    <w:rsid w:val="00EA0F6D"/>
    <w:rsid w:val="00EA272B"/>
    <w:rsid w:val="00EA3077"/>
    <w:rsid w:val="00EA3470"/>
    <w:rsid w:val="00EA37A2"/>
    <w:rsid w:val="00EA4775"/>
    <w:rsid w:val="00EA48FB"/>
    <w:rsid w:val="00EB0831"/>
    <w:rsid w:val="00EB14D2"/>
    <w:rsid w:val="00EB2732"/>
    <w:rsid w:val="00EB2EC2"/>
    <w:rsid w:val="00EB415A"/>
    <w:rsid w:val="00EB4583"/>
    <w:rsid w:val="00EB6135"/>
    <w:rsid w:val="00EB613D"/>
    <w:rsid w:val="00EB68CA"/>
    <w:rsid w:val="00EB7329"/>
    <w:rsid w:val="00EC0706"/>
    <w:rsid w:val="00EC1192"/>
    <w:rsid w:val="00EC1262"/>
    <w:rsid w:val="00EC2453"/>
    <w:rsid w:val="00EC28A7"/>
    <w:rsid w:val="00EC3192"/>
    <w:rsid w:val="00EC4ACC"/>
    <w:rsid w:val="00EC724C"/>
    <w:rsid w:val="00ED084A"/>
    <w:rsid w:val="00ED08BF"/>
    <w:rsid w:val="00ED1306"/>
    <w:rsid w:val="00ED14DE"/>
    <w:rsid w:val="00ED4E8C"/>
    <w:rsid w:val="00ED65AA"/>
    <w:rsid w:val="00ED77B5"/>
    <w:rsid w:val="00ED7C4D"/>
    <w:rsid w:val="00EE0644"/>
    <w:rsid w:val="00EE1289"/>
    <w:rsid w:val="00EE25BB"/>
    <w:rsid w:val="00EE4FCD"/>
    <w:rsid w:val="00EE6E03"/>
    <w:rsid w:val="00EE7CBD"/>
    <w:rsid w:val="00EF05BA"/>
    <w:rsid w:val="00EF070C"/>
    <w:rsid w:val="00EF09CB"/>
    <w:rsid w:val="00EF1909"/>
    <w:rsid w:val="00EF2530"/>
    <w:rsid w:val="00EF28DD"/>
    <w:rsid w:val="00EF2F15"/>
    <w:rsid w:val="00EF3FF1"/>
    <w:rsid w:val="00EF40B0"/>
    <w:rsid w:val="00EF57DD"/>
    <w:rsid w:val="00EF61D9"/>
    <w:rsid w:val="00EF7BB9"/>
    <w:rsid w:val="00F04AC3"/>
    <w:rsid w:val="00F04AF7"/>
    <w:rsid w:val="00F0635B"/>
    <w:rsid w:val="00F07538"/>
    <w:rsid w:val="00F10443"/>
    <w:rsid w:val="00F11EF9"/>
    <w:rsid w:val="00F12EFF"/>
    <w:rsid w:val="00F13251"/>
    <w:rsid w:val="00F15608"/>
    <w:rsid w:val="00F15E2E"/>
    <w:rsid w:val="00F16490"/>
    <w:rsid w:val="00F164A6"/>
    <w:rsid w:val="00F175D6"/>
    <w:rsid w:val="00F17A3A"/>
    <w:rsid w:val="00F17EE4"/>
    <w:rsid w:val="00F21828"/>
    <w:rsid w:val="00F2210C"/>
    <w:rsid w:val="00F222DD"/>
    <w:rsid w:val="00F25099"/>
    <w:rsid w:val="00F2516E"/>
    <w:rsid w:val="00F258F5"/>
    <w:rsid w:val="00F25A82"/>
    <w:rsid w:val="00F25B47"/>
    <w:rsid w:val="00F275DB"/>
    <w:rsid w:val="00F27A13"/>
    <w:rsid w:val="00F308C6"/>
    <w:rsid w:val="00F30FC2"/>
    <w:rsid w:val="00F31B8B"/>
    <w:rsid w:val="00F3265A"/>
    <w:rsid w:val="00F32F4B"/>
    <w:rsid w:val="00F330DA"/>
    <w:rsid w:val="00F33381"/>
    <w:rsid w:val="00F33583"/>
    <w:rsid w:val="00F35DB8"/>
    <w:rsid w:val="00F36F0C"/>
    <w:rsid w:val="00F371F7"/>
    <w:rsid w:val="00F4073A"/>
    <w:rsid w:val="00F41095"/>
    <w:rsid w:val="00F41378"/>
    <w:rsid w:val="00F42FC3"/>
    <w:rsid w:val="00F4359B"/>
    <w:rsid w:val="00F4362D"/>
    <w:rsid w:val="00F447C3"/>
    <w:rsid w:val="00F44B14"/>
    <w:rsid w:val="00F44F2B"/>
    <w:rsid w:val="00F467A1"/>
    <w:rsid w:val="00F4787B"/>
    <w:rsid w:val="00F50284"/>
    <w:rsid w:val="00F503C2"/>
    <w:rsid w:val="00F51275"/>
    <w:rsid w:val="00F526FC"/>
    <w:rsid w:val="00F52954"/>
    <w:rsid w:val="00F53359"/>
    <w:rsid w:val="00F537BE"/>
    <w:rsid w:val="00F546D1"/>
    <w:rsid w:val="00F54A21"/>
    <w:rsid w:val="00F54CF2"/>
    <w:rsid w:val="00F552EB"/>
    <w:rsid w:val="00F555C3"/>
    <w:rsid w:val="00F6145A"/>
    <w:rsid w:val="00F61A22"/>
    <w:rsid w:val="00F61AF8"/>
    <w:rsid w:val="00F62CFA"/>
    <w:rsid w:val="00F6508D"/>
    <w:rsid w:val="00F65F18"/>
    <w:rsid w:val="00F66134"/>
    <w:rsid w:val="00F66B56"/>
    <w:rsid w:val="00F67E6F"/>
    <w:rsid w:val="00F70D8A"/>
    <w:rsid w:val="00F73E0C"/>
    <w:rsid w:val="00F746A0"/>
    <w:rsid w:val="00F74717"/>
    <w:rsid w:val="00F74F86"/>
    <w:rsid w:val="00F76AD5"/>
    <w:rsid w:val="00F77035"/>
    <w:rsid w:val="00F7776D"/>
    <w:rsid w:val="00F80C8F"/>
    <w:rsid w:val="00F81603"/>
    <w:rsid w:val="00F81739"/>
    <w:rsid w:val="00F819C9"/>
    <w:rsid w:val="00F81AED"/>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BBC"/>
    <w:rsid w:val="00FB3E4D"/>
    <w:rsid w:val="00FB4581"/>
    <w:rsid w:val="00FB4906"/>
    <w:rsid w:val="00FB560F"/>
    <w:rsid w:val="00FB56E1"/>
    <w:rsid w:val="00FB5FE1"/>
    <w:rsid w:val="00FB610B"/>
    <w:rsid w:val="00FB67DD"/>
    <w:rsid w:val="00FC022C"/>
    <w:rsid w:val="00FC2072"/>
    <w:rsid w:val="00FC3A3C"/>
    <w:rsid w:val="00FC439D"/>
    <w:rsid w:val="00FC47CD"/>
    <w:rsid w:val="00FC4840"/>
    <w:rsid w:val="00FC4B39"/>
    <w:rsid w:val="00FC5D4D"/>
    <w:rsid w:val="00FC677C"/>
    <w:rsid w:val="00FC7442"/>
    <w:rsid w:val="00FC78B0"/>
    <w:rsid w:val="00FD0DC4"/>
    <w:rsid w:val="00FD287A"/>
    <w:rsid w:val="00FD66D2"/>
    <w:rsid w:val="00FD74A1"/>
    <w:rsid w:val="00FD7873"/>
    <w:rsid w:val="00FD7DA4"/>
    <w:rsid w:val="00FE033E"/>
    <w:rsid w:val="00FE110B"/>
    <w:rsid w:val="00FE174B"/>
    <w:rsid w:val="00FE179D"/>
    <w:rsid w:val="00FE3719"/>
    <w:rsid w:val="00FE41C9"/>
    <w:rsid w:val="00FE42C3"/>
    <w:rsid w:val="00FE500B"/>
    <w:rsid w:val="00FE613D"/>
    <w:rsid w:val="00FE6385"/>
    <w:rsid w:val="00FE64AB"/>
    <w:rsid w:val="00FF033F"/>
    <w:rsid w:val="00FF0719"/>
    <w:rsid w:val="00FF30F8"/>
    <w:rsid w:val="00FF4C2E"/>
    <w:rsid w:val="00FF4FFF"/>
    <w:rsid w:val="00FF6B93"/>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37</Pages>
  <Words>22763</Words>
  <Characters>12975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Cameron Bale</cp:lastModifiedBy>
  <cp:revision>61</cp:revision>
  <cp:lastPrinted>2023-01-18T15:16:00Z</cp:lastPrinted>
  <dcterms:created xsi:type="dcterms:W3CDTF">2023-02-23T22:06:00Z</dcterms:created>
  <dcterms:modified xsi:type="dcterms:W3CDTF">2023-02-25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